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2B2F3" w14:textId="6AA9F9A0" w:rsidR="00F05E40" w:rsidRDefault="00025C37" w:rsidP="00C76A7D">
      <w:pPr>
        <w:spacing w:line="480" w:lineRule="auto"/>
        <w:jc w:val="center"/>
        <w:rPr>
          <w:b/>
        </w:rPr>
      </w:pPr>
      <w:r>
        <w:rPr>
          <w:b/>
        </w:rPr>
        <w:t>Clin</w:t>
      </w:r>
      <w:r w:rsidR="00513AD9">
        <w:rPr>
          <w:b/>
        </w:rPr>
        <w:t>ical</w:t>
      </w:r>
      <w:r>
        <w:rPr>
          <w:b/>
        </w:rPr>
        <w:t xml:space="preserve"> Rad</w:t>
      </w:r>
      <w:r w:rsidR="00513AD9">
        <w:rPr>
          <w:b/>
        </w:rPr>
        <w:t>iology</w:t>
      </w:r>
      <w:r w:rsidR="00F05E40" w:rsidRPr="00F05E40">
        <w:rPr>
          <w:b/>
        </w:rPr>
        <w:t xml:space="preserve"> Special Issue on Advances in Cancer Imaging</w:t>
      </w:r>
    </w:p>
    <w:p w14:paraId="1B562C5F" w14:textId="53F0EE62" w:rsidR="003D5F6C" w:rsidRDefault="003D5F6C" w:rsidP="00C76A7D">
      <w:pPr>
        <w:spacing w:line="480" w:lineRule="auto"/>
        <w:rPr>
          <w:rFonts w:asciiTheme="majorHAnsi" w:hAnsiTheme="majorHAnsi" w:cstheme="majorHAnsi"/>
          <w:b/>
          <w:sz w:val="24"/>
          <w:szCs w:val="24"/>
        </w:rPr>
      </w:pPr>
    </w:p>
    <w:p w14:paraId="559CBBA1" w14:textId="77777777" w:rsidR="00704AE2" w:rsidRDefault="00704AE2" w:rsidP="00C76A7D">
      <w:pPr>
        <w:pStyle w:val="CommentText"/>
        <w:spacing w:line="480" w:lineRule="auto"/>
        <w:rPr>
          <w:rFonts w:asciiTheme="majorHAnsi" w:hAnsiTheme="majorHAnsi" w:cstheme="majorHAnsi"/>
          <w:b/>
          <w:bCs/>
          <w:sz w:val="24"/>
          <w:szCs w:val="24"/>
        </w:rPr>
      </w:pPr>
    </w:p>
    <w:p w14:paraId="447DAE96" w14:textId="5C8F1991" w:rsidR="00704AE2" w:rsidRDefault="00704AE2" w:rsidP="00C76A7D">
      <w:pPr>
        <w:spacing w:line="480" w:lineRule="auto"/>
        <w:rPr>
          <w:rFonts w:asciiTheme="majorHAnsi" w:hAnsiTheme="majorHAnsi" w:cstheme="majorHAnsi"/>
          <w:b/>
          <w:sz w:val="24"/>
          <w:szCs w:val="24"/>
        </w:rPr>
      </w:pPr>
      <w:r w:rsidRPr="00DB3A46">
        <w:rPr>
          <w:rFonts w:asciiTheme="majorHAnsi" w:hAnsiTheme="majorHAnsi" w:cstheme="majorHAnsi"/>
          <w:b/>
          <w:bCs/>
          <w:sz w:val="24"/>
          <w:szCs w:val="24"/>
        </w:rPr>
        <w:t xml:space="preserve">Title: </w:t>
      </w:r>
      <w:bookmarkStart w:id="0" w:name="_GoBack"/>
      <w:r w:rsidRPr="00F000D0">
        <w:rPr>
          <w:rFonts w:asciiTheme="majorHAnsi" w:hAnsiTheme="majorHAnsi" w:cstheme="majorHAnsi"/>
          <w:b/>
          <w:bCs/>
          <w:sz w:val="24"/>
          <w:szCs w:val="24"/>
        </w:rPr>
        <w:t>Opportuniti</w:t>
      </w:r>
      <w:r w:rsidRPr="00DB3A46">
        <w:rPr>
          <w:rFonts w:asciiTheme="majorHAnsi" w:hAnsiTheme="majorHAnsi" w:cstheme="majorHAnsi"/>
          <w:b/>
          <w:bCs/>
          <w:sz w:val="24"/>
          <w:szCs w:val="24"/>
        </w:rPr>
        <w:t>es in Cancer Imaging: risk adapted breast imaging</w:t>
      </w:r>
      <w:r w:rsidR="00D50521">
        <w:rPr>
          <w:rFonts w:asciiTheme="majorHAnsi" w:hAnsiTheme="majorHAnsi" w:cstheme="majorHAnsi"/>
          <w:b/>
          <w:bCs/>
          <w:sz w:val="24"/>
          <w:szCs w:val="24"/>
        </w:rPr>
        <w:t xml:space="preserve"> for </w:t>
      </w:r>
      <w:r w:rsidRPr="00DB3A46">
        <w:rPr>
          <w:rFonts w:asciiTheme="majorHAnsi" w:hAnsiTheme="majorHAnsi" w:cstheme="majorHAnsi"/>
          <w:b/>
          <w:bCs/>
          <w:sz w:val="24"/>
          <w:szCs w:val="24"/>
        </w:rPr>
        <w:t>screening</w:t>
      </w:r>
    </w:p>
    <w:bookmarkEnd w:id="0"/>
    <w:p w14:paraId="69E2F513" w14:textId="77777777" w:rsidR="00704AE2" w:rsidRDefault="00704AE2" w:rsidP="00C76A7D">
      <w:pPr>
        <w:pStyle w:val="CommentText"/>
        <w:spacing w:line="480" w:lineRule="auto"/>
        <w:rPr>
          <w:rFonts w:asciiTheme="majorHAnsi" w:hAnsiTheme="majorHAnsi" w:cstheme="majorHAnsi"/>
          <w:b/>
          <w:bCs/>
          <w:sz w:val="24"/>
          <w:szCs w:val="24"/>
        </w:rPr>
      </w:pPr>
    </w:p>
    <w:p w14:paraId="022491FA" w14:textId="77777777" w:rsidR="004C074C" w:rsidRPr="007B6F8C" w:rsidRDefault="004C074C" w:rsidP="00C76A7D">
      <w:pPr>
        <w:autoSpaceDE w:val="0"/>
        <w:autoSpaceDN w:val="0"/>
        <w:adjustRightInd w:val="0"/>
        <w:spacing w:line="480" w:lineRule="auto"/>
        <w:jc w:val="both"/>
        <w:rPr>
          <w:rFonts w:asciiTheme="majorHAnsi" w:hAnsiTheme="majorHAnsi" w:cstheme="majorHAnsi"/>
          <w:color w:val="000000"/>
          <w:sz w:val="24"/>
          <w:szCs w:val="24"/>
        </w:rPr>
      </w:pPr>
    </w:p>
    <w:p w14:paraId="2624FFC5" w14:textId="77777777" w:rsidR="007B6F8C" w:rsidRPr="000419DB" w:rsidRDefault="007B6F8C" w:rsidP="00C76A7D">
      <w:pPr>
        <w:pStyle w:val="CommentText"/>
        <w:spacing w:line="480" w:lineRule="auto"/>
        <w:rPr>
          <w:rFonts w:asciiTheme="majorHAnsi" w:hAnsiTheme="majorHAnsi" w:cstheme="majorHAnsi"/>
          <w:b/>
          <w:color w:val="000000"/>
          <w:sz w:val="24"/>
          <w:szCs w:val="24"/>
        </w:rPr>
      </w:pPr>
      <w:r w:rsidRPr="000419DB">
        <w:rPr>
          <w:rFonts w:asciiTheme="majorHAnsi" w:hAnsiTheme="majorHAnsi" w:cstheme="majorHAnsi"/>
          <w:b/>
          <w:color w:val="000000"/>
          <w:sz w:val="24"/>
          <w:szCs w:val="24"/>
        </w:rPr>
        <w:t>Introduction</w:t>
      </w:r>
    </w:p>
    <w:p w14:paraId="7346CFED" w14:textId="39F09A95" w:rsidR="00952671" w:rsidRDefault="001F218C" w:rsidP="00C76A7D">
      <w:pPr>
        <w:pStyle w:val="CommentText"/>
        <w:spacing w:line="480" w:lineRule="auto"/>
        <w:rPr>
          <w:rFonts w:asciiTheme="majorHAnsi" w:hAnsiTheme="majorHAnsi" w:cstheme="majorHAnsi"/>
          <w:sz w:val="24"/>
          <w:szCs w:val="24"/>
        </w:rPr>
      </w:pPr>
      <w:r w:rsidRPr="007B6F8C">
        <w:rPr>
          <w:rFonts w:asciiTheme="majorHAnsi" w:hAnsiTheme="majorHAnsi" w:cstheme="majorHAnsi"/>
          <w:color w:val="000000"/>
          <w:sz w:val="24"/>
          <w:szCs w:val="24"/>
        </w:rPr>
        <w:t xml:space="preserve">In the UK women </w:t>
      </w:r>
      <w:r w:rsidR="00292D51">
        <w:rPr>
          <w:rFonts w:asciiTheme="majorHAnsi" w:hAnsiTheme="majorHAnsi" w:cstheme="majorHAnsi"/>
          <w:color w:val="000000"/>
          <w:sz w:val="24"/>
          <w:szCs w:val="24"/>
        </w:rPr>
        <w:t xml:space="preserve">aged </w:t>
      </w:r>
      <w:r w:rsidRPr="007B6F8C">
        <w:rPr>
          <w:rFonts w:asciiTheme="majorHAnsi" w:hAnsiTheme="majorHAnsi" w:cstheme="majorHAnsi"/>
          <w:color w:val="000000"/>
          <w:sz w:val="24"/>
          <w:szCs w:val="24"/>
        </w:rPr>
        <w:t>50-70 years are invited for 3 yearly mammography as early detection has been shown to be cost effective in prevention of breast cancer deaths</w:t>
      </w:r>
      <w:r w:rsidR="0080036C">
        <w:rPr>
          <w:rFonts w:asciiTheme="majorHAnsi" w:hAnsiTheme="majorHAnsi" w:cstheme="majorHAnsi"/>
          <w:color w:val="000000"/>
          <w:sz w:val="24"/>
          <w:szCs w:val="24"/>
        </w:rPr>
        <w:fldChar w:fldCharType="begin" w:fldLock="1"/>
      </w:r>
      <w:r w:rsidR="0080036C">
        <w:rPr>
          <w:rFonts w:asciiTheme="majorHAnsi" w:hAnsiTheme="majorHAnsi" w:cstheme="majorHAnsi"/>
          <w:color w:val="000000"/>
          <w:sz w:val="24"/>
          <w:szCs w:val="24"/>
        </w:rPr>
        <w:instrText>ADDIN CSL_CITATION {"citationItems":[{"id":"ITEM-1","itemData":{"DOI":"10.1136/bmj.f2618","ISSN":"17561833","PMID":"23661112","abstract":"Objective: To assess the overall cost effectiveness of the NHS breast screening programme, based on findings of the Independent UK Panel on Breast Cancer Screening and taking into account the uncertainty of associated estimates of benefits, harms, and costs. Design: A life table model comparing data from two cohorts. Setting: United Kingdom's health service. Participants and interventions: 364 500 women aged 50 years - the population of 50 year old women in England and Wales who would be eligible for screening - were followed up for 35 years without screening, compared with a similar cohort who had regular mammographic screening between ages 50 and 70 years and were then followed for another 15 years. Main outcome measures: Between the cohorts, we compared the number of breast cancer diagnoses, number of deaths from breast cancer, number of deaths from other causes, person years of survival adjusted for health quality, and person years of survival with breast cancer. We also calculated the costs of treating primary and end stage breast cancer, and the costs of screening. Probabilistic sensitivity analysis explored the effect of uncertainty in key input parameters on the model outputs. Results: Under the base case scenario (using input parameters derived from the Independent Panel Review), there were 1521 fewer deaths from breast cancer and 2722 overdiagnosed breast cancers. Discounting future costs and benefits at a rate of 3.5% resulted in an additional 6907 person years of survival in the screened cohort, at a cost of 40 946 additional years of survival after a diagnosis of breast cancer. Screening was associated with 2040 additional quality adjusted life years (QALYs) at an additional cost of £42.5m (€49.8m; $64.7m) in total or £20 800 per QALY gained. The gain in person time survival over 35 years was 9.2 days per person and 2.7 quality adjusted days per person screened. Probabilistic sensitivity analysis showed that this incremental cost effectiveness ratio varied widely across a range of plausible scenarios. Screening was cost effective at a threshold of £20 000 per QALY gained in 2260 (45%) scenarios, but in 588 (12%) scenarios, screening was associated with a reduction in QALYs. Conclusion: The NHS breast screening programme is only moderately likely to be cost effective at a standard threshold. However, there is substantial uncertainty in the model parameter estimates, and further primary research will be needed for cost effectiveness studies t…","author":[{"dropping-particle":"","family":"Pharoah","given":"Paul D.P.","non-dropping-particle":"","parse-names":false,"suffix":""},{"dropping-particle":"","family":"Sewell","given":"Bernadette","non-dropping-particle":"","parse-names":false,"suffix":""},{"dropping-particle":"","family":"Fitzsimmons","given":"Deborah","non-dropping-particle":"","parse-names":false,"suffix":""},{"dropping-particle":"","family":"Bennett","given":"Hayley S.","non-dropping-particle":"","parse-names":false,"suffix":""},{"dropping-particle":"","family":"Pashayan","given":"Nora","non-dropping-particle":"","parse-names":false,"suffix":""}],"container-title":"BMJ (Online)","id":"ITEM-1","issue":"7911","issued":{"date-parts":[["2013","6","8"]]},"publisher":"British Medical Journal Publishing Group","title":"Cost effectiveness of the NHS breast screening programme: Life table model","type":"article-journal","volume":"346"},"uris":["http://www.mendeley.com/documents/?uuid=c1dd0950-4bde-390a-9a05-ce7aee43688e"]},{"id":"ITEM-2","itemData":{"DOI":"10.2147/BCTT.S123558","ISSN":"11791314","abstract":"Introduction: One key tool thought to combat the spiraling costs of late-stage breast cancer diagnosis is the use of breast cancer screening. However, over recent years, more effective treatments and questions being raised over the safety implications of using mammography have led to the cost-effectiveness of breast cancer screening to be highlighted as an important issue to investigate. Methods: A cost–utility analysis was conducted to appraise the breast cancer screening program. The analysis considered the breast cancer screening program and its utility over a 20-year period, accounting for the typical breast cancer screening period taking place between the ages of 50 and 70 years. Analysis was conducted from the perspective of the UK National Health Service (NHS). This accepted NHS threshold was utilized for analysis of £20,000/quality-adjusted life year (QALY)–£30,000/QALY gain. A systematic literature review was conducted to obtain relevant financial, health, and probability outcomes pertaining to the breast cancer screening program. Results: The mean incremental cost-effectiveness ratio (ICER) calculated was at a value of £11,546.11 with subsequent sensitivity analysis conducted around this value. Three sensitivity analyses were undertaken to evaluate ICERs of a range of scenarios which could occur as the following: 1) maximum costs at each node – £17,254/QALY; 2) all costs are fixed costs: screening center costs, and staff are paid for regardless of use – £14,172/QALY; and 3) combination of (1) and (2) to produce a worst case scenario £20,823/QALY. Discussion and conclusion: The majority of calculations suggested that breast cancer screening is cost-effective. However, in our worst case scenario, the ICER fell near the bottom ceiling ratio. This makes it unclear whether the program should be available in the future, as more evidence becomes available over the risks of screening and as some currently expensive chemotherapy drugs begin to lose patents.","author":[{"dropping-particle":"","family":"Morton","given":"Robert","non-dropping-particle":"","parse-names":false,"suffix":""},{"dropping-particle":"","family":"Sayma","given":"Meelad","non-dropping-particle":"","parse-names":false,"suffix":""},{"dropping-particle":"","family":"Sura","given":"Manraj Singh","non-dropping-particle":"","parse-names":false,"suffix":""}],"container-title":"Breast Cancer: Targets and Therapy","id":"ITEM-2","issued":{"date-parts":[["2017","3","24"]]},"page":"217-225","publisher":"Dove Medical Press Ltd.","title":"Economic analysis of the breast cancer screening program used by the UK NHS: Should the program be maintained?","type":"article","volume":"9"},"uris":["http://www.mendeley.com/documents/?uuid=e55a9c9b-45c1-3f30-a061-4e917ac06be0"]}],"mendeley":{"formattedCitation":"&lt;sup&gt;1,2&lt;/sup&gt;","plainTextFormattedCitation":"1,2","previouslyFormattedCitation":"&lt;sup&gt;1,2&lt;/sup&gt;"},"properties":{"noteIndex":0},"schema":"https://github.com/citation-style-language/schema/raw/master/csl-citation.json"}</w:instrText>
      </w:r>
      <w:r w:rsidR="0080036C">
        <w:rPr>
          <w:rFonts w:asciiTheme="majorHAnsi" w:hAnsiTheme="majorHAnsi" w:cstheme="majorHAnsi"/>
          <w:color w:val="000000"/>
          <w:sz w:val="24"/>
          <w:szCs w:val="24"/>
        </w:rPr>
        <w:fldChar w:fldCharType="separate"/>
      </w:r>
      <w:r w:rsidR="0080036C" w:rsidRPr="0080036C">
        <w:rPr>
          <w:rFonts w:asciiTheme="majorHAnsi" w:hAnsiTheme="majorHAnsi" w:cstheme="majorHAnsi"/>
          <w:noProof/>
          <w:color w:val="000000"/>
          <w:sz w:val="24"/>
          <w:szCs w:val="24"/>
          <w:vertAlign w:val="superscript"/>
        </w:rPr>
        <w:t>1,2</w:t>
      </w:r>
      <w:r w:rsidR="0080036C">
        <w:rPr>
          <w:rFonts w:asciiTheme="majorHAnsi" w:hAnsiTheme="majorHAnsi" w:cstheme="majorHAnsi"/>
          <w:color w:val="000000"/>
          <w:sz w:val="24"/>
          <w:szCs w:val="24"/>
        </w:rPr>
        <w:fldChar w:fldCharType="end"/>
      </w:r>
      <w:r w:rsidR="0080036C">
        <w:rPr>
          <w:rFonts w:asciiTheme="majorHAnsi" w:hAnsiTheme="majorHAnsi" w:cstheme="majorHAnsi"/>
          <w:color w:val="000000"/>
          <w:sz w:val="24"/>
          <w:szCs w:val="24"/>
        </w:rPr>
        <w:t xml:space="preserve">. </w:t>
      </w:r>
      <w:r w:rsidRPr="007B6F8C">
        <w:rPr>
          <w:rFonts w:asciiTheme="majorHAnsi" w:hAnsiTheme="majorHAnsi" w:cstheme="majorHAnsi"/>
          <w:color w:val="000000"/>
          <w:sz w:val="24"/>
          <w:szCs w:val="24"/>
        </w:rPr>
        <w:t xml:space="preserve">The screening programme </w:t>
      </w:r>
      <w:r w:rsidR="007B6F8C">
        <w:rPr>
          <w:rFonts w:asciiTheme="majorHAnsi" w:hAnsiTheme="majorHAnsi" w:cstheme="majorHAnsi"/>
          <w:color w:val="000000"/>
          <w:sz w:val="24"/>
          <w:szCs w:val="24"/>
        </w:rPr>
        <w:t>includes</w:t>
      </w:r>
      <w:r w:rsidRPr="007B6F8C">
        <w:rPr>
          <w:rFonts w:asciiTheme="majorHAnsi" w:hAnsiTheme="majorHAnsi" w:cstheme="majorHAnsi"/>
          <w:color w:val="000000"/>
          <w:sz w:val="24"/>
          <w:szCs w:val="24"/>
        </w:rPr>
        <w:t xml:space="preserve"> all women</w:t>
      </w:r>
      <w:r w:rsidR="00292D51">
        <w:rPr>
          <w:rFonts w:asciiTheme="majorHAnsi" w:hAnsiTheme="majorHAnsi" w:cstheme="majorHAnsi"/>
          <w:color w:val="000000"/>
          <w:sz w:val="24"/>
          <w:szCs w:val="24"/>
        </w:rPr>
        <w:t>,</w:t>
      </w:r>
      <w:r w:rsidRPr="007B6F8C">
        <w:rPr>
          <w:rFonts w:asciiTheme="majorHAnsi" w:hAnsiTheme="majorHAnsi" w:cstheme="majorHAnsi"/>
          <w:color w:val="000000"/>
          <w:sz w:val="24"/>
          <w:szCs w:val="24"/>
        </w:rPr>
        <w:t xml:space="preserve"> irrespective of their risk of developing breast cancer. </w:t>
      </w:r>
      <w:r w:rsidR="007B6F8C">
        <w:rPr>
          <w:rFonts w:asciiTheme="majorHAnsi" w:hAnsiTheme="majorHAnsi" w:cstheme="majorHAnsi"/>
          <w:color w:val="000000"/>
          <w:sz w:val="24"/>
          <w:szCs w:val="24"/>
        </w:rPr>
        <w:t>Since the start of screening in the UK in the late eighties i</w:t>
      </w:r>
      <w:r w:rsidRPr="007B6F8C">
        <w:rPr>
          <w:rFonts w:asciiTheme="majorHAnsi" w:hAnsiTheme="majorHAnsi" w:cstheme="majorHAnsi"/>
          <w:color w:val="000000"/>
          <w:sz w:val="24"/>
          <w:szCs w:val="24"/>
        </w:rPr>
        <w:t>mpr</w:t>
      </w:r>
      <w:r w:rsidR="00952671" w:rsidRPr="007B6F8C">
        <w:rPr>
          <w:rFonts w:asciiTheme="majorHAnsi" w:hAnsiTheme="majorHAnsi" w:cstheme="majorHAnsi"/>
          <w:color w:val="000000"/>
          <w:sz w:val="24"/>
          <w:szCs w:val="24"/>
        </w:rPr>
        <w:t>ov</w:t>
      </w:r>
      <w:r w:rsidRPr="007B6F8C">
        <w:rPr>
          <w:rFonts w:asciiTheme="majorHAnsi" w:hAnsiTheme="majorHAnsi" w:cstheme="majorHAnsi"/>
          <w:color w:val="000000"/>
          <w:sz w:val="24"/>
          <w:szCs w:val="24"/>
        </w:rPr>
        <w:t xml:space="preserve">ements </w:t>
      </w:r>
      <w:r w:rsidR="007B6F8C">
        <w:rPr>
          <w:rFonts w:asciiTheme="majorHAnsi" w:hAnsiTheme="majorHAnsi" w:cstheme="majorHAnsi"/>
          <w:color w:val="000000"/>
          <w:sz w:val="24"/>
          <w:szCs w:val="24"/>
        </w:rPr>
        <w:t>have been made</w:t>
      </w:r>
      <w:r w:rsidRPr="007B6F8C">
        <w:rPr>
          <w:rFonts w:asciiTheme="majorHAnsi" w:hAnsiTheme="majorHAnsi" w:cstheme="majorHAnsi"/>
          <w:color w:val="000000"/>
          <w:sz w:val="24"/>
          <w:szCs w:val="24"/>
        </w:rPr>
        <w:t xml:space="preserve"> </w:t>
      </w:r>
      <w:r w:rsidR="007B6F8C">
        <w:rPr>
          <w:rFonts w:asciiTheme="majorHAnsi" w:hAnsiTheme="majorHAnsi" w:cstheme="majorHAnsi"/>
          <w:color w:val="000000"/>
          <w:sz w:val="24"/>
          <w:szCs w:val="24"/>
        </w:rPr>
        <w:t>with</w:t>
      </w:r>
      <w:r w:rsidRPr="007B6F8C">
        <w:rPr>
          <w:rFonts w:asciiTheme="majorHAnsi" w:hAnsiTheme="majorHAnsi" w:cstheme="majorHAnsi"/>
          <w:color w:val="000000"/>
          <w:sz w:val="24"/>
          <w:szCs w:val="24"/>
        </w:rPr>
        <w:t xml:space="preserve"> the adoption of </w:t>
      </w:r>
      <w:r w:rsidR="00952671" w:rsidRPr="007B6F8C">
        <w:rPr>
          <w:rFonts w:asciiTheme="majorHAnsi" w:hAnsiTheme="majorHAnsi" w:cstheme="majorHAnsi"/>
          <w:color w:val="000000"/>
          <w:sz w:val="24"/>
          <w:szCs w:val="24"/>
        </w:rPr>
        <w:t xml:space="preserve">double reading, </w:t>
      </w:r>
      <w:r w:rsidRPr="007B6F8C">
        <w:rPr>
          <w:rFonts w:asciiTheme="majorHAnsi" w:hAnsiTheme="majorHAnsi" w:cstheme="majorHAnsi"/>
          <w:color w:val="000000"/>
          <w:sz w:val="24"/>
          <w:szCs w:val="24"/>
        </w:rPr>
        <w:t>two view mammography</w:t>
      </w:r>
      <w:r w:rsidR="00952671" w:rsidRPr="007B6F8C">
        <w:rPr>
          <w:rFonts w:asciiTheme="majorHAnsi" w:hAnsiTheme="majorHAnsi" w:cstheme="majorHAnsi"/>
          <w:color w:val="000000"/>
          <w:sz w:val="24"/>
          <w:szCs w:val="24"/>
        </w:rPr>
        <w:t xml:space="preserve">, </w:t>
      </w:r>
      <w:r w:rsidR="00292D51">
        <w:rPr>
          <w:rFonts w:asciiTheme="majorHAnsi" w:hAnsiTheme="majorHAnsi" w:cstheme="majorHAnsi"/>
          <w:color w:val="000000"/>
          <w:sz w:val="24"/>
          <w:szCs w:val="24"/>
        </w:rPr>
        <w:t xml:space="preserve">and the </w:t>
      </w:r>
      <w:r w:rsidR="00952671" w:rsidRPr="007B6F8C">
        <w:rPr>
          <w:rFonts w:asciiTheme="majorHAnsi" w:hAnsiTheme="majorHAnsi" w:cstheme="majorHAnsi"/>
          <w:color w:val="000000"/>
          <w:sz w:val="24"/>
          <w:szCs w:val="24"/>
        </w:rPr>
        <w:t xml:space="preserve">move from analogue mammograms </w:t>
      </w:r>
      <w:r w:rsidR="00292D51">
        <w:rPr>
          <w:rFonts w:asciiTheme="majorHAnsi" w:hAnsiTheme="majorHAnsi" w:cstheme="majorHAnsi"/>
          <w:color w:val="000000"/>
          <w:sz w:val="24"/>
          <w:szCs w:val="24"/>
        </w:rPr>
        <w:t xml:space="preserve">to digital mammography </w:t>
      </w:r>
      <w:r w:rsidR="00952671" w:rsidRPr="007B6F8C">
        <w:rPr>
          <w:rFonts w:asciiTheme="majorHAnsi" w:hAnsiTheme="majorHAnsi" w:cstheme="majorHAnsi"/>
          <w:color w:val="000000"/>
          <w:sz w:val="24"/>
          <w:szCs w:val="24"/>
        </w:rPr>
        <w:t>and a world leading quality assurance system</w:t>
      </w:r>
      <w:r w:rsidR="005551A6">
        <w:rPr>
          <w:rFonts w:asciiTheme="majorHAnsi" w:hAnsiTheme="majorHAnsi" w:cstheme="majorHAnsi"/>
          <w:color w:val="000000"/>
          <w:sz w:val="24"/>
          <w:szCs w:val="24"/>
        </w:rPr>
        <w:t>. T</w:t>
      </w:r>
      <w:r w:rsidR="00952671" w:rsidRPr="007B6F8C">
        <w:rPr>
          <w:rFonts w:asciiTheme="majorHAnsi" w:hAnsiTheme="majorHAnsi" w:cstheme="majorHAnsi"/>
          <w:color w:val="000000"/>
          <w:sz w:val="24"/>
          <w:szCs w:val="24"/>
        </w:rPr>
        <w:t>he estimates in benefit are a 20% reduction in mortality with a 20% rate of overdiagnosis</w:t>
      </w:r>
      <w:r w:rsidR="0080036C">
        <w:rPr>
          <w:rFonts w:asciiTheme="majorHAnsi" w:hAnsiTheme="majorHAnsi" w:cstheme="majorHAnsi"/>
          <w:color w:val="000000"/>
          <w:sz w:val="24"/>
          <w:szCs w:val="24"/>
        </w:rPr>
        <w:fldChar w:fldCharType="begin" w:fldLock="1"/>
      </w:r>
      <w:r w:rsidR="00C76A7D">
        <w:rPr>
          <w:rFonts w:asciiTheme="majorHAnsi" w:hAnsiTheme="majorHAnsi" w:cstheme="majorHAnsi"/>
          <w:color w:val="000000"/>
          <w:sz w:val="24"/>
          <w:szCs w:val="24"/>
        </w:rPr>
        <w:instrText>ADDIN CSL_CITATION {"citationItems":[{"id":"ITEM-1","itemData":{"DOI":"10.1038/bjc.2013.177","ISSN":"15321827","PMID":"23744281","abstract":"1.1 Introduction: The breast cancer screening programmes in the United Kingdom currently invite women aged 50-70 years for screening mammography every 3 years. Since the time the screening programmes were established, there has been debate, at times sharply polarised, over the magnitude of their benefit and harm, and the balance between them. The expected major benefit is reduction in mortality from breast cancer. The major harm is overdiagnosis and its consequences; overdiagnosis refers to the detection of cancers on screening, which would not have become clinically apparent in the woman's lifetime in the absence of screening. Professor Sir Mike Richards, National Cancer Director, England, and Dr Harpal Kumar, Chief Executive Officer of Cancer Research UK, asked Professor Sir Michael Marmot to convene and chair an independent panel to review the evidence on benefits and harms of breast screening in the context of the UK breast screening programmes. The panel, authors of this report, reviewed the extensive literature and heard testimony from experts in the field who were the main contributors to the debate. The nature of information communicated to the public, which too has sparked debate, was not part of the terms of reference of the panel, which are listed in Appendix 1. 1.2 Relative mortality benefit: The purpose of screening is to advance the time of diagnosis so that prognosis can be improved by earlier intervention. A consequence of earlier diagnosis is that it increases the apparent incidence of breast cancer in a screened population and extends the average time from diagnosis to death, even if screening were to confer no benefit. The appropriate measure of benefit, therefore, is reduction in mortality from breast cancer in women offered screening compared with women not offered screening. In the panel's judgement, the best evidence for the relative benefit of screening on mortality reduction comes from 11 randomised controlled trials (RCTs) of breast screening. Meta-analysis of these trials with 13 years of follow-up estimated a 20% reduction in breast cancer mortality in women invited for screening. The relative reduction in mortality will be higher for women actually attending screening, but by how much is difficult to say because women who do not attend are likely to have a different background risk. Three types of uncertainties surround this estimate of 20% reduction in breast cancer mortality. The first is statistical: the 95% confidence in…","author":[{"dropping-particle":"","family":"Marmot","given":"M. G.","non-dropping-particle":"","parse-names":false,"suffix":""},{"dropping-particle":"","family":"Altman","given":"D. G.","non-dropping-particle":"","parse-names":false,"suffix":""},{"dropping-particle":"","family":"Cameron","given":"D. A.","non-dropping-particle":"","parse-names":false,"suffix":""},{"dropping-particle":"","family":"Dewar","given":"J. A.","non-dropping-particle":"","parse-names":false,"suffix":""},{"dropping-particle":"","family":"Thompson","given":"S. G.","non-dropping-particle":"","parse-names":false,"suffix":""},{"dropping-particle":"","family":"Wilcox","given":"M.","non-dropping-particle":"","parse-names":false,"suffix":""}],"container-title":"British Journal of Cancer","id":"ITEM-1","issue":"11","issued":{"date-parts":[["2013","6"]]},"page":"2205-2240","publisher":"Springer Nature","title":"The benefits and harms of breast cancer screening: An independent review","type":"article-journal","volume":"108"},"uris":["http://www.mendeley.com/documents/?uuid=d83179f8-8357-425d-ba59-ad6581899821"]}],"mendeley":{"formattedCitation":"&lt;sup&gt;3&lt;/sup&gt;","plainTextFormattedCitation":"3","previouslyFormattedCitation":"&lt;sup&gt;3&lt;/sup&gt;"},"properties":{"noteIndex":0},"schema":"https://github.com/citation-style-language/schema/raw/master/csl-citation.json"}</w:instrText>
      </w:r>
      <w:r w:rsidR="0080036C">
        <w:rPr>
          <w:rFonts w:asciiTheme="majorHAnsi" w:hAnsiTheme="majorHAnsi" w:cstheme="majorHAnsi"/>
          <w:color w:val="000000"/>
          <w:sz w:val="24"/>
          <w:szCs w:val="24"/>
        </w:rPr>
        <w:fldChar w:fldCharType="separate"/>
      </w:r>
      <w:r w:rsidR="0080036C" w:rsidRPr="0080036C">
        <w:rPr>
          <w:rFonts w:asciiTheme="majorHAnsi" w:hAnsiTheme="majorHAnsi" w:cstheme="majorHAnsi"/>
          <w:noProof/>
          <w:color w:val="000000"/>
          <w:sz w:val="24"/>
          <w:szCs w:val="24"/>
          <w:vertAlign w:val="superscript"/>
        </w:rPr>
        <w:t>3</w:t>
      </w:r>
      <w:r w:rsidR="0080036C">
        <w:rPr>
          <w:rFonts w:asciiTheme="majorHAnsi" w:hAnsiTheme="majorHAnsi" w:cstheme="majorHAnsi"/>
          <w:color w:val="000000"/>
          <w:sz w:val="24"/>
          <w:szCs w:val="24"/>
        </w:rPr>
        <w:fldChar w:fldCharType="end"/>
      </w:r>
      <w:r w:rsidR="0080036C">
        <w:rPr>
          <w:rFonts w:asciiTheme="majorHAnsi" w:hAnsiTheme="majorHAnsi" w:cstheme="majorHAnsi"/>
          <w:color w:val="000000"/>
          <w:sz w:val="24"/>
          <w:szCs w:val="24"/>
        </w:rPr>
        <w:t xml:space="preserve">. </w:t>
      </w:r>
      <w:r w:rsidR="005551A6">
        <w:rPr>
          <w:rFonts w:asciiTheme="majorHAnsi" w:hAnsiTheme="majorHAnsi" w:cstheme="majorHAnsi"/>
          <w:color w:val="000000"/>
          <w:sz w:val="24"/>
          <w:szCs w:val="24"/>
        </w:rPr>
        <w:t>However</w:t>
      </w:r>
      <w:r w:rsidR="00952671" w:rsidRPr="007B6F8C">
        <w:rPr>
          <w:rFonts w:asciiTheme="majorHAnsi" w:hAnsiTheme="majorHAnsi" w:cstheme="majorHAnsi"/>
          <w:color w:val="000000"/>
          <w:sz w:val="24"/>
          <w:szCs w:val="24"/>
        </w:rPr>
        <w:t xml:space="preserve"> interval cancers (those cancers diagnosed between screen</w:t>
      </w:r>
      <w:r w:rsidR="00292D51">
        <w:rPr>
          <w:rFonts w:asciiTheme="majorHAnsi" w:hAnsiTheme="majorHAnsi" w:cstheme="majorHAnsi"/>
          <w:color w:val="000000"/>
          <w:sz w:val="24"/>
          <w:szCs w:val="24"/>
        </w:rPr>
        <w:t>s</w:t>
      </w:r>
      <w:r w:rsidR="00952671" w:rsidRPr="007B6F8C">
        <w:rPr>
          <w:rFonts w:asciiTheme="majorHAnsi" w:hAnsiTheme="majorHAnsi" w:cstheme="majorHAnsi"/>
          <w:color w:val="000000"/>
          <w:sz w:val="24"/>
          <w:szCs w:val="24"/>
        </w:rPr>
        <w:t xml:space="preserve">) </w:t>
      </w:r>
      <w:r w:rsidR="00E8669C">
        <w:rPr>
          <w:rFonts w:asciiTheme="majorHAnsi" w:hAnsiTheme="majorHAnsi" w:cstheme="majorHAnsi"/>
          <w:color w:val="000000"/>
          <w:sz w:val="24"/>
          <w:szCs w:val="24"/>
        </w:rPr>
        <w:t xml:space="preserve">are </w:t>
      </w:r>
      <w:r w:rsidR="005515B5">
        <w:rPr>
          <w:rFonts w:asciiTheme="majorHAnsi" w:hAnsiTheme="majorHAnsi" w:cstheme="majorHAnsi"/>
          <w:color w:val="000000"/>
          <w:sz w:val="24"/>
          <w:szCs w:val="24"/>
        </w:rPr>
        <w:t xml:space="preserve">a feature of any screening programme and </w:t>
      </w:r>
      <w:r w:rsidR="00952671" w:rsidRPr="007B6F8C">
        <w:rPr>
          <w:rFonts w:asciiTheme="majorHAnsi" w:hAnsiTheme="majorHAnsi" w:cstheme="majorHAnsi"/>
          <w:color w:val="000000"/>
          <w:sz w:val="24"/>
          <w:szCs w:val="24"/>
        </w:rPr>
        <w:t>have a worse prognosis</w:t>
      </w:r>
      <w:r w:rsidR="0080036C">
        <w:rPr>
          <w:rFonts w:asciiTheme="majorHAnsi" w:hAnsiTheme="majorHAnsi" w:cstheme="majorHAnsi"/>
          <w:color w:val="000000"/>
          <w:sz w:val="24"/>
          <w:szCs w:val="24"/>
        </w:rPr>
        <w:fldChar w:fldCharType="begin" w:fldLock="1"/>
      </w:r>
      <w:r w:rsidR="0080036C">
        <w:rPr>
          <w:rFonts w:asciiTheme="majorHAnsi" w:hAnsiTheme="majorHAnsi" w:cstheme="majorHAnsi"/>
          <w:color w:val="000000"/>
          <w:sz w:val="24"/>
          <w:szCs w:val="24"/>
        </w:rPr>
        <w:instrText>ADDIN CSL_CITATION {"citationItems":[{"id":"ITEM-1","itemData":{"DOI":"10.1007/s12609-019-0304-4","ISSN":"19434596","abstract":"Purpose of Review: Interval cancers are defined as a cancer presenting in the interval following a negative screen. Interval cancers are important because they reduce confidence in the screening programme and have relatively worse prognostic features than screen-detected cancers. This review will look at the rates of interval cancers in the UK Breast screening programme and other population-based breast screening programmes in Europe. It will discuss the latest UK classification and look at factors affecting interval cancer rates. It will examine the pathological features of interval cancers and their mortality impact. It will also discuss the introduction of Duty of Candour and its relevance and impact in breast screening. Recent Findings: It will report on the effect of newer technologies on interval cancer rates. Summary: Interval cancers are not unexpected in population-based screening programmes. They are known to have relatively worse prognosis than screen-detected cancers and therefore the accurate monitoring of interval cancers is important both for quality improvement and education. The impact of newer technologies on interval cancer rates is currently limited as the studies are ongoing.","author":[{"dropping-particle":"","family":"Cornford","given":"Eleanor","non-dropping-particle":"","parse-names":false,"suffix":""},{"dropping-particle":"","family":"Sharma","given":"Nisha","non-dropping-particle":"","parse-names":false,"suffix":""}],"container-title":"Current Breast Cancer Reports","id":"ITEM-1","issue":"2","issued":{"date-parts":[["2019"]]},"page":"89-93","publisher":"Current Breast Cancer Reports","title":"Interval Cancers and Duty of Candour, a UK Perspective","type":"article-journal","volume":"11"},"uris":["http://www.mendeley.com/documents/?uuid=54f3f0fb-f33e-4b33-a0be-aca4466f5dd7"]},{"id":"ITEM-2","itemData":{"DOI":"10.1016/j.breast.2020.03.006","ISSN":"15323080","PMID":"32298962","abstract":"Introduction: This multicentre, retrospective study aimed to establish correlation between estimated tumour volume doubling times (TVDT) from a series of interval breast cancers with their clinicopathological features. The potential impact of delayed diagnosis on prognosis was also explored. Materials and methods: Interval cancers, where screening mammograms demonstrated changes that were retrospectively classified as either uncertain or suspicious, were reviewed from five screening units within the UK NHS Breast Screening Programme (NHSBSP). Data collected included the time interval between screening mammogram and cancer diagnosis, the size of the initial mammographic abnormality and of the subsequent cancer, demographics, mammographic density and tumour biology. We estimated volume doubling times and the estimated change in size and node status, which would have followed if these cancers had been detected at the previous screen. Results: 306 interval cancers meeting the inclusion criteria were identified. Average time from screening to diagnosis was 644 days (SD 276 days). 19% were diagnosed in the first twelve months, 42% in the subsequent twelve months and 39% thereafter. Overall average estimated TVDT was 167 days (95% CI 151–186). Significant differences were noted with age (p = 0.01), grade (p &lt; 0.001) and ER status (p &lt; 0.001) with women under 60, grade 3 cancers and ER negative cancers having shorter TVDTs. HER2 positive tumours had shorter doubling times than HER2 negative, but this difference was not statistically significant. It was estimated that diagnosing these cancers at the previous screen would have increased ten-year survival from 82% to 86%. Conclusion: High grade, ER negativity and younger age were associated with shorter durations of TVDT. The role of HER2 status on interval cancer growth rate requires further assessment. It is likely that the delayed diagnosis of interval cancers confers a 4% reduction in ten-year survival.","author":[{"dropping-particle":"","family":"MacInnes","given":"Emma G.","non-dropping-particle":"","parse-names":false,"suffix":""},{"dropping-particle":"","family":"Duffy","given":"Stephen W.","non-dropping-particle":"","parse-names":false,"suffix":""},{"dropping-particle":"","family":"Simpson","given":"Julie A.","non-dropping-particle":"","parse-names":false,"suffix":""},{"dropping-particle":"","family":"Wallis","given":"Matthew G.","non-dropping-particle":"","parse-names":false,"suffix":""},{"dropping-particle":"","family":"Turnbull","given":"Anne E.","non-dropping-particle":"","parse-names":false,"suffix":""},{"dropping-particle":"","family":"Wilkinson","given":"Louise S.","non-dropping-particle":"","parse-names":false,"suffix":""},{"dropping-particle":"","family":"Satchithananda","given":"Keshthra","non-dropping-particle":"","parse-names":false,"suffix":""},{"dropping-particle":"","family":"Rahim","given":"Rumana","non-dropping-particle":"","parse-names":false,"suffix":""},{"dropping-particle":"","family":"Dodwell","given":"David","non-dropping-particle":"","parse-names":false,"suffix":""},{"dropping-particle":"V.","family":"Hogan","given":"Brian","non-dropping-particle":"","parse-names":false,"suffix":""},{"dropping-particle":"","family":"Blyuss","given":"Oleg","non-dropping-particle":"","parse-names":false,"suffix":""},{"dropping-particle":"","family":"Sharma","given":"Nisha","non-dropping-particle":"","parse-names":false,"suffix":""}],"container-title":"Breast","id":"ITEM-2","issued":{"date-parts":[["2020"]]},"page":"114-119","publisher":"Elsevier Ltd","title":"Radiological audit of interval breast cancers: Estimation of tumour growth rates","type":"article-journal","volume":"51"},"uris":["http://www.mendeley.com/documents/?uuid=64e8c277-496f-4c2c-9f81-107afbe7cf71"]}],"mendeley":{"formattedCitation":"&lt;sup&gt;4,5&lt;/sup&gt;","plainTextFormattedCitation":"4,5","previouslyFormattedCitation":"&lt;sup&gt;4,5&lt;/sup&gt;"},"properties":{"noteIndex":0},"schema":"https://github.com/citation-style-language/schema/raw/master/csl-citation.json"}</w:instrText>
      </w:r>
      <w:r w:rsidR="0080036C">
        <w:rPr>
          <w:rFonts w:asciiTheme="majorHAnsi" w:hAnsiTheme="majorHAnsi" w:cstheme="majorHAnsi"/>
          <w:color w:val="000000"/>
          <w:sz w:val="24"/>
          <w:szCs w:val="24"/>
        </w:rPr>
        <w:fldChar w:fldCharType="separate"/>
      </w:r>
      <w:r w:rsidR="0080036C" w:rsidRPr="0080036C">
        <w:rPr>
          <w:rFonts w:asciiTheme="majorHAnsi" w:hAnsiTheme="majorHAnsi" w:cstheme="majorHAnsi"/>
          <w:noProof/>
          <w:color w:val="000000"/>
          <w:sz w:val="24"/>
          <w:szCs w:val="24"/>
          <w:vertAlign w:val="superscript"/>
        </w:rPr>
        <w:t>4,5</w:t>
      </w:r>
      <w:r w:rsidR="0080036C">
        <w:rPr>
          <w:rFonts w:asciiTheme="majorHAnsi" w:hAnsiTheme="majorHAnsi" w:cstheme="majorHAnsi"/>
          <w:color w:val="000000"/>
          <w:sz w:val="24"/>
          <w:szCs w:val="24"/>
        </w:rPr>
        <w:fldChar w:fldCharType="end"/>
      </w:r>
      <w:r w:rsidR="0080036C">
        <w:rPr>
          <w:rFonts w:asciiTheme="majorHAnsi" w:hAnsiTheme="majorHAnsi" w:cstheme="majorHAnsi"/>
          <w:color w:val="000000"/>
          <w:sz w:val="24"/>
          <w:szCs w:val="24"/>
        </w:rPr>
        <w:t xml:space="preserve">. </w:t>
      </w:r>
      <w:r w:rsidR="00952671" w:rsidRPr="007B6F8C">
        <w:rPr>
          <w:rFonts w:asciiTheme="majorHAnsi" w:hAnsiTheme="majorHAnsi" w:cstheme="majorHAnsi"/>
          <w:color w:val="000000"/>
          <w:sz w:val="24"/>
          <w:szCs w:val="24"/>
        </w:rPr>
        <w:t>One reason for interval cancers or indeed cancers not being diagnosed until the next screening round is the presence of dense parenchymal tissue</w:t>
      </w:r>
      <w:r w:rsidR="000D680F">
        <w:rPr>
          <w:rFonts w:asciiTheme="majorHAnsi" w:hAnsiTheme="majorHAnsi" w:cstheme="majorHAnsi"/>
          <w:color w:val="000000"/>
          <w:sz w:val="24"/>
          <w:szCs w:val="24"/>
        </w:rPr>
        <w:t xml:space="preserve"> which hides the features indicating a cancer</w:t>
      </w:r>
      <w:r w:rsidR="0014045F">
        <w:rPr>
          <w:rFonts w:asciiTheme="majorHAnsi" w:hAnsiTheme="majorHAnsi" w:cstheme="majorHAnsi"/>
          <w:color w:val="000000"/>
          <w:sz w:val="24"/>
          <w:szCs w:val="24"/>
        </w:rPr>
        <w:t>, the so-called masking effect</w:t>
      </w:r>
      <w:r w:rsidR="00952671" w:rsidRPr="007B6F8C">
        <w:rPr>
          <w:rFonts w:asciiTheme="majorHAnsi" w:hAnsiTheme="majorHAnsi" w:cstheme="majorHAnsi"/>
          <w:color w:val="000000"/>
          <w:sz w:val="24"/>
          <w:szCs w:val="24"/>
        </w:rPr>
        <w:t xml:space="preserve">. </w:t>
      </w:r>
      <w:r w:rsidR="004C074C" w:rsidRPr="007B6F8C">
        <w:rPr>
          <w:rFonts w:asciiTheme="majorHAnsi" w:hAnsiTheme="majorHAnsi" w:cstheme="majorHAnsi"/>
          <w:sz w:val="24"/>
          <w:szCs w:val="24"/>
        </w:rPr>
        <w:t xml:space="preserve">Dense breast parenchymal patterns are known to confer a 5 fold risk </w:t>
      </w:r>
      <w:r w:rsidR="003F32C5">
        <w:rPr>
          <w:rFonts w:asciiTheme="majorHAnsi" w:hAnsiTheme="majorHAnsi" w:cstheme="majorHAnsi"/>
          <w:sz w:val="24"/>
          <w:szCs w:val="24"/>
        </w:rPr>
        <w:t xml:space="preserve">of interval cancer </w:t>
      </w:r>
      <w:r w:rsidR="004C074C" w:rsidRPr="007B6F8C">
        <w:rPr>
          <w:rFonts w:asciiTheme="majorHAnsi" w:hAnsiTheme="majorHAnsi" w:cstheme="majorHAnsi"/>
          <w:sz w:val="24"/>
          <w:szCs w:val="24"/>
        </w:rPr>
        <w:t>compared with the lowest breast density</w:t>
      </w:r>
      <w:r w:rsidR="0080036C">
        <w:rPr>
          <w:rFonts w:asciiTheme="majorHAnsi" w:hAnsiTheme="majorHAnsi" w:cstheme="majorHAnsi"/>
          <w:sz w:val="24"/>
          <w:szCs w:val="24"/>
        </w:rPr>
        <w:fldChar w:fldCharType="begin" w:fldLock="1"/>
      </w:r>
      <w:r w:rsidR="0080036C">
        <w:rPr>
          <w:rFonts w:asciiTheme="majorHAnsi" w:hAnsiTheme="majorHAnsi" w:cstheme="majorHAnsi"/>
          <w:sz w:val="24"/>
          <w:szCs w:val="24"/>
        </w:rPr>
        <w:instrText>ADDIN CSL_CITATION {"citationItems":[{"id":"ITEM-1","itemData":{"DOI":"10.1007/s10549-016-4090-7","ISSN":"15737217","PMID":"28012087","abstract":"Purpose: To determine to what extent automatically measured volumetric mammographic density influences screening performance when using digital mammography (DM). Methods: We collected a consecutive series of 111,898 DM examinations (2003–2011) from one screening unit of the Dutch biennial screening program (age 50–75 years). Volumetric mammographic density was automatically assessed using Volpara. We determined screening performance measures for four density categories comparable to the American College of Radiology (ACR) breast density categories. Results: Of all the examinations, 21.6% were categorized as density category 1 (‘almost entirely fatty’) and 41.5, 28.9, and 8.0% as category 2–4 (‘extremely dense’), respectively. We identified 667 screen-detected and 234 interval cancers. Interval cancer rates were 0.7, 1.9, 2.9, and 4.4‰ and false positive rates were 11.2, 15.1, 18.2, and 23.8‰ for categories 1–4, respectively (both p-trend &lt; 0.001). The screening sensitivity, calculated as the proportion of screen-detected among the total of screen-detected and interval tumors, was lower in higher density categories: 85.7, 77.6, 69.5, and 61.0% for categories 1–4, respectively (p-trend &lt; 0.001). Conclusions: Volumetric mammographic density, automatically measured on digital mammograms, impacts screening performance measures along the same patterns as established with ACR breast density categories. Since measuring breast density fully automatically has much higher reproducibility than visual assessment, this automatic method could help with implementing density-based supplemental screening.","author":[{"dropping-particle":"","family":"Wanders","given":"Johanna O.P.","non-dropping-particle":"","parse-names":false,"suffix":""},{"dropping-particle":"","family":"Holland","given":"Katharina","non-dropping-particle":"","parse-names":false,"suffix":""},{"dropping-particle":"","family":"Veldhuis","given":"Wouter B.","non-dropping-particle":"","parse-names":false,"suffix":""},{"dropping-particle":"","family":"Mann","given":"Ritse M.","non-dropping-particle":"","parse-names":false,"suffix":""},{"dropping-particle":"","family":"Pijnappel","given":"Ruud M.","non-dropping-particle":"","parse-names":false,"suffix":""},{"dropping-particle":"","family":"Peeters","given":"Petra H.M.","non-dropping-particle":"","parse-names":false,"suffix":""},{"dropping-particle":"","family":"Gils","given":"Carla H.","non-dropping-particle":"van","parse-names":false,"suffix":""},{"dropping-particle":"","family":"Karssemeijer","given":"Nico","non-dropping-particle":"","parse-names":false,"suffix":""}],"container-title":"Breast Cancer Research and Treatment","id":"ITEM-1","issue":"1","issued":{"date-parts":[["2017"]]},"page":"95-103","publisher":"Springer US","title":"Volumetric breast density affects performance of digital screening mammography","type":"article-journal","volume":"162"},"uris":["http://www.mendeley.com/documents/?uuid=3ab63b51-1d88-4a35-bfd3-130b9029bbc2"]}],"mendeley":{"formattedCitation":"&lt;sup&gt;6&lt;/sup&gt;","plainTextFormattedCitation":"6","previouslyFormattedCitation":"&lt;sup&gt;6&lt;/sup&gt;"},"properties":{"noteIndex":0},"schema":"https://github.com/citation-style-language/schema/raw/master/csl-citation.json"}</w:instrText>
      </w:r>
      <w:r w:rsidR="0080036C">
        <w:rPr>
          <w:rFonts w:asciiTheme="majorHAnsi" w:hAnsiTheme="majorHAnsi" w:cstheme="majorHAnsi"/>
          <w:sz w:val="24"/>
          <w:szCs w:val="24"/>
        </w:rPr>
        <w:fldChar w:fldCharType="separate"/>
      </w:r>
      <w:r w:rsidR="0080036C" w:rsidRPr="0080036C">
        <w:rPr>
          <w:rFonts w:asciiTheme="majorHAnsi" w:hAnsiTheme="majorHAnsi" w:cstheme="majorHAnsi"/>
          <w:noProof/>
          <w:sz w:val="24"/>
          <w:szCs w:val="24"/>
          <w:vertAlign w:val="superscript"/>
        </w:rPr>
        <w:t>6</w:t>
      </w:r>
      <w:r w:rsidR="0080036C">
        <w:rPr>
          <w:rFonts w:asciiTheme="majorHAnsi" w:hAnsiTheme="majorHAnsi" w:cstheme="majorHAnsi"/>
          <w:sz w:val="24"/>
          <w:szCs w:val="24"/>
        </w:rPr>
        <w:fldChar w:fldCharType="end"/>
      </w:r>
      <w:r w:rsidR="004C074C" w:rsidRPr="007B6F8C">
        <w:rPr>
          <w:rFonts w:asciiTheme="majorHAnsi" w:hAnsiTheme="majorHAnsi" w:cstheme="majorHAnsi"/>
          <w:sz w:val="24"/>
          <w:szCs w:val="24"/>
        </w:rPr>
        <w:t xml:space="preserve">. </w:t>
      </w:r>
      <w:r w:rsidR="004C074C" w:rsidRPr="007B6F8C">
        <w:rPr>
          <w:rStyle w:val="CommentReference"/>
          <w:rFonts w:asciiTheme="majorHAnsi" w:hAnsiTheme="majorHAnsi" w:cstheme="majorHAnsi"/>
          <w:sz w:val="24"/>
          <w:szCs w:val="24"/>
        </w:rPr>
        <w:t xml:space="preserve">Compared to ‘average’ breast composition, the increase is </w:t>
      </w:r>
      <w:r w:rsidR="00E4507A">
        <w:rPr>
          <w:rStyle w:val="CommentReference"/>
          <w:rFonts w:asciiTheme="majorHAnsi" w:hAnsiTheme="majorHAnsi" w:cstheme="majorHAnsi"/>
          <w:sz w:val="24"/>
          <w:szCs w:val="24"/>
        </w:rPr>
        <w:t>2-</w:t>
      </w:r>
      <w:r w:rsidR="004C074C" w:rsidRPr="007B6F8C">
        <w:rPr>
          <w:rStyle w:val="CommentReference"/>
          <w:rFonts w:asciiTheme="majorHAnsi" w:hAnsiTheme="majorHAnsi" w:cstheme="majorHAnsi"/>
          <w:sz w:val="24"/>
          <w:szCs w:val="24"/>
        </w:rPr>
        <w:t>fold. Mammograph</w:t>
      </w:r>
      <w:r w:rsidR="00E4507A">
        <w:rPr>
          <w:rStyle w:val="CommentReference"/>
          <w:rFonts w:asciiTheme="majorHAnsi" w:hAnsiTheme="majorHAnsi" w:cstheme="majorHAnsi"/>
          <w:sz w:val="24"/>
          <w:szCs w:val="24"/>
        </w:rPr>
        <w:t>ic</w:t>
      </w:r>
      <w:r w:rsidR="004C074C" w:rsidRPr="007B6F8C">
        <w:rPr>
          <w:rStyle w:val="CommentReference"/>
          <w:rFonts w:asciiTheme="majorHAnsi" w:hAnsiTheme="majorHAnsi" w:cstheme="majorHAnsi"/>
          <w:sz w:val="24"/>
          <w:szCs w:val="24"/>
        </w:rPr>
        <w:t xml:space="preserve"> sensitivity falls to around 60% in the 9% of the screening population with the highest breast density</w:t>
      </w:r>
      <w:r w:rsidR="0080036C">
        <w:rPr>
          <w:rStyle w:val="CommentReference"/>
          <w:rFonts w:asciiTheme="majorHAnsi" w:hAnsiTheme="majorHAnsi" w:cstheme="majorHAnsi"/>
          <w:sz w:val="24"/>
          <w:szCs w:val="24"/>
        </w:rPr>
        <w:fldChar w:fldCharType="begin" w:fldLock="1"/>
      </w:r>
      <w:r w:rsidR="0080036C">
        <w:rPr>
          <w:rStyle w:val="CommentReference"/>
          <w:rFonts w:asciiTheme="majorHAnsi" w:hAnsiTheme="majorHAnsi" w:cstheme="majorHAnsi"/>
          <w:sz w:val="24"/>
          <w:szCs w:val="24"/>
        </w:rPr>
        <w:instrText>ADDIN CSL_CITATION {"citationItems":[{"id":"ITEM-1","itemData":{"DOI":"10.1007/s10549-016-4090-7","ISSN":"15737217","PMID":"28012087","abstract":"Purpose: To determine to what extent automatically measured volumetric mammographic density influences screening performance when using digital mammography (DM). Methods: We collected a consecutive series of 111,898 DM examinations (2003–2011) from one screening unit of the Dutch biennial screening program (age 50–75 years). Volumetric mammographic density was automatically assessed using Volpara. We determined screening performance measures for four density categories comparable to the American College of Radiology (ACR) breast density categories. Results: Of all the examinations, 21.6% were categorized as density category 1 (‘almost entirely fatty’) and 41.5, 28.9, and 8.0% as category 2–4 (‘extremely dense’), respectively. We identified 667 screen-detected and 234 interval cancers. Interval cancer rates were 0.7, 1.9, 2.9, and 4.4‰ and false positive rates were 11.2, 15.1, 18.2, and 23.8‰ for categories 1–4, respectively (both p-trend &lt; 0.001). The screening sensitivity, calculated as the proportion of screen-detected among the total of screen-detected and interval tumors, was lower in higher density categories: 85.7, 77.6, 69.5, and 61.0% for categories 1–4, respectively (p-trend &lt; 0.001). Conclusions: Volumetric mammographic density, automatically measured on digital mammograms, impacts screening performance measures along the same patterns as established with ACR breast density categories. Since measuring breast density fully automatically has much higher reproducibility than visual assessment, this automatic method could help with implementing density-based supplemental screening.","author":[{"dropping-particle":"","family":"Wanders","given":"Johanna O.P.","non-dropping-particle":"","parse-names":false,"suffix":""},{"dropping-particle":"","family":"Holland","given":"Katharina","non-dropping-particle":"","parse-names":false,"suffix":""},{"dropping-particle":"","family":"Veldhuis","given":"Wouter B.","non-dropping-particle":"","parse-names":false,"suffix":""},{"dropping-particle":"","family":"Mann","given":"Ritse M.","non-dropping-particle":"","parse-names":false,"suffix":""},{"dropping-particle":"","family":"Pijnappel","given":"Ruud M.","non-dropping-particle":"","parse-names":false,"suffix":""},{"dropping-particle":"","family":"Peeters","given":"Petra H.M.","non-dropping-particle":"","parse-names":false,"suffix":""},{"dropping-particle":"","family":"Gils","given":"Carla H.","non-dropping-particle":"van","parse-names":false,"suffix":""},{"dropping-particle":"","family":"Karssemeijer","given":"Nico","non-dropping-particle":"","parse-names":false,"suffix":""}],"container-title":"Breast Cancer Research and Treatment","id":"ITEM-1","issue":"1","issued":{"date-parts":[["2017"]]},"page":"95-103","publisher":"Springer US","title":"Volumetric breast density affects performance of digital screening mammography","type":"article-journal","volume":"162"},"uris":["http://www.mendeley.com/documents/?uuid=3ab63b51-1d88-4a35-bfd3-130b9029bbc2"]}],"mendeley":{"formattedCitation":"&lt;sup&gt;6&lt;/sup&gt;","plainTextFormattedCitation":"6","previouslyFormattedCitation":"&lt;sup&gt;6&lt;/sup&gt;"},"properties":{"noteIndex":0},"schema":"https://github.com/citation-style-language/schema/raw/master/csl-citation.json"}</w:instrText>
      </w:r>
      <w:r w:rsidR="0080036C">
        <w:rPr>
          <w:rStyle w:val="CommentReference"/>
          <w:rFonts w:asciiTheme="majorHAnsi" w:hAnsiTheme="majorHAnsi" w:cstheme="majorHAnsi"/>
          <w:sz w:val="24"/>
          <w:szCs w:val="24"/>
        </w:rPr>
        <w:fldChar w:fldCharType="separate"/>
      </w:r>
      <w:r w:rsidR="0080036C" w:rsidRPr="0080036C">
        <w:rPr>
          <w:rStyle w:val="CommentReference"/>
          <w:rFonts w:asciiTheme="majorHAnsi" w:hAnsiTheme="majorHAnsi" w:cstheme="majorHAnsi"/>
          <w:noProof/>
          <w:sz w:val="24"/>
          <w:szCs w:val="24"/>
          <w:vertAlign w:val="superscript"/>
        </w:rPr>
        <w:t>6</w:t>
      </w:r>
      <w:r w:rsidR="0080036C">
        <w:rPr>
          <w:rStyle w:val="CommentReference"/>
          <w:rFonts w:asciiTheme="majorHAnsi" w:hAnsiTheme="majorHAnsi" w:cstheme="majorHAnsi"/>
          <w:sz w:val="24"/>
          <w:szCs w:val="24"/>
        </w:rPr>
        <w:fldChar w:fldCharType="end"/>
      </w:r>
      <w:r w:rsidR="004C074C" w:rsidRPr="007B6F8C">
        <w:rPr>
          <w:rStyle w:val="CommentReference"/>
          <w:rFonts w:asciiTheme="majorHAnsi" w:hAnsiTheme="majorHAnsi" w:cstheme="majorHAnsi"/>
          <w:sz w:val="24"/>
          <w:szCs w:val="24"/>
        </w:rPr>
        <w:t xml:space="preserve">. </w:t>
      </w:r>
      <w:r w:rsidR="004C074C" w:rsidRPr="007B6F8C">
        <w:rPr>
          <w:rFonts w:asciiTheme="majorHAnsi" w:hAnsiTheme="majorHAnsi" w:cstheme="majorHAnsi"/>
          <w:sz w:val="24"/>
          <w:szCs w:val="24"/>
        </w:rPr>
        <w:t xml:space="preserve">Analysis of 365,426 women from the American Breast Cancer Surveillance </w:t>
      </w:r>
      <w:r w:rsidR="0080227B">
        <w:rPr>
          <w:rFonts w:asciiTheme="majorHAnsi" w:hAnsiTheme="majorHAnsi" w:cstheme="majorHAnsi"/>
          <w:sz w:val="24"/>
          <w:szCs w:val="24"/>
        </w:rPr>
        <w:t>C</w:t>
      </w:r>
      <w:r w:rsidR="004C074C" w:rsidRPr="007B6F8C">
        <w:rPr>
          <w:rFonts w:asciiTheme="majorHAnsi" w:hAnsiTheme="majorHAnsi" w:cstheme="majorHAnsi"/>
          <w:sz w:val="24"/>
          <w:szCs w:val="24"/>
        </w:rPr>
        <w:t xml:space="preserve">onsortium demonstrated that advanced </w:t>
      </w:r>
      <w:r w:rsidR="004C074C" w:rsidRPr="007B6F8C">
        <w:rPr>
          <w:rFonts w:asciiTheme="majorHAnsi" w:hAnsiTheme="majorHAnsi" w:cstheme="majorHAnsi"/>
          <w:sz w:val="24"/>
          <w:szCs w:val="24"/>
        </w:rPr>
        <w:lastRenderedPageBreak/>
        <w:t>stage interval cancer</w:t>
      </w:r>
      <w:r w:rsidR="0014045F">
        <w:rPr>
          <w:rFonts w:asciiTheme="majorHAnsi" w:hAnsiTheme="majorHAnsi" w:cstheme="majorHAnsi"/>
          <w:sz w:val="24"/>
          <w:szCs w:val="24"/>
        </w:rPr>
        <w:t xml:space="preserve"> rates</w:t>
      </w:r>
      <w:r w:rsidR="004C074C" w:rsidRPr="007B6F8C">
        <w:rPr>
          <w:rFonts w:asciiTheme="majorHAnsi" w:hAnsiTheme="majorHAnsi" w:cstheme="majorHAnsi"/>
          <w:sz w:val="24"/>
          <w:szCs w:val="24"/>
        </w:rPr>
        <w:t xml:space="preserve"> were highest </w:t>
      </w:r>
      <w:proofErr w:type="spellStart"/>
      <w:r w:rsidR="0014045F">
        <w:rPr>
          <w:rFonts w:asciiTheme="majorHAnsi" w:hAnsiTheme="majorHAnsi" w:cstheme="majorHAnsi"/>
          <w:sz w:val="24"/>
          <w:szCs w:val="24"/>
        </w:rPr>
        <w:t>in</w:t>
      </w:r>
      <w:r w:rsidR="004C074C" w:rsidRPr="007B6F8C">
        <w:rPr>
          <w:rFonts w:asciiTheme="majorHAnsi" w:hAnsiTheme="majorHAnsi" w:cstheme="majorHAnsi"/>
          <w:sz w:val="24"/>
          <w:szCs w:val="24"/>
        </w:rPr>
        <w:t>women</w:t>
      </w:r>
      <w:proofErr w:type="spellEnd"/>
      <w:r w:rsidR="004C074C" w:rsidRPr="007B6F8C">
        <w:rPr>
          <w:rFonts w:asciiTheme="majorHAnsi" w:hAnsiTheme="majorHAnsi" w:cstheme="majorHAnsi"/>
          <w:sz w:val="24"/>
          <w:szCs w:val="24"/>
        </w:rPr>
        <w:t xml:space="preserve"> with the highest category of density and in women with &gt;2.5% five year risk </w:t>
      </w:r>
      <w:r w:rsidR="0014045F">
        <w:rPr>
          <w:rFonts w:asciiTheme="majorHAnsi" w:hAnsiTheme="majorHAnsi" w:cstheme="majorHAnsi"/>
          <w:sz w:val="24"/>
          <w:szCs w:val="24"/>
        </w:rPr>
        <w:t>and</w:t>
      </w:r>
      <w:r w:rsidR="0014045F" w:rsidRPr="007B6F8C">
        <w:rPr>
          <w:rFonts w:asciiTheme="majorHAnsi" w:hAnsiTheme="majorHAnsi" w:cstheme="majorHAnsi"/>
          <w:sz w:val="24"/>
          <w:szCs w:val="24"/>
        </w:rPr>
        <w:t xml:space="preserve"> </w:t>
      </w:r>
      <w:r w:rsidR="004C074C" w:rsidRPr="007B6F8C">
        <w:rPr>
          <w:rFonts w:asciiTheme="majorHAnsi" w:hAnsiTheme="majorHAnsi" w:cstheme="majorHAnsi"/>
          <w:sz w:val="24"/>
          <w:szCs w:val="24"/>
        </w:rPr>
        <w:t>BIRADS C density</w:t>
      </w:r>
      <w:r w:rsidR="0080036C">
        <w:rPr>
          <w:rFonts w:asciiTheme="majorHAnsi" w:hAnsiTheme="majorHAnsi" w:cstheme="majorHAnsi"/>
          <w:sz w:val="24"/>
          <w:szCs w:val="24"/>
        </w:rPr>
        <w:fldChar w:fldCharType="begin" w:fldLock="1"/>
      </w:r>
      <w:r w:rsidR="0080036C">
        <w:rPr>
          <w:rFonts w:asciiTheme="majorHAnsi" w:hAnsiTheme="majorHAnsi" w:cstheme="majorHAnsi"/>
          <w:sz w:val="24"/>
          <w:szCs w:val="24"/>
        </w:rPr>
        <w:instrText>ADDIN CSL_CITATION {"citationItems":[{"id":"ITEM-1","itemData":{"DOI":"10.7326/M14-1465","ISSN":"15393704","PMID":"25984843","abstract":"Background: Twenty-one states have laws requiring that women be notified if they have dense breasts and that they be advised to discuss supplemental imaging with their provider. Objective: To better direct discussions of supplemental imaging by determining which combinations of breast cancer risk and Breast Imaging Reporting and Data System (BI-RADS) breast density categories are associated with high interval cancer rates. Design: Prospective cohort. Setting: Breast Cancer Surveillance Consortium (BCSC) breast imaging facilities. Patients: 365 426 women aged 40 to 74 years who had 831 455 digital screening mammography examinations. Measurements: BI-RADS breast density, BCSC 5-year breast cancer risk, and interval cancer rate (invasive cancer ≤12 months after a normal mammography result) per 1000 mammography examinations. High interval cancer rate was defined as more than 1 case per 1000 examinations. Results: High interval cancer rates were observed for women with 5-year risk of 1.67% or greater and extremely dense breasts or 5-year risk of 2.50% or greater and heterogeneously dense breasts (24% of all women with dense breasts). The interval rate of advanced-stage disease was highest (&gt;0.4 case per 1000 examinations) among women with 5-year risk of 2.50% or greater and heterogeneously or extremely dense breasts (21% of all women with dense breasts). Five-year risk was low to average (0% to 1.66%) for 51.0% of women with heterogeneously dense breasts and 52.5% with extremely dense breasts, with interval cancer rates of 0.58 to 0.63 and 0.72 to 0.89 case per 1000 examinations, respectively. Limitation: The benefit of supplemental imaging was not assessed. Conclusion: Breast density should not be the sole criterion for deciding whether supplemental imaging is justified because not all women with dense breasts have high interval cancer rates. BCSC 5-year risk combined with BI-RADS breast density can identify women at high risk for interval cancer to inform patient- provider discussions about alternative screening strategies. Primary Funding Source: National Cancer Institute.","author":[{"dropping-particle":"","family":"Kerlikowske","given":"Karla","non-dropping-particle":"","parse-names":false,"suffix":""},{"dropping-particle":"","family":"Zhu","given":"Weiwei","non-dropping-particle":"","parse-names":false,"suffix":""},{"dropping-particle":"","family":"Tosteson","given":"Anna N.A.","non-dropping-particle":"","parse-names":false,"suffix":""},{"dropping-particle":"","family":"Sprague","given":"Brian L.","non-dropping-particle":"","parse-names":false,"suffix":""},{"dropping-particle":"","family":"Tice","given":"Jeffrey A.","non-dropping-particle":"","parse-names":false,"suffix":""},{"dropping-particle":"","family":"Lehman","given":"Constance D.","non-dropping-particle":"","parse-names":false,"suffix":""},{"dropping-particle":"","family":"Miglioretti","given":"Diana L.","non-dropping-particle":"","parse-names":false,"suffix":""}],"container-title":"Annals of Internal Medicine","id":"ITEM-1","issue":"10","issued":{"date-parts":[["2015"]]},"page":"673-681","title":"Identifying women with dense breasts at high risk for interval cancer a cohort study","type":"article-journal","volume":"162"},"uris":["http://www.mendeley.com/documents/?uuid=58220534-55c6-4aca-b9de-8a623834a254"]}],"mendeley":{"formattedCitation":"&lt;sup&gt;7&lt;/sup&gt;","plainTextFormattedCitation":"7","previouslyFormattedCitation":"&lt;sup&gt;7&lt;/sup&gt;"},"properties":{"noteIndex":0},"schema":"https://github.com/citation-style-language/schema/raw/master/csl-citation.json"}</w:instrText>
      </w:r>
      <w:r w:rsidR="0080036C">
        <w:rPr>
          <w:rFonts w:asciiTheme="majorHAnsi" w:hAnsiTheme="majorHAnsi" w:cstheme="majorHAnsi"/>
          <w:sz w:val="24"/>
          <w:szCs w:val="24"/>
        </w:rPr>
        <w:fldChar w:fldCharType="separate"/>
      </w:r>
      <w:r w:rsidR="0080036C" w:rsidRPr="0080036C">
        <w:rPr>
          <w:rFonts w:asciiTheme="majorHAnsi" w:hAnsiTheme="majorHAnsi" w:cstheme="majorHAnsi"/>
          <w:noProof/>
          <w:sz w:val="24"/>
          <w:szCs w:val="24"/>
          <w:vertAlign w:val="superscript"/>
        </w:rPr>
        <w:t>7</w:t>
      </w:r>
      <w:r w:rsidR="0080036C">
        <w:rPr>
          <w:rFonts w:asciiTheme="majorHAnsi" w:hAnsiTheme="majorHAnsi" w:cstheme="majorHAnsi"/>
          <w:sz w:val="24"/>
          <w:szCs w:val="24"/>
        </w:rPr>
        <w:fldChar w:fldCharType="end"/>
      </w:r>
      <w:r w:rsidR="0080036C">
        <w:rPr>
          <w:rFonts w:asciiTheme="majorHAnsi" w:hAnsiTheme="majorHAnsi" w:cstheme="majorHAnsi"/>
          <w:sz w:val="24"/>
          <w:szCs w:val="24"/>
        </w:rPr>
        <w:t>.</w:t>
      </w:r>
    </w:p>
    <w:p w14:paraId="27E08DA8" w14:textId="6CA72917" w:rsidR="005551A6" w:rsidRDefault="005551A6" w:rsidP="00C76A7D">
      <w:pPr>
        <w:pStyle w:val="CommentText"/>
        <w:spacing w:line="480" w:lineRule="auto"/>
        <w:rPr>
          <w:rFonts w:asciiTheme="majorHAnsi" w:hAnsiTheme="majorHAnsi" w:cstheme="majorHAnsi"/>
          <w:sz w:val="24"/>
          <w:szCs w:val="24"/>
        </w:rPr>
      </w:pPr>
    </w:p>
    <w:p w14:paraId="2E10975A" w14:textId="3E8C0185" w:rsidR="005551A6" w:rsidRPr="001C5434" w:rsidRDefault="005551A6" w:rsidP="00C76A7D">
      <w:pPr>
        <w:pStyle w:val="CommentText"/>
        <w:spacing w:line="480" w:lineRule="auto"/>
        <w:rPr>
          <w:rFonts w:asciiTheme="majorHAnsi" w:hAnsiTheme="majorHAnsi" w:cstheme="majorHAnsi"/>
          <w:sz w:val="24"/>
          <w:szCs w:val="24"/>
        </w:rPr>
      </w:pPr>
      <w:r w:rsidRPr="000419DB">
        <w:rPr>
          <w:rFonts w:asciiTheme="majorHAnsi" w:hAnsiTheme="majorHAnsi" w:cstheme="majorHAnsi"/>
          <w:b/>
          <w:sz w:val="24"/>
          <w:szCs w:val="24"/>
        </w:rPr>
        <w:t xml:space="preserve">Breast Density </w:t>
      </w:r>
    </w:p>
    <w:p w14:paraId="5CAE0C08" w14:textId="13D24003" w:rsidR="004C3832" w:rsidRPr="00477C54" w:rsidRDefault="001C5434" w:rsidP="00C76A7D">
      <w:pPr>
        <w:pStyle w:val="CommentText"/>
        <w:spacing w:line="480" w:lineRule="auto"/>
        <w:rPr>
          <w:rFonts w:asciiTheme="majorHAnsi" w:hAnsiTheme="majorHAnsi" w:cstheme="majorHAnsi"/>
          <w:color w:val="000000" w:themeColor="text1"/>
          <w:sz w:val="24"/>
          <w:szCs w:val="22"/>
        </w:rPr>
      </w:pPr>
      <w:r w:rsidRPr="001C5434">
        <w:rPr>
          <w:rFonts w:asciiTheme="majorHAnsi" w:hAnsiTheme="majorHAnsi" w:cstheme="majorHAnsi"/>
          <w:color w:val="000000" w:themeColor="text1"/>
          <w:sz w:val="24"/>
          <w:szCs w:val="22"/>
        </w:rPr>
        <w:t>Mammographic density</w:t>
      </w:r>
      <w:r w:rsidR="007C3007">
        <w:rPr>
          <w:rFonts w:asciiTheme="majorHAnsi" w:hAnsiTheme="majorHAnsi" w:cstheme="majorHAnsi"/>
          <w:color w:val="000000" w:themeColor="text1"/>
          <w:sz w:val="24"/>
          <w:szCs w:val="22"/>
        </w:rPr>
        <w:t>, or breast density,</w:t>
      </w:r>
      <w:r w:rsidRPr="001C5434">
        <w:rPr>
          <w:rFonts w:asciiTheme="majorHAnsi" w:hAnsiTheme="majorHAnsi" w:cstheme="majorHAnsi"/>
          <w:color w:val="000000" w:themeColor="text1"/>
          <w:sz w:val="24"/>
          <w:szCs w:val="22"/>
        </w:rPr>
        <w:t xml:space="preserve"> is </w:t>
      </w:r>
      <w:r w:rsidR="00FD7456">
        <w:rPr>
          <w:rFonts w:asciiTheme="majorHAnsi" w:hAnsiTheme="majorHAnsi" w:cstheme="majorHAnsi"/>
          <w:color w:val="000000" w:themeColor="text1"/>
          <w:sz w:val="24"/>
          <w:szCs w:val="22"/>
        </w:rPr>
        <w:t>the proportion of</w:t>
      </w:r>
      <w:r w:rsidRPr="001C5434">
        <w:rPr>
          <w:rFonts w:asciiTheme="majorHAnsi" w:hAnsiTheme="majorHAnsi" w:cstheme="majorHAnsi"/>
          <w:color w:val="000000" w:themeColor="text1"/>
          <w:sz w:val="24"/>
          <w:szCs w:val="22"/>
        </w:rPr>
        <w:t xml:space="preserve"> </w:t>
      </w:r>
      <w:r w:rsidR="00FD7456" w:rsidRPr="001C5434">
        <w:rPr>
          <w:rFonts w:asciiTheme="majorHAnsi" w:hAnsiTheme="majorHAnsi" w:cstheme="majorHAnsi"/>
          <w:color w:val="000000" w:themeColor="text1"/>
          <w:sz w:val="24"/>
          <w:szCs w:val="22"/>
        </w:rPr>
        <w:t>radiopaque</w:t>
      </w:r>
      <w:r w:rsidRPr="001C5434">
        <w:rPr>
          <w:rFonts w:asciiTheme="majorHAnsi" w:hAnsiTheme="majorHAnsi" w:cstheme="majorHAnsi"/>
          <w:color w:val="000000" w:themeColor="text1"/>
          <w:sz w:val="24"/>
          <w:szCs w:val="22"/>
        </w:rPr>
        <w:t xml:space="preserve"> fibroglandular tissue (fibrous connective tissue</w:t>
      </w:r>
      <w:r w:rsidR="0014045F">
        <w:rPr>
          <w:rFonts w:asciiTheme="majorHAnsi" w:hAnsiTheme="majorHAnsi" w:cstheme="majorHAnsi"/>
          <w:color w:val="000000" w:themeColor="text1"/>
          <w:sz w:val="24"/>
          <w:szCs w:val="22"/>
        </w:rPr>
        <w:t xml:space="preserve"> or stroma</w:t>
      </w:r>
      <w:r w:rsidRPr="001C5434">
        <w:rPr>
          <w:rFonts w:asciiTheme="majorHAnsi" w:hAnsiTheme="majorHAnsi" w:cstheme="majorHAnsi"/>
          <w:color w:val="000000" w:themeColor="text1"/>
          <w:sz w:val="24"/>
          <w:szCs w:val="22"/>
        </w:rPr>
        <w:t xml:space="preserve"> and glandular epithelial tissue</w:t>
      </w:r>
      <w:r w:rsidR="00FD7456">
        <w:rPr>
          <w:rFonts w:asciiTheme="majorHAnsi" w:hAnsiTheme="majorHAnsi" w:cstheme="majorHAnsi"/>
          <w:color w:val="000000" w:themeColor="text1"/>
          <w:sz w:val="24"/>
          <w:szCs w:val="22"/>
        </w:rPr>
        <w:t xml:space="preserve">) compared to radiolucent </w:t>
      </w:r>
      <w:r w:rsidRPr="001C5434">
        <w:rPr>
          <w:rFonts w:asciiTheme="majorHAnsi" w:hAnsiTheme="majorHAnsi" w:cstheme="majorHAnsi"/>
          <w:color w:val="000000" w:themeColor="text1"/>
          <w:sz w:val="24"/>
          <w:szCs w:val="22"/>
        </w:rPr>
        <w:t>adipose tissue within the breast</w:t>
      </w:r>
      <w:r w:rsidR="0080036C">
        <w:rPr>
          <w:rFonts w:asciiTheme="majorHAnsi" w:hAnsiTheme="majorHAnsi" w:cstheme="majorHAnsi"/>
          <w:color w:val="000000" w:themeColor="text1"/>
          <w:sz w:val="24"/>
          <w:szCs w:val="22"/>
        </w:rPr>
        <w:fldChar w:fldCharType="begin" w:fldLock="1"/>
      </w:r>
      <w:r w:rsidR="0080036C">
        <w:rPr>
          <w:rFonts w:asciiTheme="majorHAnsi" w:hAnsiTheme="majorHAnsi" w:cstheme="majorHAnsi"/>
          <w:color w:val="000000" w:themeColor="text1"/>
          <w:sz w:val="24"/>
          <w:szCs w:val="22"/>
        </w:rPr>
        <w:instrText>ADDIN CSL_CITATION {"citationItems":[{"id":"ITEM-1","itemData":{"DOI":"10.1186/bcr2102","ISSN":"14655411","PMID":"18598375","abstract":"Mammographic density has been strongly associated with increased risk of breast cancer. Furthermore, density is inversely correlated with the accuracy of mammography and, therefore, a measurement of density conveys information about the difficulty of detecting cancer in a mammogram. Initial methods for assessing mammographic density were entirely subjective and qualitative; however, in the past few years methods have been developed to provide more objective and quantitative density measurements. Research is now underway to create and validate techniques for volumetric measurement of density. It is also possible to measure breast density with other imaging modalities, such as ultrasound and MRI, which do not require the use of ionizing radiation and may, therefore, be more suitable for use in young women or where it is desirable to perform measurements more frequently. In this article, the techniques for measurement of density are reviewed and some consideration is given to their strengths and limitations.© 2008 BioMed Central Ltd.","author":[{"dropping-particle":"","family":"Yaffe","given":"Martin J.","non-dropping-particle":"","parse-names":false,"suffix":""}],"container-title":"Breast Cancer Research","id":"ITEM-1","issue":"3","issued":{"date-parts":[["2008"]]},"page":"1-10","title":"Mammographic density. Measurement of mammographic density","type":"article-journal","volume":"10"},"uris":["http://www.mendeley.com/documents/?uuid=ca809153-ff96-42d4-b1b3-e8849c5137d5"]},{"id":"ITEM-2","itemData":{"DOI":"10.1093/jnci/djq239","ISSN":"00278874","PMID":"20616353","abstract":"Breast density, as assessed by mammography, reflects breast tissue composition. Breast epithelium and stroma attenuate X-rays more than fat and thus appear light on mammograms while fat appears dark. In this review, we provide an overview of selected areas of current knowledge about the relationship between breast density and susceptibility to breast cancer. We review the evidence that breast density is a risk factor for breast cancer, the histological and other risk factors that are associated with variations in breast density, and the biological plausibility of the associations with risk of breast cancer. We also discuss the potential for improved risk prediction that might be achieved by using alternative breast imaging methods, such as magnetic resonance or ultrasound. After adjustment for other risk factors, breast density is consistently associated with breast cancer risk, more strongly than most other risk factors for this disease, and extensive breast density may account for a substantial fraction of breast cancer. Breast density is associated with risk of all of the proliferative lesions that are thought to be precursors of breast cancer. Studies of twins have shown that breast density is a highly heritable quantitative trait. Associations between breast density and variations in breast histology, risk of proliferative breast lesions, and risk of breast cancer may be the result of exposures of breast tissue to both mitogens and mutagens. Characterization of breast density by mammography has several limitations, and the uses of breast density in risk prediction and breast cancer prevention may be improved by other methods of imaging, such as magnetic resonance or ultrasound tomography. © 2010 The Author.","author":[{"dropping-particle":"","family":"Boyd","given":"Norman F.","non-dropping-particle":"","parse-names":false,"suffix":""},{"dropping-particle":"","family":"Martin","given":"Lisa J.","non-dropping-particle":"","parse-names":false,"suffix":""},{"dropping-particle":"","family":"Bronskill","given":"Michael","non-dropping-particle":"","parse-names":false,"suffix":""},{"dropping-particle":"","family":"Yaffe","given":"Martin J.","non-dropping-particle":"","parse-names":false,"suffix":""},{"dropping-particle":"","family":"Duric","given":"Neb","non-dropping-particle":"","parse-names":false,"suffix":""},{"dropping-particle":"","family":"Minkin","given":"Salomon","non-dropping-particle":"","parse-names":false,"suffix":""}],"container-title":"Journal of the National Cancer Institute","id":"ITEM-2","issue":"16","issued":{"date-parts":[["2010"]]},"page":"1224-1237","title":"Breast tissue composition and susceptibility to breast cancer","type":"article-journal","volume":"102"},"uris":["http://www.mendeley.com/documents/?uuid=4823acc7-7e3f-4683-837a-40a88b15243f"]}],"mendeley":{"formattedCitation":"&lt;sup&gt;8,9&lt;/sup&gt;","plainTextFormattedCitation":"8,9","previouslyFormattedCitation":"&lt;sup&gt;8,9&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80036C" w:rsidRPr="0080036C">
        <w:rPr>
          <w:rFonts w:asciiTheme="majorHAnsi" w:hAnsiTheme="majorHAnsi" w:cstheme="majorHAnsi"/>
          <w:noProof/>
          <w:color w:val="000000" w:themeColor="text1"/>
          <w:sz w:val="24"/>
          <w:szCs w:val="22"/>
          <w:vertAlign w:val="superscript"/>
        </w:rPr>
        <w:t>8,9</w:t>
      </w:r>
      <w:r w:rsidR="0080036C">
        <w:rPr>
          <w:rFonts w:asciiTheme="majorHAnsi" w:hAnsiTheme="majorHAnsi" w:cstheme="majorHAnsi"/>
          <w:color w:val="000000" w:themeColor="text1"/>
          <w:sz w:val="24"/>
          <w:szCs w:val="22"/>
        </w:rPr>
        <w:fldChar w:fldCharType="end"/>
      </w:r>
      <w:r w:rsidR="0080036C">
        <w:rPr>
          <w:rFonts w:asciiTheme="majorHAnsi" w:hAnsiTheme="majorHAnsi" w:cstheme="majorHAnsi"/>
          <w:color w:val="000000" w:themeColor="text1"/>
          <w:sz w:val="24"/>
          <w:szCs w:val="22"/>
        </w:rPr>
        <w:t>.</w:t>
      </w:r>
      <w:r w:rsidR="001803C6">
        <w:rPr>
          <w:rFonts w:asciiTheme="majorHAnsi" w:hAnsiTheme="majorHAnsi" w:cstheme="majorHAnsi"/>
          <w:color w:val="000000" w:themeColor="text1"/>
          <w:sz w:val="24"/>
          <w:szCs w:val="22"/>
        </w:rPr>
        <w:t xml:space="preserve"> It may be regarded as a global measure of breast composition and</w:t>
      </w:r>
      <w:r w:rsidRPr="001C5434">
        <w:rPr>
          <w:rFonts w:asciiTheme="majorHAnsi" w:hAnsiTheme="majorHAnsi" w:cstheme="majorHAnsi"/>
          <w:color w:val="000000" w:themeColor="text1"/>
          <w:sz w:val="24"/>
          <w:szCs w:val="22"/>
        </w:rPr>
        <w:t xml:space="preserve"> </w:t>
      </w:r>
      <w:r w:rsidR="007C3007">
        <w:rPr>
          <w:rFonts w:asciiTheme="majorHAnsi" w:hAnsiTheme="majorHAnsi" w:cstheme="majorHAnsi"/>
          <w:color w:val="000000" w:themeColor="text1"/>
          <w:sz w:val="24"/>
          <w:szCs w:val="22"/>
        </w:rPr>
        <w:t xml:space="preserve"> varies </w:t>
      </w:r>
      <w:r w:rsidRPr="001C5434">
        <w:rPr>
          <w:rFonts w:asciiTheme="majorHAnsi" w:hAnsiTheme="majorHAnsi" w:cstheme="majorHAnsi"/>
          <w:color w:val="000000" w:themeColor="text1"/>
          <w:sz w:val="24"/>
          <w:szCs w:val="22"/>
        </w:rPr>
        <w:t xml:space="preserve"> </w:t>
      </w:r>
      <w:r w:rsidR="007C3007">
        <w:rPr>
          <w:rFonts w:asciiTheme="majorHAnsi" w:hAnsiTheme="majorHAnsi" w:cstheme="majorHAnsi"/>
          <w:color w:val="000000" w:themeColor="text1"/>
          <w:sz w:val="24"/>
          <w:szCs w:val="22"/>
        </w:rPr>
        <w:t>according</w:t>
      </w:r>
      <w:r w:rsidRPr="001C5434">
        <w:rPr>
          <w:rFonts w:asciiTheme="majorHAnsi" w:hAnsiTheme="majorHAnsi" w:cstheme="majorHAnsi"/>
          <w:color w:val="000000" w:themeColor="text1"/>
          <w:sz w:val="24"/>
          <w:szCs w:val="22"/>
        </w:rPr>
        <w:t xml:space="preserve"> to </w:t>
      </w:r>
      <w:r w:rsidR="00FD7456">
        <w:rPr>
          <w:rFonts w:asciiTheme="majorHAnsi" w:hAnsiTheme="majorHAnsi" w:cstheme="majorHAnsi"/>
          <w:color w:val="000000" w:themeColor="text1"/>
          <w:sz w:val="24"/>
          <w:szCs w:val="22"/>
        </w:rPr>
        <w:t xml:space="preserve">age, </w:t>
      </w:r>
      <w:r w:rsidRPr="001C5434">
        <w:rPr>
          <w:rFonts w:asciiTheme="majorHAnsi" w:hAnsiTheme="majorHAnsi" w:cstheme="majorHAnsi"/>
          <w:color w:val="000000" w:themeColor="text1"/>
          <w:sz w:val="24"/>
          <w:szCs w:val="22"/>
        </w:rPr>
        <w:t>genetic predisposition, ethnicity</w:t>
      </w:r>
      <w:r w:rsidR="00FD7456">
        <w:rPr>
          <w:rFonts w:asciiTheme="majorHAnsi" w:hAnsiTheme="majorHAnsi" w:cstheme="majorHAnsi"/>
          <w:color w:val="000000" w:themeColor="text1"/>
          <w:sz w:val="24"/>
          <w:szCs w:val="22"/>
        </w:rPr>
        <w:t>, body mass index</w:t>
      </w:r>
      <w:r w:rsidRPr="001C5434">
        <w:rPr>
          <w:rFonts w:asciiTheme="majorHAnsi" w:hAnsiTheme="majorHAnsi" w:cstheme="majorHAnsi"/>
          <w:color w:val="000000" w:themeColor="text1"/>
          <w:sz w:val="24"/>
          <w:szCs w:val="22"/>
        </w:rPr>
        <w:t xml:space="preserve">, hormone exposure </w:t>
      </w:r>
      <w:r w:rsidR="007C3007">
        <w:rPr>
          <w:rFonts w:asciiTheme="majorHAnsi" w:hAnsiTheme="majorHAnsi" w:cstheme="majorHAnsi"/>
          <w:color w:val="000000" w:themeColor="text1"/>
          <w:sz w:val="24"/>
          <w:szCs w:val="22"/>
        </w:rPr>
        <w:t>and lifestyle factors</w:t>
      </w:r>
      <w:r w:rsidR="0080036C">
        <w:rPr>
          <w:rFonts w:asciiTheme="majorHAnsi" w:hAnsiTheme="majorHAnsi" w:cstheme="majorHAnsi"/>
          <w:color w:val="000000" w:themeColor="text1"/>
          <w:sz w:val="24"/>
          <w:szCs w:val="22"/>
        </w:rPr>
        <w:fldChar w:fldCharType="begin" w:fldLock="1"/>
      </w:r>
      <w:r w:rsidR="0080036C">
        <w:rPr>
          <w:rFonts w:asciiTheme="majorHAnsi" w:hAnsiTheme="majorHAnsi" w:cstheme="majorHAnsi"/>
          <w:color w:val="000000" w:themeColor="text1"/>
          <w:sz w:val="24"/>
          <w:szCs w:val="22"/>
        </w:rPr>
        <w:instrText>ADDIN CSL_CITATION {"citationItems":[{"id":"ITEM-1","itemData":{"DOI":"10.1016/j.crad.2017.11.018","ISSN":"1365229X","PMID":"29273225","abstract":"The term “breast density” or mammographic density (MD) denotes those components of breast parenchyma visualised at mammography that are denser than adipose tissue. MD is composed of a mixture of epithelial and stromal components, notably collagen, in variable proportions. MD is most commonly assessed in clinical practice with the time-honoured method of visual estimation of area-based percent density (PMD) on a mammogram, with categorisation into quartiles. The computerised semi-automated thresholding method, Cumulus, also yielding area-based percent density, is widely used for research purposes; however, the advent of fully automated volumetric methods developed as a consequence of the widespread use of digital mammography (DM) and yielding both absolute and percent dense volumes, has resulted in an explosion of interest in MD recently. Broadly, the importance of MD is twofold: firstly, the presence of marked MD significantly reduces mammographic sensitivity for breast cancer, even with state-of-the-art DM. Recognition of this led to the formation of a powerful lobby group (‘Are You Dense’) in the US, as a consequence of which 32 states have legislated for mandatory disclosure of MD to women undergoing mammography. Secondly, it is now widely accepted that MD is in itself a risk factor for breast cancer, with a four-to sixfold increased relative risk in women with PMD in the highest quintile compared to those with PMD in the lowest quintile. Consequently, major research efforts are underway to assess whether use of MD could provide a major step forward towards risk-adapted, personalised breast cancer prevention, imaging, and treatment.","author":[{"dropping-particle":"","family":"Vinnicombe","given":"S. J.","non-dropping-particle":"","parse-names":false,"suffix":""}],"container-title":"Clinical Radiology","id":"ITEM-1","issue":"4","issued":{"date-parts":[["2018"]]},"page":"334-357","publisher":"Elsevier Ltd","title":"Breast density: why all the fuss?","type":"article-journal","volume":"73"},"uris":["http://www.mendeley.com/documents/?uuid=904cca7d-3742-4a06-ad54-4bf69eb3ab9f"]},{"id":"ITEM-2","itemData":{"DOI":"10.1016/j.clbc.2020.03.004","ISSN":"19380666","PMID":"32334975","abstract":"Breast density is an independent risk factor for breast cancer and significantly decreases the sensitivity of mammography. Assessing a woman's risk of developing breast cancer is becoming increasingly important for establishing individual screening recommendations and preventive strategies. This article reviews the factors influencing mammographic density (MD), the available methods of MD assessment, and its effect on breast cancer. Finally, we discuss the supplemental screening methods for women with dense breast tissue.","author":[{"dropping-particle":"","family":"Lian","given":"Jingge","non-dropping-particle":"","parse-names":false,"suffix":""},{"dropping-particle":"","family":"Li","given":"Kangan","non-dropping-particle":"","parse-names":false,"suffix":""}],"container-title":"Clinical Breast Cancer","id":"ITEM-2","issue":"4","issued":{"date-parts":[["2020"]]},"page":"283-290","publisher":"Elsevier Inc.","title":"A Review of Breast Density Implications and Breast Cancer Screening","type":"article-journal","volume":"20"},"uris":["http://www.mendeley.com/documents/?uuid=cb65150b-9d03-4d4f-87b0-b23ffa3934b6"]}],"mendeley":{"formattedCitation":"&lt;sup&gt;10,11&lt;/sup&gt;","plainTextFormattedCitation":"10,11","previouslyFormattedCitation":"&lt;sup&gt;10,11&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80036C" w:rsidRPr="0080036C">
        <w:rPr>
          <w:rFonts w:asciiTheme="majorHAnsi" w:hAnsiTheme="majorHAnsi" w:cstheme="majorHAnsi"/>
          <w:noProof/>
          <w:color w:val="000000" w:themeColor="text1"/>
          <w:sz w:val="24"/>
          <w:szCs w:val="22"/>
          <w:vertAlign w:val="superscript"/>
        </w:rPr>
        <w:t>10,11</w:t>
      </w:r>
      <w:r w:rsidR="0080036C">
        <w:rPr>
          <w:rFonts w:asciiTheme="majorHAnsi" w:hAnsiTheme="majorHAnsi" w:cstheme="majorHAnsi"/>
          <w:color w:val="000000" w:themeColor="text1"/>
          <w:sz w:val="24"/>
          <w:szCs w:val="22"/>
        </w:rPr>
        <w:fldChar w:fldCharType="end"/>
      </w:r>
      <w:r w:rsidR="0080036C">
        <w:rPr>
          <w:rFonts w:asciiTheme="majorHAnsi" w:hAnsiTheme="majorHAnsi" w:cstheme="majorHAnsi"/>
          <w:color w:val="000000" w:themeColor="text1"/>
          <w:sz w:val="24"/>
          <w:szCs w:val="22"/>
        </w:rPr>
        <w:t xml:space="preserve">. </w:t>
      </w:r>
      <w:r w:rsidR="0014045F">
        <w:rPr>
          <w:rFonts w:asciiTheme="majorHAnsi" w:hAnsiTheme="majorHAnsi" w:cstheme="majorHAnsi"/>
          <w:color w:val="000000" w:themeColor="text1"/>
          <w:sz w:val="24"/>
          <w:szCs w:val="22"/>
        </w:rPr>
        <w:t xml:space="preserve">As well as affecting mammographic screening performance through masking, </w:t>
      </w:r>
      <w:r w:rsidR="004C3832" w:rsidRPr="001C5434">
        <w:rPr>
          <w:rFonts w:asciiTheme="majorHAnsi" w:hAnsiTheme="majorHAnsi" w:cstheme="majorHAnsi"/>
          <w:sz w:val="24"/>
          <w:szCs w:val="22"/>
        </w:rPr>
        <w:t>density is also an independent risk factor for breast cancer</w:t>
      </w:r>
      <w:r w:rsidR="0014045F">
        <w:rPr>
          <w:rFonts w:asciiTheme="majorHAnsi" w:hAnsiTheme="majorHAnsi" w:cstheme="majorHAnsi"/>
          <w:sz w:val="24"/>
          <w:szCs w:val="22"/>
        </w:rPr>
        <w:t>,</w:t>
      </w:r>
      <w:r w:rsidR="000D680F">
        <w:rPr>
          <w:rFonts w:asciiTheme="majorHAnsi" w:hAnsiTheme="majorHAnsi" w:cstheme="majorHAnsi"/>
          <w:sz w:val="24"/>
          <w:szCs w:val="22"/>
        </w:rPr>
        <w:t xml:space="preserve"> </w:t>
      </w:r>
      <w:r w:rsidR="004C3832" w:rsidRPr="001C5434">
        <w:rPr>
          <w:rFonts w:asciiTheme="majorHAnsi" w:hAnsiTheme="majorHAnsi" w:cstheme="majorHAnsi"/>
          <w:sz w:val="24"/>
          <w:szCs w:val="22"/>
        </w:rPr>
        <w:t>with women in the higher breast density categories reported to have</w:t>
      </w:r>
      <w:r w:rsidR="004C3832" w:rsidRPr="0080036C">
        <w:rPr>
          <w:rFonts w:asciiTheme="majorHAnsi" w:hAnsiTheme="majorHAnsi" w:cstheme="majorHAnsi"/>
          <w:color w:val="000000" w:themeColor="text1"/>
          <w:sz w:val="24"/>
          <w:szCs w:val="22"/>
        </w:rPr>
        <w:t xml:space="preserve"> </w:t>
      </w:r>
      <w:r w:rsidR="007C3007" w:rsidRPr="0080036C">
        <w:rPr>
          <w:rFonts w:asciiTheme="majorHAnsi" w:hAnsiTheme="majorHAnsi" w:cstheme="majorHAnsi"/>
          <w:color w:val="000000" w:themeColor="text1"/>
          <w:sz w:val="24"/>
          <w:szCs w:val="22"/>
        </w:rPr>
        <w:t xml:space="preserve">a </w:t>
      </w:r>
      <w:r w:rsidR="004C3832" w:rsidRPr="001C5434">
        <w:rPr>
          <w:rFonts w:asciiTheme="majorHAnsi" w:hAnsiTheme="majorHAnsi" w:cstheme="majorHAnsi"/>
          <w:color w:val="000000" w:themeColor="text1"/>
          <w:sz w:val="24"/>
          <w:szCs w:val="22"/>
        </w:rPr>
        <w:t>2.9-</w:t>
      </w:r>
      <w:r w:rsidR="007C3007">
        <w:rPr>
          <w:rFonts w:asciiTheme="majorHAnsi" w:hAnsiTheme="majorHAnsi" w:cstheme="majorHAnsi"/>
          <w:color w:val="000000" w:themeColor="text1"/>
          <w:sz w:val="24"/>
          <w:szCs w:val="22"/>
        </w:rPr>
        <w:t>6</w:t>
      </w:r>
      <w:r w:rsidR="000D680F">
        <w:rPr>
          <w:rFonts w:asciiTheme="majorHAnsi" w:hAnsiTheme="majorHAnsi" w:cstheme="majorHAnsi"/>
          <w:color w:val="000000" w:themeColor="text1"/>
          <w:sz w:val="24"/>
          <w:szCs w:val="22"/>
        </w:rPr>
        <w:t xml:space="preserve"> </w:t>
      </w:r>
      <w:r w:rsidR="007C3007">
        <w:rPr>
          <w:rFonts w:asciiTheme="majorHAnsi" w:hAnsiTheme="majorHAnsi" w:cstheme="majorHAnsi"/>
          <w:color w:val="000000" w:themeColor="text1"/>
          <w:sz w:val="24"/>
          <w:szCs w:val="22"/>
        </w:rPr>
        <w:t>fold</w:t>
      </w:r>
      <w:r w:rsidR="004C3832" w:rsidRPr="001C5434">
        <w:rPr>
          <w:rFonts w:asciiTheme="majorHAnsi" w:hAnsiTheme="majorHAnsi" w:cstheme="majorHAnsi"/>
          <w:color w:val="000000" w:themeColor="text1"/>
          <w:sz w:val="24"/>
          <w:szCs w:val="22"/>
        </w:rPr>
        <w:t xml:space="preserve"> </w:t>
      </w:r>
      <w:r w:rsidR="004C3832" w:rsidRPr="00477C54">
        <w:rPr>
          <w:rFonts w:asciiTheme="majorHAnsi" w:hAnsiTheme="majorHAnsi" w:cstheme="majorHAnsi"/>
          <w:color w:val="000000" w:themeColor="text1"/>
          <w:sz w:val="24"/>
          <w:szCs w:val="22"/>
        </w:rPr>
        <w:t>increase in relative risk for developing breast cancer when compared to those in the lowest breast density category</w:t>
      </w:r>
      <w:r w:rsidR="0080036C">
        <w:rPr>
          <w:rFonts w:asciiTheme="majorHAnsi" w:hAnsiTheme="majorHAnsi" w:cstheme="majorHAnsi"/>
          <w:color w:val="000000" w:themeColor="text1"/>
          <w:sz w:val="24"/>
          <w:szCs w:val="22"/>
        </w:rPr>
        <w:fldChar w:fldCharType="begin" w:fldLock="1"/>
      </w:r>
      <w:r w:rsidR="0080036C">
        <w:rPr>
          <w:rFonts w:asciiTheme="majorHAnsi" w:hAnsiTheme="majorHAnsi" w:cstheme="majorHAnsi"/>
          <w:color w:val="000000" w:themeColor="text1"/>
          <w:sz w:val="24"/>
          <w:szCs w:val="22"/>
        </w:rPr>
        <w:instrText>ADDIN CSL_CITATION {"citationItems":[{"id":"ITEM-1","itemData":{"DOI":"10.1148/radiol.2301020870","ISSN":"00338419","PMID":"14617762","abstract":"Increased mammographic breast density is a moderate independent risk factor for breast cancer, with findings of published studies in which quantitative methods of assessment were used showing a positive association. Breast density may be quantified by using visual assessment or planimetry. Although the category definitions vary, the odds ratio for developing breast cancer for the most dense compared with the least dense breast tissue categories ranges from 1.8 to 6.0, with most studies yielding an odds ratio of 4.0 or greater. Plausible explanations for the association of breast density with increased breast cancer risk may be the development of premalignant lesions such as atypical ductal hyperplasia, elevated growth factors, or increased estrogen production within the breast due to overactive aromatase. The amount of breast density may be due in part to genetic heredity. However, unlike other risk factors, breast density may be influenced. Specifically, breast density is very hormonally responsive and potentially may be influenced by lifestyle factors such as alcohol intake and diet. Assessment of breast density may become useful in risk assessment and prevention decisions. © RSNA, 2003.","author":[{"dropping-particle":"","family":"Harvey","given":"Jennifer A.","non-dropping-particle":"","parse-names":false,"suffix":""},{"dropping-particle":"","family":"Bovbjerg","given":"Viktor E.","non-dropping-particle":"","parse-names":false,"suffix":""}],"container-title":"Radiology","id":"ITEM-1","issue":"1","issued":{"date-parts":[["2004"]]},"page":"29-41","title":"Quantitative Assessment of Mammographic Breast Density: Relationship with Breast Cancer Risk","type":"article-journal","volume":"230"},"uris":["http://www.mendeley.com/documents/?uuid=b99fe78a-6dab-4cc2-bc63-f5750320ef34"]},{"id":"ITEM-2","itemData":{"DOI":"10.1158/1055-9965.EPI-06-0034","ISSN":"10559965","PMID":"16775176","abstract":"Mammographic features are associated with breast cancer risk, but estimates of the strength of the association vary markedly between studies, and it is uncertain whether the association is modified by other risk factors. We conducted a systematic review and meta-analysis of publications on mammographic patterns in relation to breast cancer risk. Random effects models were used to combine study-specific relative risks. Aggregate data for &gt;14,000 cases and 226,000 noncases from 42 studies were included. Associations were consistent in studies conducted in the general population but were highly heterogeneous in symptomatic populations. They were much stronger for percentage density than for Wolfe grade or Breast Imaging Reporting and Data System classification and were 20% to 30% stronger in studies of incident than of prevalent cancer. No differences were observed by age/menopausal status at mammography or by ethnicity. For percentage density measured using prediagnostic mammograms, combined relative risks of incident breast cancer in the general population were 1.79 (95% confidence interval, 1.48-2.16), 2.11 (1.70-2.63), 2.92 (2.49-3.42), and 4.64 (3.64-5.91) for categories 5% to 24%, 25% to 49%, 50% to 74%, and ≥75% relative to &lt;5%. This association remained strong after excluding cancers diagnosed in the first-year postmammography. This review explains some of the heterogeneity in associations of breast density with breast cancer risk and shows that, in well-conducted studies, this is one of the strongest risk factors for breast cancer. It also refutes the suggestion that the association is an artifact of masking bias or that it is only present in a restricted age range. Copyright © 2006 American Association for Cancer Research.","author":[{"dropping-particle":"","family":"McCormack","given":"Valerie A.","non-dropping-particle":"","parse-names":false,"suffix":""},{"dropping-particle":"","family":"Santos Silva","given":"Isabel","non-dropping-particle":"Dos","parse-names":false,"suffix":""}],"container-title":"Cancer Epidemiology Biomarkers and Prevention","id":"ITEM-2","issue":"6","issued":{"date-parts":[["2006"]]},"page":"1159-1169","title":"Breast density and parenchymal patterns as markers of breast cancer risk: A meta-analysis","type":"article-journal","volume":"15"},"uris":["http://www.mendeley.com/documents/?uuid=c17c29d9-f35f-478e-badd-6be672443197"]}],"mendeley":{"formattedCitation":"&lt;sup&gt;12,13&lt;/sup&gt;","plainTextFormattedCitation":"12,13","previouslyFormattedCitation":"&lt;sup&gt;12,13&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80036C" w:rsidRPr="0080036C">
        <w:rPr>
          <w:rFonts w:asciiTheme="majorHAnsi" w:hAnsiTheme="majorHAnsi" w:cstheme="majorHAnsi"/>
          <w:noProof/>
          <w:color w:val="000000" w:themeColor="text1"/>
          <w:sz w:val="24"/>
          <w:szCs w:val="22"/>
          <w:vertAlign w:val="superscript"/>
        </w:rPr>
        <w:t>12,13</w:t>
      </w:r>
      <w:r w:rsidR="0080036C">
        <w:rPr>
          <w:rFonts w:asciiTheme="majorHAnsi" w:hAnsiTheme="majorHAnsi" w:cstheme="majorHAnsi"/>
          <w:color w:val="000000" w:themeColor="text1"/>
          <w:sz w:val="24"/>
          <w:szCs w:val="22"/>
        </w:rPr>
        <w:fldChar w:fldCharType="end"/>
      </w:r>
      <w:r w:rsidR="0080036C">
        <w:rPr>
          <w:rFonts w:asciiTheme="majorHAnsi" w:hAnsiTheme="majorHAnsi" w:cstheme="majorHAnsi"/>
          <w:color w:val="000000" w:themeColor="text1"/>
          <w:sz w:val="24"/>
          <w:szCs w:val="22"/>
        </w:rPr>
        <w:t>.</w:t>
      </w:r>
    </w:p>
    <w:p w14:paraId="3BF1202C" w14:textId="77777777" w:rsidR="004C3832" w:rsidRPr="00477C54" w:rsidRDefault="004C3832" w:rsidP="00C76A7D">
      <w:pPr>
        <w:pStyle w:val="CommentText"/>
        <w:spacing w:line="480" w:lineRule="auto"/>
        <w:rPr>
          <w:rFonts w:asciiTheme="majorHAnsi" w:hAnsiTheme="majorHAnsi" w:cstheme="majorHAnsi"/>
          <w:color w:val="000000" w:themeColor="text1"/>
          <w:sz w:val="24"/>
          <w:szCs w:val="22"/>
        </w:rPr>
      </w:pPr>
    </w:p>
    <w:p w14:paraId="268B9CB7" w14:textId="1D46E541" w:rsidR="001C5434" w:rsidRPr="00B81ABA" w:rsidRDefault="007C3007" w:rsidP="00C76A7D">
      <w:pPr>
        <w:pStyle w:val="CommentText"/>
        <w:spacing w:line="480" w:lineRule="auto"/>
        <w:rPr>
          <w:rFonts w:asciiTheme="majorHAnsi" w:hAnsiTheme="majorHAnsi" w:cstheme="majorHAnsi"/>
          <w:i/>
          <w:color w:val="FF0000"/>
          <w:sz w:val="24"/>
          <w:szCs w:val="22"/>
        </w:rPr>
      </w:pPr>
      <w:r>
        <w:rPr>
          <w:rFonts w:asciiTheme="majorHAnsi" w:hAnsiTheme="majorHAnsi" w:cstheme="majorHAnsi"/>
          <w:color w:val="000000" w:themeColor="text1"/>
          <w:sz w:val="24"/>
          <w:szCs w:val="22"/>
        </w:rPr>
        <w:t>The</w:t>
      </w:r>
      <w:r w:rsidR="001C5434" w:rsidRPr="00477C54">
        <w:rPr>
          <w:rFonts w:asciiTheme="majorHAnsi" w:hAnsiTheme="majorHAnsi" w:cstheme="majorHAnsi"/>
          <w:color w:val="000000" w:themeColor="text1"/>
          <w:sz w:val="24"/>
          <w:szCs w:val="22"/>
        </w:rPr>
        <w:t xml:space="preserve"> distribution</w:t>
      </w:r>
      <w:r>
        <w:rPr>
          <w:rFonts w:asciiTheme="majorHAnsi" w:hAnsiTheme="majorHAnsi" w:cstheme="majorHAnsi"/>
          <w:color w:val="000000" w:themeColor="text1"/>
          <w:sz w:val="24"/>
          <w:szCs w:val="22"/>
        </w:rPr>
        <w:t xml:space="preserve"> and heterogeneity of density within the breast is</w:t>
      </w:r>
      <w:r w:rsidR="001C5434" w:rsidRPr="00477C54">
        <w:rPr>
          <w:rFonts w:asciiTheme="majorHAnsi" w:hAnsiTheme="majorHAnsi" w:cstheme="majorHAnsi"/>
          <w:color w:val="000000" w:themeColor="text1"/>
          <w:sz w:val="24"/>
          <w:szCs w:val="22"/>
        </w:rPr>
        <w:t xml:space="preserve"> </w:t>
      </w:r>
      <w:r>
        <w:rPr>
          <w:rFonts w:asciiTheme="majorHAnsi" w:hAnsiTheme="majorHAnsi" w:cstheme="majorHAnsi"/>
          <w:color w:val="000000" w:themeColor="text1"/>
          <w:sz w:val="24"/>
          <w:szCs w:val="22"/>
        </w:rPr>
        <w:t>also important, as focal density can result in masking</w:t>
      </w:r>
      <w:r w:rsidR="0080036C">
        <w:rPr>
          <w:rFonts w:asciiTheme="majorHAnsi" w:hAnsiTheme="majorHAnsi" w:cstheme="majorHAnsi"/>
          <w:color w:val="000000" w:themeColor="text1"/>
          <w:sz w:val="24"/>
          <w:szCs w:val="22"/>
        </w:rPr>
        <w:fldChar w:fldCharType="begin" w:fldLock="1"/>
      </w:r>
      <w:r w:rsidR="0080036C">
        <w:rPr>
          <w:rFonts w:asciiTheme="majorHAnsi" w:hAnsiTheme="majorHAnsi" w:cstheme="majorHAnsi"/>
          <w:color w:val="000000" w:themeColor="text1"/>
          <w:sz w:val="24"/>
          <w:szCs w:val="22"/>
        </w:rPr>
        <w:instrText>ADDIN CSL_CITATION {"citationItems":[{"id":"ITEM-1","itemData":{"DOI":"10.1186/bcr2102","ISSN":"14655411","PMID":"18598375","abstract":"Mammographic density has been strongly associated with increased risk of breast cancer. Furthermore, density is inversely correlated with the accuracy of mammography and, therefore, a measurement of density conveys information about the difficulty of detecting cancer in a mammogram. Initial methods for assessing mammographic density were entirely subjective and qualitative; however, in the past few years methods have been developed to provide more objective and quantitative density measurements. Research is now underway to create and validate techniques for volumetric measurement of density. It is also possible to measure breast density with other imaging modalities, such as ultrasound and MRI, which do not require the use of ionizing radiation and may, therefore, be more suitable for use in young women or where it is desirable to perform measurements more frequently. In this article, the techniques for measurement of density are reviewed and some consideration is given to their strengths and limitations.© 2008 BioMed Central Ltd.","author":[{"dropping-particle":"","family":"Yaffe","given":"Martin J.","non-dropping-particle":"","parse-names":false,"suffix":""}],"container-title":"Breast Cancer Research","id":"ITEM-1","issue":"3","issued":{"date-parts":[["2008"]]},"page":"1-10","title":"Mammographic density. Measurement of mammographic density","type":"article-journal","volume":"10"},"uris":["http://www.mendeley.com/documents/?uuid=ca809153-ff96-42d4-b1b3-e8849c5137d5"]},{"id":"ITEM-2","itemData":{"DOI":"10.1007/s10549-017-4137-4","ISSN":"15737217","PMID":"28161786","abstract":"Purpose: Fibroglandular tissue may mask breast cancers, thereby reducing the sensitivity of mammography. Here, we investigate methods for identification of women at high risk of a masked tumor, who could benefit from additional imaging. Methods: The last negative screening mammograms of 111 women with interval cancer (IC) within 12 months after the examination and 1110 selected normal screening exams from women without cancer were used. From the mammograms, volumetric breast density maps were computed, which provide the dense tissue thickness for each pixel location. With these maps, three measurements were derived: (1) percent dense volume (PDV), (2) percent area where dense tissue thickness exceeds 1 cm (PDA), and (3) dense tissue masking model (DTMM). Breast density was scored by a breast radiologist using BI-RADS. Women with heterogeneously and extremely dense breasts were considered at high masking risk. For each masking measure, mammograms were divided into a high- and low-risk category such that the same proportion of the controls is at high masking risk as with BI-RADS. Results: Of the women with IC, 66.1, 71.9, 69.2, and 63.0% were categorized to be at high masking risk with PDV, PDA, DTMM, and BI-RADS, respectively, against 38.5% of the controls. The proportion of IC at high masking risk is statistically significantly different between BI-RADS and PDA (p-value 0.022). Differences between BI-RADS and PDV, or BI-RADS and DTMM, are not statistically significant. Conclusion: Measures based on density maps, and in particular PDA, are promising tools to identify women at high risk for a masked cancer.","author":[{"dropping-particle":"","family":"Holland","given":"Katharina","non-dropping-particle":"","parse-names":false,"suffix":""},{"dropping-particle":"","family":"Gils","given":"Carla H.","non-dropping-particle":"van","parse-names":false,"suffix":""},{"dropping-particle":"","family":"Mann","given":"Ritse M.","non-dropping-particle":"","parse-names":false,"suffix":""},{"dropping-particle":"","family":"Karssemeijer","given":"Nico","non-dropping-particle":"","parse-names":false,"suffix":""}],"container-title":"Breast Cancer Research and Treatment","id":"ITEM-2","issue":"3","issued":{"date-parts":[["2017","4","1"]]},"page":"541-548","publisher":"Springer New York LLC","title":"Quantification of masking risk in screening mammography with volumetric breast density maps","type":"article-journal","volume":"162"},"uris":["http://www.mendeley.com/documents/?uuid=5351257b-b4d5-3bc1-8ffc-5802b778bb36"]},{"id":"ITEM-3","itemData":{"DOI":"10.1016/j.acra.2018.06.011","ISSN":"18784046","PMID":"30100155","abstract":"Rationale and Objectives: High mammographic density reduces the diagnostic accuracy of screening mammography due to masking of tumors, resulting in possible delayed diagnosis and missed cancers. Women with high masking risk could be preselected for alternative screening regimens less susceptible to masking. In this study, various models to predict masking status are presented based on biometric and image-based parameters. Materials and Methods: For a cohort of 67 nonscreen-detected (cancers detected via other means after a negative mammogram)and 147 screen-detected invasive cancers, quantitative volumetric breast density, BI-RADS density, and the distribution and appearance of dense tissue through statistical and texture metrics were measured. Age and Body Mass Index were recorded. Stepwise multivariate logistic regressions were computed to select those parameters that predicted nonscreen-detected cancers. Accuracy of the models was evaluated using the area under receiver operator characteristic curve (AUC). Results: Using BI-RADS density alone to predict masking risk yielded an AUC of 0.64 (95% confidence interval [0.57–0.70]). Age-adjusted BI-RADS density or volumetric breast density had AUCs of 0.72 [0.64–0.79]and 0.71 [0.62–0.78], respectively. A model extracted from the full pool of variables had an AUC of 0.75 [0.67–0.82]. Conclusion: The optimal model predicts masking more accurately than density alone, suggesting that texture metrics may be useful in models to guide a stratified screening strategy.","author":[{"dropping-particle":"","family":"Mainprize","given":"James G.","non-dropping-particle":"","parse-names":false,"suffix":""},{"dropping-particle":"","family":"Alonzo-Proulx","given":"Olivier","non-dropping-particle":"","parse-names":false,"suffix":""},{"dropping-particle":"","family":"Alshafeiy","given":"Taghreed I.","non-dropping-particle":"","parse-names":false,"suffix":""},{"dropping-particle":"","family":"Patrie","given":"James T.","non-dropping-particle":"","parse-names":false,"suffix":""},{"dropping-particle":"","family":"Harvey","given":"Jennifer A.","non-dropping-particle":"","parse-names":false,"suffix":""},{"dropping-particle":"","family":"Yaffe","given":"Martin J.","non-dropping-particle":"","parse-names":false,"suffix":""}],"container-title":"Academic Radiology","id":"ITEM-3","issue":"5","issued":{"date-parts":[["2019"]]},"page":"608-619","publisher":"Elsevier Inc.","title":"Prediction of Cancer Masking in Screening Mammography Using Density and Textural Features","type":"article-journal","volume":"26"},"uris":["http://www.mendeley.com/documents/?uuid=1f97e91c-8b42-4b43-b13a-2ce4b3b9f0ed"]}],"mendeley":{"formattedCitation":"&lt;sup&gt;8,14,15&lt;/sup&gt;","plainTextFormattedCitation":"8,14,15","previouslyFormattedCitation":"&lt;sup&gt;8,14,15&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80036C" w:rsidRPr="0080036C">
        <w:rPr>
          <w:rFonts w:asciiTheme="majorHAnsi" w:hAnsiTheme="majorHAnsi" w:cstheme="majorHAnsi"/>
          <w:noProof/>
          <w:color w:val="000000" w:themeColor="text1"/>
          <w:sz w:val="24"/>
          <w:szCs w:val="22"/>
          <w:vertAlign w:val="superscript"/>
        </w:rPr>
        <w:t>8,14,15</w:t>
      </w:r>
      <w:r w:rsidR="0080036C">
        <w:rPr>
          <w:rFonts w:asciiTheme="majorHAnsi" w:hAnsiTheme="majorHAnsi" w:cstheme="majorHAnsi"/>
          <w:color w:val="000000" w:themeColor="text1"/>
          <w:sz w:val="24"/>
          <w:szCs w:val="22"/>
        </w:rPr>
        <w:fldChar w:fldCharType="end"/>
      </w:r>
      <w:r w:rsidR="0080036C">
        <w:rPr>
          <w:rFonts w:asciiTheme="majorHAnsi" w:hAnsiTheme="majorHAnsi" w:cstheme="majorHAnsi"/>
          <w:color w:val="000000" w:themeColor="text1"/>
          <w:sz w:val="24"/>
          <w:szCs w:val="22"/>
        </w:rPr>
        <w:t xml:space="preserve">. </w:t>
      </w:r>
      <w:r w:rsidR="003401CB">
        <w:rPr>
          <w:rFonts w:asciiTheme="majorHAnsi" w:hAnsiTheme="majorHAnsi" w:cstheme="majorHAnsi"/>
          <w:color w:val="000000" w:themeColor="text1"/>
          <w:sz w:val="24"/>
          <w:szCs w:val="22"/>
        </w:rPr>
        <w:t>Additionally, it has</w:t>
      </w:r>
      <w:r w:rsidR="001803C6">
        <w:rPr>
          <w:rFonts w:asciiTheme="majorHAnsi" w:hAnsiTheme="majorHAnsi" w:cstheme="majorHAnsi"/>
          <w:color w:val="000000" w:themeColor="text1"/>
          <w:sz w:val="24"/>
          <w:szCs w:val="22"/>
        </w:rPr>
        <w:t xml:space="preserve"> been demonstrated in longitudinal studies that localised density predicts for future tumour location</w:t>
      </w:r>
      <w:r w:rsidR="0080036C">
        <w:rPr>
          <w:rFonts w:asciiTheme="majorHAnsi" w:hAnsiTheme="majorHAnsi" w:cstheme="majorHAnsi"/>
          <w:color w:val="000000" w:themeColor="text1"/>
          <w:sz w:val="24"/>
          <w:szCs w:val="22"/>
        </w:rPr>
        <w:fldChar w:fldCharType="begin" w:fldLock="1"/>
      </w:r>
      <w:r w:rsidR="0080036C">
        <w:rPr>
          <w:rFonts w:asciiTheme="majorHAnsi" w:hAnsiTheme="majorHAnsi" w:cstheme="majorHAnsi"/>
          <w:color w:val="000000" w:themeColor="text1"/>
          <w:sz w:val="24"/>
          <w:szCs w:val="22"/>
        </w:rPr>
        <w:instrText>ADDIN CSL_CITATION {"citationItems":[{"id":"ITEM-1","itemData":{"DOI":"10.1158/1055-9965.EPI-11-0423","ISSN":"10559965","PMID":"21693627","abstract":"Background: Mammographic density (MD) is a strong marker of breast cancer risk, but it is unclear whether tumors arise specifically within dense tissue. Methods: In 231 British women diagnosed with breast cancer after at least one negative annual screening during a mammographic screening trial, we assessed whether tumor location was related to localized MD 5 years prior to diagnosis. Radiologists identified tumor locations on digitised films. We used a validated algorithm to align serial images from the same woman to locate the corresponding point on the prediagnostic film. A virtual 1 cm square grid was overlaid on prediagnostic films andMDcalculated for each square within a woman's breast (mean = 271 squares/film). Conditional logistic regression, matching on a woman's breast, was used to estimate the odds of a tumor arising in a square in relation to its prediagnostic square-specific MD. Results: Median (interquartile range) prediagnostic MD was 98.2% (46.8%-100%) in 1 cm-squares that subsequently contained the tumor and 41.0% (31.5%-53.9%) for the whole breast. The odds of a tumor arising in a 1 cm-square were, respectively, 6.1 (95% CI: 1.9-20.1), 16.6 (5.2-53.2), and 25.5-fold (8.1-80.3) higher for squares in the second, third, and fourth quartiles of prediagnostic MD relative to those in the lowest quartile within that breast (P trend &lt; 0.001). The corresponding odds ratios were 2.3 (1.3-4.0), 3.9 (2.3-6.4), and 4.6 (2.8-7.6) if a 3 cm-square grid was used. Conclusion: Tumors arise predominantly within the radiodense breast tissue. Impact: Localized MD may be used as a predictor of subsequent tumor location within the breast. ©2011 AACR.","author":[{"dropping-particle":"","family":"Pinto Pereira","given":"Snehal M.","non-dropping-particle":"","parse-names":false,"suffix":""},{"dropping-particle":"","family":"McCormack","given":"Valerie A.","non-dropping-particle":"","parse-names":false,"suffix":""},{"dropping-particle":"","family":"Hipwell","given":"John H.","non-dropping-particle":"","parse-names":false,"suffix":""},{"dropping-particle":"","family":"Record","given":"Carol","non-dropping-particle":"","parse-names":false,"suffix":""},{"dropping-particle":"","family":"Wilkinson","given":"Louise S.","non-dropping-particle":"","parse-names":false,"suffix":""},{"dropping-particle":"","family":"Moss","given":"Sue M.","non-dropping-particle":"","parse-names":false,"suffix":""},{"dropping-particle":"","family":"Hawkes","given":"David J.","non-dropping-particle":"","parse-names":false,"suffix":""},{"dropping-particle":"","family":"Dos-Santos-Silva","given":"Isabel","non-dropping-particle":"","parse-names":false,"suffix":""}],"container-title":"Cancer Epidemiology Biomarkers and Prevention","id":"ITEM-1","issue":"8","issued":{"date-parts":[["2011","8"]]},"page":"1718-1725","publisher":"Europe PMC Funders","title":"Localized fibroglandular tissue as a predictor of future tumor location within the breast","type":"article-journal","volume":"20"},"uris":["http://www.mendeley.com/documents/?uuid=8cbd1ed4-148d-3ed8-b364-e69032e77b64"]}],"mendeley":{"formattedCitation":"&lt;sup&gt;16&lt;/sup&gt;","plainTextFormattedCitation":"16","previouslyFormattedCitation":"&lt;sup&gt;16&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80036C" w:rsidRPr="0080036C">
        <w:rPr>
          <w:rFonts w:asciiTheme="majorHAnsi" w:hAnsiTheme="majorHAnsi" w:cstheme="majorHAnsi"/>
          <w:noProof/>
          <w:color w:val="000000" w:themeColor="text1"/>
          <w:sz w:val="24"/>
          <w:szCs w:val="22"/>
          <w:vertAlign w:val="superscript"/>
        </w:rPr>
        <w:t>16</w:t>
      </w:r>
      <w:r w:rsidR="0080036C">
        <w:rPr>
          <w:rFonts w:asciiTheme="majorHAnsi" w:hAnsiTheme="majorHAnsi" w:cstheme="majorHAnsi"/>
          <w:color w:val="000000" w:themeColor="text1"/>
          <w:sz w:val="24"/>
          <w:szCs w:val="22"/>
        </w:rPr>
        <w:fldChar w:fldCharType="end"/>
      </w:r>
      <w:r w:rsidR="0080036C">
        <w:rPr>
          <w:rFonts w:asciiTheme="majorHAnsi" w:hAnsiTheme="majorHAnsi" w:cstheme="majorHAnsi"/>
          <w:color w:val="000000" w:themeColor="text1"/>
          <w:sz w:val="24"/>
          <w:szCs w:val="22"/>
        </w:rPr>
        <w:t>.</w:t>
      </w:r>
    </w:p>
    <w:p w14:paraId="5507D339" w14:textId="77777777" w:rsidR="001C5434" w:rsidRPr="001C5434" w:rsidRDefault="001C5434" w:rsidP="00C76A7D">
      <w:pPr>
        <w:pStyle w:val="CommentText"/>
        <w:spacing w:line="480" w:lineRule="auto"/>
        <w:rPr>
          <w:rFonts w:asciiTheme="majorHAnsi" w:hAnsiTheme="majorHAnsi" w:cstheme="majorHAnsi"/>
          <w:color w:val="FF0000"/>
          <w:sz w:val="24"/>
          <w:szCs w:val="22"/>
        </w:rPr>
      </w:pPr>
    </w:p>
    <w:p w14:paraId="283F1B22" w14:textId="2F6B8C38" w:rsidR="001C5434" w:rsidRPr="001C5434" w:rsidRDefault="001C5434" w:rsidP="00C76A7D">
      <w:pPr>
        <w:pStyle w:val="CommentText"/>
        <w:spacing w:line="480" w:lineRule="auto"/>
        <w:rPr>
          <w:rFonts w:asciiTheme="majorHAnsi" w:hAnsiTheme="majorHAnsi" w:cstheme="majorHAnsi"/>
          <w:color w:val="FF0000"/>
          <w:sz w:val="24"/>
          <w:szCs w:val="22"/>
        </w:rPr>
      </w:pPr>
      <w:r w:rsidRPr="001C5434">
        <w:rPr>
          <w:rFonts w:asciiTheme="majorHAnsi" w:hAnsiTheme="majorHAnsi" w:cstheme="majorHAnsi"/>
          <w:color w:val="000000" w:themeColor="text1"/>
          <w:sz w:val="24"/>
          <w:szCs w:val="22"/>
        </w:rPr>
        <w:t>Original radiological reporting classifications of breast density date back to the 1970’s</w:t>
      </w:r>
      <w:r w:rsidR="0080036C">
        <w:rPr>
          <w:rFonts w:asciiTheme="majorHAnsi" w:hAnsiTheme="majorHAnsi" w:cstheme="majorHAnsi"/>
          <w:color w:val="000000" w:themeColor="text1"/>
          <w:sz w:val="24"/>
          <w:szCs w:val="22"/>
        </w:rPr>
        <w:fldChar w:fldCharType="begin" w:fldLock="1"/>
      </w:r>
      <w:r w:rsidR="0080036C">
        <w:rPr>
          <w:rFonts w:asciiTheme="majorHAnsi" w:hAnsiTheme="majorHAnsi" w:cstheme="majorHAnsi"/>
          <w:color w:val="000000" w:themeColor="text1"/>
          <w:sz w:val="24"/>
          <w:szCs w:val="22"/>
        </w:rPr>
        <w:instrText>ADDIN CSL_CITATION {"citationItems":[{"id":"ITEM-1","itemData":{"author":[{"dropping-particle":"","family":"Wolfe","given":"J. N.","non-dropping-particle":"","parse-names":false,"suffix":""}],"container-title":"AJR Am J Roentgenol","id":"ITEM-1","issued":{"date-parts":[["1976"]]},"page":"1130-1139","title":"Breast Patterns As Index of Breast","type":"article-journal","volume":"126"},"uris":["http://www.mendeley.com/documents/?uuid=85eba255-2b80-4a21-b4fc-3a05c248d1f2"]},{"id":"ITEM-2","itemData":{"DOI":"10.1093/jnci/84.15.1170","ISSN":"00278874","PMID":"1635085","abstract":"Background: Information on breast cancer risk can be obtained both from the histological appearance of the breast epithelium in biopsy specimens and from the pattern of parenchymal densities in the breast revealed by mammography. It is not understood, however, how parenchymal densities influence breast cancer risk or whether these densities are associated with histological risk factors. Purpose: We have estimated, in a large cohort of women, the relative risk of detecting carcinoma in situ, atypical hyperplasia, hyperplasia without atypia, or nonproliferative disease in biopsy specimens from women with different extents of mammographic density. We also examined the association between these histological classifications and radiological features present specifically at the biopsy site. Methods: The source of study material was a population of women aged 40-49 years who were enrolled in the Canadian National Breast Screening Study (NBSS). Mammograms from women who had undergone a biopsy (n = 441) and from a comparison group of women (n = 501) randomly selected from the mammography arm of the NBSS were classified according to the extent of mammographic density. The corresponding histological slides were independently classified by a review pathologist. Results: Compared with women showing no mammographic densities, women with the most extensive densities (i.e., occupying &gt;75% of the breast volume) had a 9.7 times greater risk of developing carcinoma in situ or atypical hyperplasia (95% confidence interval [CI] = 1.75-53.97), a 12.2 times greater risk of developing hyperplasia without atypia (95% CI = 2.97-50.14), and a 3.1 times greater risk of developing non-proliferative disease (95% CI = 1.20-8.11). The gradients in risk were not monotonic across the five classifications of mammographic density. The associations could not be explained by the presence of mammographic densities at the biopsy site, but calcification at the biopsy site was strongly associated with high-risk histological changes (realitive risk = 24; 95% CI = 5.0-156.0). Conclusions: These results suggest that the radiological patterns referred to as mammographic dysplasia may influence breast cancer risk by virtue of their association with high-risk histological changes in the breast epithelium. Implications: Identification of the factors responsible for high-risk histological changes may offer new insights into the etiology of breast cancer and potentially lead to the development of method…","author":[{"dropping-particle":"","family":"Boyd","given":"N. F.","non-dropping-particle":"","parse-names":false,"suffix":""},{"dropping-particle":"","family":"Jensen","given":"H. M.","non-dropping-particle":"","parse-names":false,"suffix":""},{"dropping-particle":"","family":"Cooke","given":"G.","non-dropping-particle":"","parse-names":false,"suffix":""},{"dropping-particle":"","family":"Han","given":"H. Lee","non-dropping-particle":"","parse-names":false,"suffix":""}],"container-title":"Journal of the National Cancer Institute","id":"ITEM-2","issue":"15","issued":{"date-parts":[["1992"]]},"page":"1170-1179","title":"Relationship between mammographic and histological risk factors for breast cancer","type":"article-journal","volume":"84"},"uris":["http://www.mendeley.com/documents/?uuid=70ae5f66-e5e0-4a3f-8df9-c8fd60a619da"]},{"id":"ITEM-3","itemData":{"DOI":"10.1016/S0720-048X(96)01138-2","ISSN":"0720048X","PMID":"9097055","abstract":"The purpose of this study was to describe one method of classification, based on anatomic-mammographic correlations, developed by Tabar. We also wanted to examine how the mammograms categorized as low- and high-risk according to Tabar and Wolfe criteria related to each other and to three selected risk factors for breast cancer. The study materials are based on questionnaires and mammograms from 3.640 Norwegian women, aged 40-56 years, participating in the third Tromso study. The mammograms were categorized into five groups. Line drawings and their pathologic correlates of the five patterns are described in detail. The Tabar classification is based on anatomic-mammographic correlations, following three-dimensional (thick slice technique) histopathologic-mammographic comparisons, rather than simple pattern reading (Wolfe classification). For analysis patterns I-III (Tabar) and N1 and P1 (Wolfe) were grouped into low-risk groups and patterns IV and V (Tabar) and P2 and DY (Wolfe) into high-risk groups. The overall agreement on high-risk versus low risk for the two classifications was 54% with a κ-value of 0.22. The study displays that the strength of association between high-risk mammographic patterns and the three selected risk factors parity, number of children and age at first birth is of greater magnitude when the Tabar instead of the Wolfe classification is applied. More patients are needed to compare the classification directly with the risk of cancer. This study indicates that further development of the classification of mammograms may increase the usefulness of mammographic patterns in research and clinical practice.","author":[{"dropping-particle":"","family":"Gram","given":"Inger T.","non-dropping-particle":"","parse-names":false,"suffix":""},{"dropping-particle":"","family":"Funkhouser","given":"Ellen","non-dropping-particle":"","parse-names":false,"suffix":""},{"dropping-particle":"","family":"Tabár","given":"László","non-dropping-particle":"","parse-names":false,"suffix":""}],"container-title":"European Journal of Radiology","id":"ITEM-3","issue":"2","issued":{"date-parts":[["1997"]]},"page":"131-136","title":"The Tabar classification of mammographic parenchymal patterns","type":"article-journal","volume":"24"},"uris":["http://www.mendeley.com/documents/?uuid=6d9b7f9d-aa93-40ca-9213-bc88da9655f4"]}],"mendeley":{"formattedCitation":"&lt;sup&gt;17–19&lt;/sup&gt;","plainTextFormattedCitation":"17–19","previouslyFormattedCitation":"&lt;sup&gt;17–19&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80036C" w:rsidRPr="0080036C">
        <w:rPr>
          <w:rFonts w:asciiTheme="majorHAnsi" w:hAnsiTheme="majorHAnsi" w:cstheme="majorHAnsi"/>
          <w:noProof/>
          <w:color w:val="000000" w:themeColor="text1"/>
          <w:sz w:val="24"/>
          <w:szCs w:val="22"/>
          <w:vertAlign w:val="superscript"/>
        </w:rPr>
        <w:t>17–19</w:t>
      </w:r>
      <w:r w:rsidR="0080036C">
        <w:rPr>
          <w:rFonts w:asciiTheme="majorHAnsi" w:hAnsiTheme="majorHAnsi" w:cstheme="majorHAnsi"/>
          <w:color w:val="000000" w:themeColor="text1"/>
          <w:sz w:val="24"/>
          <w:szCs w:val="22"/>
        </w:rPr>
        <w:fldChar w:fldCharType="end"/>
      </w:r>
      <w:r w:rsidRPr="001C5434">
        <w:rPr>
          <w:rFonts w:asciiTheme="majorHAnsi" w:hAnsiTheme="majorHAnsi" w:cstheme="majorHAnsi"/>
          <w:color w:val="000000" w:themeColor="text1"/>
          <w:sz w:val="24"/>
          <w:szCs w:val="22"/>
        </w:rPr>
        <w:t xml:space="preserve"> </w:t>
      </w:r>
      <w:r w:rsidR="003401CB">
        <w:rPr>
          <w:rFonts w:asciiTheme="majorHAnsi" w:hAnsiTheme="majorHAnsi" w:cstheme="majorHAnsi"/>
          <w:color w:val="000000" w:themeColor="text1"/>
          <w:sz w:val="24"/>
          <w:szCs w:val="22"/>
        </w:rPr>
        <w:t>and included an element of texture or parenchymal complexity</w:t>
      </w:r>
      <w:r w:rsidRPr="001C5434">
        <w:rPr>
          <w:rFonts w:asciiTheme="majorHAnsi" w:hAnsiTheme="majorHAnsi" w:cstheme="majorHAnsi"/>
          <w:color w:val="000000" w:themeColor="text1"/>
          <w:sz w:val="24"/>
          <w:szCs w:val="22"/>
        </w:rPr>
        <w:t xml:space="preserve">. </w:t>
      </w:r>
      <w:r w:rsidR="004C3832" w:rsidRPr="00E73D1C">
        <w:rPr>
          <w:rFonts w:asciiTheme="majorHAnsi" w:hAnsiTheme="majorHAnsi" w:cstheme="majorHAnsi"/>
          <w:color w:val="000000" w:themeColor="text1"/>
          <w:sz w:val="24"/>
          <w:szCs w:val="22"/>
        </w:rPr>
        <w:t xml:space="preserve">The most widely used </w:t>
      </w:r>
      <w:r w:rsidRPr="00E73D1C">
        <w:rPr>
          <w:rFonts w:asciiTheme="majorHAnsi" w:hAnsiTheme="majorHAnsi" w:cstheme="majorHAnsi"/>
          <w:color w:val="000000" w:themeColor="text1"/>
          <w:sz w:val="24"/>
          <w:szCs w:val="22"/>
        </w:rPr>
        <w:t xml:space="preserve">measure of breast density </w:t>
      </w:r>
      <w:r w:rsidR="003401CB">
        <w:rPr>
          <w:rFonts w:asciiTheme="majorHAnsi" w:hAnsiTheme="majorHAnsi" w:cstheme="majorHAnsi"/>
          <w:color w:val="000000" w:themeColor="text1"/>
          <w:sz w:val="24"/>
          <w:szCs w:val="22"/>
        </w:rPr>
        <w:t xml:space="preserve">currently is visual assessment </w:t>
      </w:r>
      <w:r w:rsidRPr="00E73D1C">
        <w:rPr>
          <w:rFonts w:asciiTheme="majorHAnsi" w:hAnsiTheme="majorHAnsi" w:cstheme="majorHAnsi"/>
          <w:color w:val="000000" w:themeColor="text1"/>
          <w:sz w:val="24"/>
          <w:szCs w:val="22"/>
        </w:rPr>
        <w:t xml:space="preserve"> </w:t>
      </w:r>
      <w:r w:rsidR="003401CB">
        <w:rPr>
          <w:rFonts w:asciiTheme="majorHAnsi" w:hAnsiTheme="majorHAnsi" w:cstheme="majorHAnsi"/>
          <w:color w:val="000000" w:themeColor="text1"/>
          <w:sz w:val="24"/>
          <w:szCs w:val="22"/>
        </w:rPr>
        <w:t>of mammog</w:t>
      </w:r>
      <w:r w:rsidR="006F37D9">
        <w:rPr>
          <w:rFonts w:asciiTheme="majorHAnsi" w:hAnsiTheme="majorHAnsi" w:cstheme="majorHAnsi"/>
          <w:color w:val="000000" w:themeColor="text1"/>
          <w:sz w:val="24"/>
          <w:szCs w:val="22"/>
        </w:rPr>
        <w:t xml:space="preserve">raphic percent dense area </w:t>
      </w:r>
      <w:r w:rsidRPr="00E73D1C">
        <w:rPr>
          <w:rFonts w:asciiTheme="majorHAnsi" w:hAnsiTheme="majorHAnsi" w:cstheme="majorHAnsi"/>
          <w:color w:val="000000" w:themeColor="text1"/>
          <w:sz w:val="24"/>
          <w:szCs w:val="22"/>
        </w:rPr>
        <w:t>by a</w:t>
      </w:r>
      <w:r w:rsidR="000D680F">
        <w:rPr>
          <w:rFonts w:asciiTheme="majorHAnsi" w:hAnsiTheme="majorHAnsi" w:cstheme="majorHAnsi"/>
          <w:color w:val="000000" w:themeColor="text1"/>
          <w:sz w:val="24"/>
          <w:szCs w:val="22"/>
        </w:rPr>
        <w:t xml:space="preserve"> reader</w:t>
      </w:r>
      <w:r w:rsidR="006F37D9">
        <w:rPr>
          <w:rFonts w:asciiTheme="majorHAnsi" w:hAnsiTheme="majorHAnsi" w:cstheme="majorHAnsi"/>
          <w:color w:val="000000" w:themeColor="text1"/>
          <w:sz w:val="24"/>
          <w:szCs w:val="22"/>
        </w:rPr>
        <w:t>,</w:t>
      </w:r>
      <w:r w:rsidR="003401CB" w:rsidRPr="00E73D1C">
        <w:rPr>
          <w:rFonts w:asciiTheme="majorHAnsi" w:hAnsiTheme="majorHAnsi" w:cstheme="majorHAnsi"/>
          <w:color w:val="000000" w:themeColor="text1"/>
          <w:sz w:val="24"/>
          <w:szCs w:val="22"/>
        </w:rPr>
        <w:t xml:space="preserve"> </w:t>
      </w:r>
      <w:r w:rsidRPr="00E73D1C">
        <w:rPr>
          <w:rFonts w:asciiTheme="majorHAnsi" w:hAnsiTheme="majorHAnsi" w:cstheme="majorHAnsi"/>
          <w:color w:val="000000" w:themeColor="text1"/>
          <w:sz w:val="24"/>
          <w:szCs w:val="22"/>
        </w:rPr>
        <w:t>assigning a three-</w:t>
      </w:r>
      <w:r w:rsidR="0080036C">
        <w:rPr>
          <w:rFonts w:asciiTheme="majorHAnsi" w:hAnsiTheme="majorHAnsi" w:cstheme="majorHAnsi"/>
          <w:color w:val="000000" w:themeColor="text1"/>
          <w:sz w:val="24"/>
          <w:szCs w:val="22"/>
        </w:rPr>
        <w:fldChar w:fldCharType="begin" w:fldLock="1"/>
      </w:r>
      <w:r w:rsidR="0080036C">
        <w:rPr>
          <w:rFonts w:asciiTheme="majorHAnsi" w:hAnsiTheme="majorHAnsi" w:cstheme="majorHAnsi"/>
          <w:color w:val="000000" w:themeColor="text1"/>
          <w:sz w:val="24"/>
          <w:szCs w:val="22"/>
        </w:rPr>
        <w:instrText>ADDIN CSL_CITATION {"citationItems":[{"id":"ITEM-1","itemData":{"DOI":"10.1016/j.crad.2009.01.010","ISSN":"00099260","PMID":"19414086","abstract":"Standardisation of the classification of breast imaging reports will improve communication between the referrer and the radiologist and avoid ambiguity, which may otherwise lead to mismanagement of patients. Following wide consultation, the Royal College of Radiologists Breast Group has produced a scoring system for the classification of breast imaging. This will facilitate audit and the development of nationally agreed standards for the investigation of women with breast disease. This five-point system is as follows: 1, normal; 2, benign findings; 3, indeterminate/probably benign findings; 4, findings suspicious of malignancy; 5, findings highly suspicious of malignancy. It is recommended that this be used in the reporting of all breast imaging examinations in the UK. © 2009 The Royal College of Radiologists.","author":[{"dropping-particle":"","family":"Maxwell","given":"A. J.","non-dropping-particle":"","parse-names":false,"suffix":""},{"dropping-particle":"","family":"Ridley","given":"N. T.","non-dropping-particle":"","parse-names":false,"suffix":""},{"dropping-particle":"","family":"Rubin","given":"G.","non-dropping-particle":"","parse-names":false,"suffix":""},{"dropping-particle":"","family":"Wallis","given":"M. G.","non-dropping-particle":"","parse-names":false,"suffix":""},{"dropping-particle":"","family":"Gilbert","given":"F. J.","non-dropping-particle":"","parse-names":false,"suffix":""},{"dropping-particle":"","family":"Michell","given":"M. J.","non-dropping-particle":"","parse-names":false,"suffix":""}],"container-title":"Clinical Radiology","id":"ITEM-1","issue":"6","issued":{"date-parts":[["2009"]]},"page":"624-627","publisher":"The Royal College of Radiologists","title":"The Royal College of Radiologists Breast Group breast imaging classification","type":"article-journal","volume":"64"},"uris":["http://www.mendeley.com/documents/?uuid=3deb5221-78ef-467d-8884-891363a5e9dc"]}],"mendeley":{"formattedCitation":"&lt;sup&gt;20&lt;/sup&gt;","plainTextFormattedCitation":"20","previouslyFormattedCitation":"&lt;sup&gt;20&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80036C" w:rsidRPr="0080036C">
        <w:rPr>
          <w:rFonts w:asciiTheme="majorHAnsi" w:hAnsiTheme="majorHAnsi" w:cstheme="majorHAnsi"/>
          <w:noProof/>
          <w:color w:val="000000" w:themeColor="text1"/>
          <w:sz w:val="24"/>
          <w:szCs w:val="22"/>
          <w:vertAlign w:val="superscript"/>
        </w:rPr>
        <w:t>20</w:t>
      </w:r>
      <w:r w:rsidR="0080036C">
        <w:rPr>
          <w:rFonts w:asciiTheme="majorHAnsi" w:hAnsiTheme="majorHAnsi" w:cstheme="majorHAnsi"/>
          <w:color w:val="000000" w:themeColor="text1"/>
          <w:sz w:val="24"/>
          <w:szCs w:val="22"/>
        </w:rPr>
        <w:fldChar w:fldCharType="end"/>
      </w:r>
      <w:r w:rsidR="004C3832" w:rsidRPr="00E73D1C">
        <w:rPr>
          <w:rFonts w:asciiTheme="majorHAnsi" w:hAnsiTheme="majorHAnsi" w:cstheme="majorHAnsi"/>
          <w:color w:val="000000" w:themeColor="text1"/>
          <w:sz w:val="24"/>
          <w:szCs w:val="22"/>
        </w:rPr>
        <w:t xml:space="preserve"> </w:t>
      </w:r>
      <w:r w:rsidRPr="00E73D1C">
        <w:rPr>
          <w:rFonts w:asciiTheme="majorHAnsi" w:hAnsiTheme="majorHAnsi" w:cstheme="majorHAnsi"/>
          <w:color w:val="000000" w:themeColor="text1"/>
          <w:sz w:val="24"/>
          <w:szCs w:val="22"/>
        </w:rPr>
        <w:t xml:space="preserve">or </w:t>
      </w:r>
      <w:r w:rsidR="003401CB">
        <w:rPr>
          <w:rFonts w:asciiTheme="majorHAnsi" w:hAnsiTheme="majorHAnsi" w:cstheme="majorHAnsi"/>
          <w:color w:val="000000" w:themeColor="text1"/>
          <w:sz w:val="24"/>
          <w:szCs w:val="22"/>
        </w:rPr>
        <w:t>more usually</w:t>
      </w:r>
      <w:r w:rsidR="006F37D9">
        <w:rPr>
          <w:rFonts w:asciiTheme="majorHAnsi" w:hAnsiTheme="majorHAnsi" w:cstheme="majorHAnsi"/>
          <w:color w:val="000000" w:themeColor="text1"/>
          <w:sz w:val="24"/>
          <w:szCs w:val="22"/>
        </w:rPr>
        <w:t>,</w:t>
      </w:r>
      <w:r w:rsidR="003401CB">
        <w:rPr>
          <w:rFonts w:asciiTheme="majorHAnsi" w:hAnsiTheme="majorHAnsi" w:cstheme="majorHAnsi"/>
          <w:color w:val="000000" w:themeColor="text1"/>
          <w:sz w:val="24"/>
          <w:szCs w:val="22"/>
        </w:rPr>
        <w:t xml:space="preserve"> a </w:t>
      </w:r>
      <w:r w:rsidRPr="00E73D1C">
        <w:rPr>
          <w:rFonts w:asciiTheme="majorHAnsi" w:hAnsiTheme="majorHAnsi" w:cstheme="majorHAnsi"/>
          <w:color w:val="000000" w:themeColor="text1"/>
          <w:sz w:val="24"/>
          <w:szCs w:val="22"/>
        </w:rPr>
        <w:t>four-point scale (BI</w:t>
      </w:r>
      <w:r w:rsidR="003401CB">
        <w:rPr>
          <w:rFonts w:asciiTheme="majorHAnsi" w:hAnsiTheme="majorHAnsi" w:cstheme="majorHAnsi"/>
          <w:color w:val="000000" w:themeColor="text1"/>
          <w:sz w:val="24"/>
          <w:szCs w:val="22"/>
        </w:rPr>
        <w:t>-</w:t>
      </w:r>
      <w:r w:rsidRPr="00E73D1C">
        <w:rPr>
          <w:rFonts w:asciiTheme="majorHAnsi" w:hAnsiTheme="majorHAnsi" w:cstheme="majorHAnsi"/>
          <w:color w:val="000000" w:themeColor="text1"/>
          <w:sz w:val="24"/>
          <w:szCs w:val="22"/>
        </w:rPr>
        <w:t>RADS 5</w:t>
      </w:r>
      <w:r w:rsidRPr="00E73D1C">
        <w:rPr>
          <w:rFonts w:asciiTheme="majorHAnsi" w:hAnsiTheme="majorHAnsi" w:cstheme="majorHAnsi"/>
          <w:color w:val="000000" w:themeColor="text1"/>
          <w:sz w:val="24"/>
          <w:szCs w:val="22"/>
          <w:vertAlign w:val="superscript"/>
        </w:rPr>
        <w:t>th</w:t>
      </w:r>
      <w:r w:rsidRPr="00E73D1C">
        <w:rPr>
          <w:rFonts w:asciiTheme="majorHAnsi" w:hAnsiTheme="majorHAnsi" w:cstheme="majorHAnsi"/>
          <w:color w:val="000000" w:themeColor="text1"/>
          <w:sz w:val="24"/>
          <w:szCs w:val="22"/>
        </w:rPr>
        <w:t xml:space="preserve"> edition)</w:t>
      </w:r>
      <w:r w:rsidR="003E0FC8">
        <w:rPr>
          <w:rFonts w:asciiTheme="majorHAnsi" w:hAnsiTheme="majorHAnsi" w:cstheme="majorHAnsi"/>
          <w:color w:val="000000" w:themeColor="text1"/>
          <w:sz w:val="24"/>
          <w:szCs w:val="22"/>
        </w:rPr>
        <w:fldChar w:fldCharType="begin" w:fldLock="1"/>
      </w:r>
      <w:r w:rsidR="003E0FC8">
        <w:rPr>
          <w:rFonts w:asciiTheme="majorHAnsi" w:hAnsiTheme="majorHAnsi" w:cstheme="majorHAnsi"/>
          <w:color w:val="000000" w:themeColor="text1"/>
          <w:sz w:val="24"/>
          <w:szCs w:val="22"/>
        </w:rPr>
        <w:instrText>ADDIN CSL_CITATION {"citationItems":[{"id":"ITEM-1","itemData":{"author":[{"dropping-particle":"","family":"Sickles","given":"EA","non-dropping-particle":"","parse-names":false,"suffix":""},{"dropping-particle":"","family":"D’Orsi","given":"CJ","non-dropping-particle":"","parse-names":false,"suffix":""},{"dropping-particle":"","family":"Bassett","given":"LW","non-dropping-particle":"","parse-names":false,"suffix":""}],"id":"ITEM-1","issued":{"date-parts":[["2013"]]},"title":"ACR BI-RADS® Mammography. In: ACR BI-RADS® Atlas, Breast Imaging Reporting and Data System. Reston, VA, American College of Radiology.","type":"book"},"uris":["http://www.mendeley.com/documents/?uuid=ad9fc90d-1273-4f7d-a884-fc7f87e6cccf"]}],"mendeley":{"formattedCitation":"&lt;sup&gt;21&lt;/sup&gt;","plainTextFormattedCitation":"21","previouslyFormattedCitation":"&lt;sup&gt;21&lt;/sup&gt;"},"properties":{"noteIndex":0},"schema":"https://github.com/citation-style-language/schema/raw/master/csl-citation.json"}</w:instrText>
      </w:r>
      <w:r w:rsidR="003E0FC8">
        <w:rPr>
          <w:rFonts w:asciiTheme="majorHAnsi" w:hAnsiTheme="majorHAnsi" w:cstheme="majorHAnsi"/>
          <w:color w:val="000000" w:themeColor="text1"/>
          <w:sz w:val="24"/>
          <w:szCs w:val="22"/>
        </w:rPr>
        <w:fldChar w:fldCharType="separate"/>
      </w:r>
      <w:r w:rsidR="003E0FC8" w:rsidRPr="003E0FC8">
        <w:rPr>
          <w:rFonts w:asciiTheme="majorHAnsi" w:hAnsiTheme="majorHAnsi" w:cstheme="majorHAnsi"/>
          <w:noProof/>
          <w:color w:val="000000" w:themeColor="text1"/>
          <w:sz w:val="24"/>
          <w:szCs w:val="22"/>
          <w:vertAlign w:val="superscript"/>
        </w:rPr>
        <w:t>21</w:t>
      </w:r>
      <w:r w:rsidR="003E0FC8">
        <w:rPr>
          <w:rFonts w:asciiTheme="majorHAnsi" w:hAnsiTheme="majorHAnsi" w:cstheme="majorHAnsi"/>
          <w:color w:val="000000" w:themeColor="text1"/>
          <w:sz w:val="24"/>
          <w:szCs w:val="22"/>
        </w:rPr>
        <w:fldChar w:fldCharType="end"/>
      </w:r>
      <w:r w:rsidR="003E0FC8">
        <w:rPr>
          <w:rFonts w:asciiTheme="majorHAnsi" w:hAnsiTheme="majorHAnsi" w:cstheme="majorHAnsi"/>
          <w:color w:val="000000" w:themeColor="text1"/>
          <w:sz w:val="24"/>
          <w:szCs w:val="22"/>
        </w:rPr>
        <w:t>.</w:t>
      </w:r>
      <w:r w:rsidR="003401CB">
        <w:rPr>
          <w:rFonts w:asciiTheme="majorHAnsi" w:hAnsiTheme="majorHAnsi" w:cstheme="majorHAnsi"/>
          <w:color w:val="000000" w:themeColor="text1"/>
          <w:sz w:val="24"/>
          <w:szCs w:val="22"/>
        </w:rPr>
        <w:t xml:space="preserve"> The move from the 4</w:t>
      </w:r>
      <w:r w:rsidR="003401CB" w:rsidRPr="00B81ABA">
        <w:rPr>
          <w:rFonts w:asciiTheme="majorHAnsi" w:hAnsiTheme="majorHAnsi" w:cstheme="majorHAnsi"/>
          <w:color w:val="000000" w:themeColor="text1"/>
          <w:sz w:val="24"/>
          <w:szCs w:val="22"/>
          <w:vertAlign w:val="superscript"/>
        </w:rPr>
        <w:t>th</w:t>
      </w:r>
      <w:r w:rsidR="003401CB">
        <w:rPr>
          <w:rFonts w:asciiTheme="majorHAnsi" w:hAnsiTheme="majorHAnsi" w:cstheme="majorHAnsi"/>
          <w:color w:val="000000" w:themeColor="text1"/>
          <w:sz w:val="24"/>
          <w:szCs w:val="22"/>
        </w:rPr>
        <w:t xml:space="preserve"> to the 5</w:t>
      </w:r>
      <w:r w:rsidR="003401CB" w:rsidRPr="00B81ABA">
        <w:rPr>
          <w:rFonts w:asciiTheme="majorHAnsi" w:hAnsiTheme="majorHAnsi" w:cstheme="majorHAnsi"/>
          <w:color w:val="000000" w:themeColor="text1"/>
          <w:sz w:val="24"/>
          <w:szCs w:val="22"/>
          <w:vertAlign w:val="superscript"/>
        </w:rPr>
        <w:t>th</w:t>
      </w:r>
      <w:r w:rsidR="003401CB">
        <w:rPr>
          <w:rFonts w:asciiTheme="majorHAnsi" w:hAnsiTheme="majorHAnsi" w:cstheme="majorHAnsi"/>
          <w:color w:val="000000" w:themeColor="text1"/>
          <w:sz w:val="24"/>
          <w:szCs w:val="22"/>
        </w:rPr>
        <w:t xml:space="preserve"> edition of the BI-RADS scale is important, as the emphasis has moved from estimation of area-based percent density</w:t>
      </w:r>
      <w:r w:rsidR="006F37D9">
        <w:rPr>
          <w:rFonts w:asciiTheme="majorHAnsi" w:hAnsiTheme="majorHAnsi" w:cstheme="majorHAnsi"/>
          <w:color w:val="000000" w:themeColor="text1"/>
          <w:sz w:val="24"/>
          <w:szCs w:val="22"/>
        </w:rPr>
        <w:t xml:space="preserve"> towards a description </w:t>
      </w:r>
      <w:r w:rsidR="006F37D9">
        <w:rPr>
          <w:rFonts w:asciiTheme="majorHAnsi" w:hAnsiTheme="majorHAnsi" w:cstheme="majorHAnsi"/>
          <w:color w:val="000000" w:themeColor="text1"/>
          <w:sz w:val="24"/>
          <w:szCs w:val="22"/>
        </w:rPr>
        <w:lastRenderedPageBreak/>
        <w:t>of the likelihood of ma</w:t>
      </w:r>
      <w:r w:rsidR="000D680F">
        <w:rPr>
          <w:rFonts w:asciiTheme="majorHAnsi" w:hAnsiTheme="majorHAnsi" w:cstheme="majorHAnsi"/>
          <w:color w:val="000000" w:themeColor="text1"/>
          <w:sz w:val="24"/>
          <w:szCs w:val="22"/>
        </w:rPr>
        <w:t>s</w:t>
      </w:r>
      <w:r w:rsidR="006F37D9">
        <w:rPr>
          <w:rFonts w:asciiTheme="majorHAnsi" w:hAnsiTheme="majorHAnsi" w:cstheme="majorHAnsi"/>
          <w:color w:val="000000" w:themeColor="text1"/>
          <w:sz w:val="24"/>
          <w:szCs w:val="22"/>
        </w:rPr>
        <w:t>king. As a consequence, there is a tendency to score more breasts as heterogeneously dense (BI-RADS C).</w:t>
      </w:r>
      <w:r w:rsidR="00477C54" w:rsidRPr="00E73D1C">
        <w:rPr>
          <w:rFonts w:asciiTheme="majorHAnsi" w:hAnsiTheme="majorHAnsi" w:cstheme="majorHAnsi"/>
          <w:color w:val="000000" w:themeColor="text1"/>
          <w:sz w:val="24"/>
          <w:szCs w:val="22"/>
        </w:rPr>
        <w:t xml:space="preserve"> In research settings</w:t>
      </w:r>
      <w:r w:rsidRPr="00E73D1C">
        <w:rPr>
          <w:rFonts w:asciiTheme="majorHAnsi" w:hAnsiTheme="majorHAnsi" w:cstheme="majorHAnsi"/>
          <w:color w:val="000000" w:themeColor="text1"/>
          <w:sz w:val="24"/>
          <w:szCs w:val="22"/>
        </w:rPr>
        <w:t xml:space="preserve"> marking a 10cm visual assessment scale </w:t>
      </w:r>
      <w:r w:rsidR="00477C54" w:rsidRPr="00E73D1C">
        <w:rPr>
          <w:rFonts w:asciiTheme="majorHAnsi" w:hAnsiTheme="majorHAnsi" w:cstheme="majorHAnsi"/>
          <w:color w:val="000000" w:themeColor="text1"/>
          <w:sz w:val="24"/>
          <w:szCs w:val="22"/>
        </w:rPr>
        <w:t xml:space="preserve">(VAS) </w:t>
      </w:r>
      <w:r w:rsidRPr="00E73D1C">
        <w:rPr>
          <w:rFonts w:asciiTheme="majorHAnsi" w:hAnsiTheme="majorHAnsi" w:cstheme="majorHAnsi"/>
          <w:color w:val="000000" w:themeColor="text1"/>
          <w:sz w:val="24"/>
          <w:szCs w:val="22"/>
        </w:rPr>
        <w:t>to give a % density or generating a score in conjunction with semi-automated thresholding techniques (Cumulus)</w:t>
      </w:r>
      <w:r w:rsidR="0080036C">
        <w:rPr>
          <w:rFonts w:asciiTheme="majorHAnsi" w:hAnsiTheme="majorHAnsi" w:cstheme="majorHAnsi"/>
          <w:color w:val="000000" w:themeColor="text1"/>
          <w:sz w:val="24"/>
          <w:szCs w:val="22"/>
        </w:rPr>
        <w:fldChar w:fldCharType="begin" w:fldLock="1"/>
      </w:r>
      <w:r w:rsidR="003E0FC8">
        <w:rPr>
          <w:rFonts w:asciiTheme="majorHAnsi" w:hAnsiTheme="majorHAnsi" w:cstheme="majorHAnsi"/>
          <w:color w:val="000000" w:themeColor="text1"/>
          <w:sz w:val="24"/>
          <w:szCs w:val="22"/>
        </w:rPr>
        <w:instrText>ADDIN CSL_CITATION {"citationItems":[{"id":"ITEM-1","itemData":{"author":[{"dropping-particle":"","family":"Patterson","given":"Jacoby","non-dropping-particle":"","parse-names":false,"suffix":""},{"dropping-particle":"","family":"Stinton","given":"Chris","non-dropping-particle":"","parse-names":false,"suffix":""},{"dropping-particle":"","family":"Alkhudairy","given":"Lena","non-dropping-particle":"","parse-names":false,"suffix":""},{"dropping-particle":"","family":"Grove","given":"Amy","non-dropping-particle":"","parse-names":false,"suffix":""},{"dropping-particle":"","family":"Royle","given":"Pam","non-dropping-particle":"","parse-names":false,"suffix":""},{"dropping-particle":"","family":"Fraser","given":"Hannah","non-dropping-particle":"","parse-names":false,"suffix":""},{"dropping-particle":"","family":"Mistry","given":"Hema","non-dropping-particle":"","parse-names":false,"suffix":""},{"dropping-particle":"","family":"Senaratne","given":"Payagalage","non-dropping-particle":"","parse-names":false,"suffix":""},{"dropping-particle":"","family":"Astley","given":"Sue","non-dropping-particle":"","parse-names":false,"suffix":""},{"dropping-particle":"","family":"Sharma","given":"Nisha","non-dropping-particle":"","parse-names":false,"suffix":""},{"dropping-particle":"","family":"Clarke","given":"Aileen","non-dropping-particle":"","parse-names":false,"suffix":""},{"dropping-particle":"","family":"Taylor-phillips","given":"Sian","non-dropping-particle":"","parse-names":false,"suffix":""}],"id":"ITEM-1","issued":{"date-parts":[["2019"]]},"title":"Additional screening with ultrasound after negative mammography screening in women with dense breasts : a systematic review","type":"article-journal"},"uris":["http://www.mendeley.com/documents/?uuid=8d8bf0f0-fecf-4ef2-ac20-2dfa42900b0e"]}],"mendeley":{"formattedCitation":"&lt;sup&gt;22&lt;/sup&gt;","plainTextFormattedCitation":"22","previouslyFormattedCitation":"&lt;sup&gt;22&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3E0FC8" w:rsidRPr="003E0FC8">
        <w:rPr>
          <w:rFonts w:asciiTheme="majorHAnsi" w:hAnsiTheme="majorHAnsi" w:cstheme="majorHAnsi"/>
          <w:noProof/>
          <w:color w:val="000000" w:themeColor="text1"/>
          <w:sz w:val="24"/>
          <w:szCs w:val="22"/>
          <w:vertAlign w:val="superscript"/>
        </w:rPr>
        <w:t>22</w:t>
      </w:r>
      <w:r w:rsidR="0080036C">
        <w:rPr>
          <w:rFonts w:asciiTheme="majorHAnsi" w:hAnsiTheme="majorHAnsi" w:cstheme="majorHAnsi"/>
          <w:color w:val="000000" w:themeColor="text1"/>
          <w:sz w:val="24"/>
          <w:szCs w:val="22"/>
        </w:rPr>
        <w:fldChar w:fldCharType="end"/>
      </w:r>
      <w:r w:rsidR="0080036C">
        <w:rPr>
          <w:rFonts w:asciiTheme="majorHAnsi" w:hAnsiTheme="majorHAnsi" w:cstheme="majorHAnsi"/>
          <w:color w:val="000000" w:themeColor="text1"/>
          <w:sz w:val="24"/>
          <w:szCs w:val="22"/>
        </w:rPr>
        <w:t xml:space="preserve"> </w:t>
      </w:r>
      <w:r w:rsidR="00477C54" w:rsidRPr="00E73D1C">
        <w:rPr>
          <w:rFonts w:asciiTheme="majorHAnsi" w:hAnsiTheme="majorHAnsi" w:cstheme="majorHAnsi"/>
          <w:color w:val="000000" w:themeColor="text1"/>
          <w:sz w:val="24"/>
          <w:szCs w:val="22"/>
        </w:rPr>
        <w:t>is more commonly used</w:t>
      </w:r>
      <w:r w:rsidRPr="00E73D1C">
        <w:rPr>
          <w:rFonts w:asciiTheme="majorHAnsi" w:hAnsiTheme="majorHAnsi" w:cstheme="majorHAnsi"/>
          <w:color w:val="000000" w:themeColor="text1"/>
          <w:sz w:val="24"/>
          <w:szCs w:val="22"/>
        </w:rPr>
        <w:t>. Such subjective assessments are not very reproducible, due to inter-reader variability</w:t>
      </w:r>
      <w:r w:rsidR="0080036C">
        <w:rPr>
          <w:rFonts w:asciiTheme="majorHAnsi" w:hAnsiTheme="majorHAnsi" w:cstheme="majorHAnsi"/>
          <w:color w:val="000000" w:themeColor="text1"/>
          <w:sz w:val="24"/>
          <w:szCs w:val="22"/>
        </w:rPr>
        <w:fldChar w:fldCharType="begin" w:fldLock="1"/>
      </w:r>
      <w:r w:rsidR="003E0FC8">
        <w:rPr>
          <w:rFonts w:asciiTheme="majorHAnsi" w:hAnsiTheme="majorHAnsi" w:cstheme="majorHAnsi"/>
          <w:color w:val="000000" w:themeColor="text1"/>
          <w:sz w:val="24"/>
          <w:szCs w:val="22"/>
        </w:rPr>
        <w:instrText>ADDIN CSL_CITATION {"citationItems":[{"id":"ITEM-1","itemData":{"DOI":"10.1148/radiol.14141508","ISSN":"15271315","abstract":"Purpose: To evaluate the results from two software tools for measurement of mammographic breast density and compare them with observer-based scores in a large cohort of women. Materials and Methods: Following written informed consent, a data set of 36 281 mammograms from 8867 women were collected from six United Kingdom centers in an ethically approved trial. Breast density was assessed by one of 26 readers on a visual analog scale and with two automated density tools. Mean differences were calculated as the mean of all the individual percentage differences between each measurement for each case (woman). Agreement in total breast volume, fibroglandular volume, and percentage density was assessed with the Bland-Altman method. Association with observer's scores was calculated by using the Pearson correlation coefficient (r). Results: Correlation between the Quantra and Volpara outputs for total breast volume was r = 0.97 (P &lt; .001), with a mean difference of 43.5 cm3 for all cases representing 5.0% of the mean total breast volume. Correlation of the two measures was lower for fibroglandular volume (r = 0.86, P &lt; .001). The mean difference was 30.3 cm3 for all cases representing 21.2% of the mean fibroglandular tissue volume result. Quantra gave the larger value and the difference tended to increase with volume. For the two measures of percentage volume density, the mean difference was 1.61 percentage points (r = 0.78, P &lt; .001). Comparison of observer's scores with the area-based density given by Quantra yielded a low correlation (r = 0.55, P &lt; .001). Correlations of observer's scores with the volumetric density results gave r values of 0.60 (P &lt; .001) and 0.63 (P &lt; .001) for Quantra and Volpara, respectively. Conclusion: Automated techniques for measuring breast density show good correlation, but these are poorly correlated with observer's scores. However automated techniques do give different results that should be considered when informing patient personalized imaging.","author":[{"dropping-particle":"","family":"Morrish","given":"Oliver W.E.","non-dropping-particle":"","parse-names":false,"suffix":""},{"dropping-particle":"","family":"Tucker","given":"Lorraine","non-dropping-particle":"","parse-names":false,"suffix":""},{"dropping-particle":"","family":"Black","given":"Richard","non-dropping-particle":"","parse-names":false,"suffix":""},{"dropping-particle":"","family":"Willsher","given":"Paula","non-dropping-particle":"","parse-names":false,"suffix":""},{"dropping-particle":"","family":"Duffy","given":"Stephen W.","non-dropping-particle":"","parse-names":false,"suffix":""},{"dropping-particle":"","family":"Gilbert","given":"Fiona J.","non-dropping-particle":"","parse-names":false,"suffix":""}],"container-title":"Radiology","id":"ITEM-1","issue":"2","issued":{"date-parts":[["2015"]]},"page":"356-365","title":"Mammographic breast density: Comparison of methods for quantitative evaluation","type":"article-journal","volume":"275"},"uris":["http://www.mendeley.com/documents/?uuid=f0416a8c-aa1c-49f0-9db7-7f53a39c1ffb"]},{"id":"ITEM-2","itemData":{"DOI":"doi: 10.2214/ajr.174.6.1741769","ISSN":"00338389","PMID":"10845521","author":[{"dropping-particle":"","family":"Berg","given":"WA","non-dropping-particle":"","parse-names":false,"suffix":""},{"dropping-particle":"","family":"Campassi","given":"C","non-dropping-particle":"","parse-names":false,"suffix":""},{"dropping-particle":"","family":"Langenberg","given":"P","non-dropping-particle":"","parse-names":false,"suffix":""},{"dropping-particle":"","family":"Sexton","given":"MJ","non-dropping-particle":"","parse-names":false,"suffix":""}],"container-title":"AJR Am J Roentgenol.","id":"ITEM-2","issue":"6","issued":{"date-parts":[["2000"]]},"page":"1769-77","title":"Breast Imaging Reporting and Data System: inter- and intraobserver variability in feature analysis and final assessment.","type":"article-journal","volume":"174"},"uris":["http://www.mendeley.com/documents/?uuid=882cce94-8ab6-4896-8208-5c2e53254b71"]},{"id":"ITEM-3","itemData":{"DOI":"10.1016/j.breast.2004.12.004","ISSN":"09609776","PMID":"16085233","abstract":"The inter- and intraobserver agreement (κ-statistic) in reporting according to Breast Imaging Reporting and Data System (BI-RADS®) breast density categories was tested in 12 dedicated breast radiologists reading a digitized set of 100 two-view mammograms. Average intraobserver agreement was substantial (κ = 0.71, range 0.32-0.88) on a four-grade scale (D1/D2/D3/D4) and almost perfect (κ = 0.81, range 0.62-1.00) on a two-grade scale (D1-2/D3-4). Average interobserver agreement was moderate (κ = 0.54, range 0.02-0.77) on a four-grade scale and substantial (κ = 0.71, range 0.31-0.88) on a two-grade scale. Major disagreement was found for intermediate categories (D2=0.25, D3=0.28). Categorization of breast density according to BI-RADS is feasible and consistency is good within readers and reasonable between readers. Interobserver inconsistency does occur, and checking the adoption of proper criteria through a proficiency test and appropriate training might be useful. As inconsistency is probably due to erroneous perception of classification criteria, standard sets of reference images should be made available for training. © 2005 Elsevier Ltd. All rights reserved.","author":[{"dropping-particle":"","family":"Ciatto","given":"S.","non-dropping-particle":"","parse-names":false,"suffix":""},{"dropping-particle":"","family":"Houssami","given":"N.","non-dropping-particle":"","parse-names":false,"suffix":""},{"dropping-particle":"","family":"Apruzzese","given":"A.","non-dropping-particle":"","parse-names":false,"suffix":""},{"dropping-particle":"","family":"Bassetti","given":"E.","non-dropping-particle":"","parse-names":false,"suffix":""},{"dropping-particle":"","family":"Brancato","given":"B.","non-dropping-particle":"","parse-names":false,"suffix":""},{"dropping-particle":"","family":"Carozzi","given":"F.","non-dropping-particle":"","parse-names":false,"suffix":""},{"dropping-particle":"","family":"Catarzi","given":"S.","non-dropping-particle":"","parse-names":false,"suffix":""},{"dropping-particle":"","family":"Lamberini","given":"M. P.","non-dropping-particle":"","parse-names":false,"suffix":""},{"dropping-particle":"","family":"Marcelli","given":"G.","non-dropping-particle":"","parse-names":false,"suffix":""},{"dropping-particle":"","family":"Pellizzoni","given":"R.","non-dropping-particle":"","parse-names":false,"suffix":""},{"dropping-particle":"","family":"Pesce","given":"B.","non-dropping-particle":"","parse-names":false,"suffix":""},{"dropping-particle":"","family":"Risso","given":"G.","non-dropping-particle":"","parse-names":false,"suffix":""},{"dropping-particle":"","family":"Russo","given":"F.","non-dropping-particle":"","parse-names":false,"suffix":""},{"dropping-particle":"","family":"Scorsolini","given":"A.","non-dropping-particle":"","parse-names":false,"suffix":""}],"container-title":"Breast","id":"ITEM-3","issue":"4","issued":{"date-parts":[["2005"]]},"page":"269-275","title":"Categorizing breast mammographic density: Intra- and interobserver reproducibility of BI-RADS density categories","type":"article-journal","volume":"14"},"uris":["http://www.mendeley.com/documents/?uuid=7337a346-f1cc-421a-9239-a28677591d60"]}],"mendeley":{"formattedCitation":"&lt;sup&gt;23–25&lt;/sup&gt;","plainTextFormattedCitation":"23–25","previouslyFormattedCitation":"&lt;sup&gt;23–25&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3E0FC8" w:rsidRPr="003E0FC8">
        <w:rPr>
          <w:rFonts w:asciiTheme="majorHAnsi" w:hAnsiTheme="majorHAnsi" w:cstheme="majorHAnsi"/>
          <w:noProof/>
          <w:color w:val="000000" w:themeColor="text1"/>
          <w:sz w:val="24"/>
          <w:szCs w:val="22"/>
          <w:vertAlign w:val="superscript"/>
        </w:rPr>
        <w:t>23–25</w:t>
      </w:r>
      <w:r w:rsidR="0080036C">
        <w:rPr>
          <w:rFonts w:asciiTheme="majorHAnsi" w:hAnsiTheme="majorHAnsi" w:cstheme="majorHAnsi"/>
          <w:color w:val="000000" w:themeColor="text1"/>
          <w:sz w:val="24"/>
          <w:szCs w:val="22"/>
        </w:rPr>
        <w:fldChar w:fldCharType="end"/>
      </w:r>
      <w:r w:rsidR="0080036C">
        <w:rPr>
          <w:rFonts w:asciiTheme="majorHAnsi" w:hAnsiTheme="majorHAnsi" w:cstheme="majorHAnsi"/>
          <w:color w:val="000000" w:themeColor="text1"/>
          <w:sz w:val="24"/>
          <w:szCs w:val="22"/>
        </w:rPr>
        <w:t xml:space="preserve">. </w:t>
      </w:r>
      <w:r w:rsidRPr="00E73D1C">
        <w:rPr>
          <w:rFonts w:asciiTheme="majorHAnsi" w:hAnsiTheme="majorHAnsi" w:cstheme="majorHAnsi"/>
          <w:color w:val="000000" w:themeColor="text1"/>
          <w:sz w:val="24"/>
          <w:szCs w:val="22"/>
        </w:rPr>
        <w:t xml:space="preserve">Quantitative software algorithms </w:t>
      </w:r>
      <w:r w:rsidR="00477C54" w:rsidRPr="00E73D1C">
        <w:rPr>
          <w:rFonts w:asciiTheme="majorHAnsi" w:hAnsiTheme="majorHAnsi" w:cstheme="majorHAnsi"/>
          <w:color w:val="000000" w:themeColor="text1"/>
          <w:sz w:val="24"/>
          <w:szCs w:val="22"/>
        </w:rPr>
        <w:t>produced by companies such as</w:t>
      </w:r>
      <w:r w:rsidRPr="00E73D1C">
        <w:rPr>
          <w:rFonts w:asciiTheme="majorHAnsi" w:hAnsiTheme="majorHAnsi" w:cstheme="majorHAnsi"/>
          <w:color w:val="000000" w:themeColor="text1"/>
          <w:sz w:val="24"/>
          <w:szCs w:val="22"/>
        </w:rPr>
        <w:t xml:space="preserve"> Quantra, Volpara, </w:t>
      </w:r>
      <w:proofErr w:type="spellStart"/>
      <w:r w:rsidRPr="00E73D1C">
        <w:rPr>
          <w:rFonts w:asciiTheme="majorHAnsi" w:hAnsiTheme="majorHAnsi" w:cstheme="majorHAnsi"/>
          <w:color w:val="000000" w:themeColor="text1"/>
          <w:sz w:val="24"/>
          <w:szCs w:val="22"/>
        </w:rPr>
        <w:t>Densitas</w:t>
      </w:r>
      <w:proofErr w:type="spellEnd"/>
      <w:r w:rsidR="00477C54" w:rsidRPr="00E73D1C">
        <w:rPr>
          <w:rFonts w:asciiTheme="majorHAnsi" w:hAnsiTheme="majorHAnsi" w:cstheme="majorHAnsi"/>
          <w:color w:val="000000" w:themeColor="text1"/>
          <w:sz w:val="24"/>
          <w:szCs w:val="22"/>
        </w:rPr>
        <w:t xml:space="preserve"> and </w:t>
      </w:r>
      <w:proofErr w:type="spellStart"/>
      <w:r w:rsidR="00477C54" w:rsidRPr="00E73D1C">
        <w:rPr>
          <w:rFonts w:asciiTheme="majorHAnsi" w:hAnsiTheme="majorHAnsi" w:cstheme="majorHAnsi"/>
          <w:color w:val="000000" w:themeColor="text1"/>
          <w:sz w:val="24"/>
          <w:szCs w:val="22"/>
        </w:rPr>
        <w:t>DenSeeMammo</w:t>
      </w:r>
      <w:proofErr w:type="spellEnd"/>
      <w:r w:rsidRPr="00E73D1C">
        <w:rPr>
          <w:rFonts w:asciiTheme="majorHAnsi" w:hAnsiTheme="majorHAnsi" w:cstheme="majorHAnsi"/>
          <w:color w:val="000000" w:themeColor="text1"/>
          <w:sz w:val="24"/>
          <w:szCs w:val="22"/>
          <w:vertAlign w:val="superscript"/>
        </w:rPr>
        <w:t xml:space="preserve"> </w:t>
      </w:r>
      <w:r w:rsidRPr="00E73D1C">
        <w:rPr>
          <w:rFonts w:asciiTheme="majorHAnsi" w:hAnsiTheme="majorHAnsi" w:cstheme="majorHAnsi"/>
          <w:color w:val="000000" w:themeColor="text1"/>
          <w:sz w:val="24"/>
          <w:szCs w:val="22"/>
        </w:rPr>
        <w:t xml:space="preserve"> provid</w:t>
      </w:r>
      <w:r w:rsidR="00477C54" w:rsidRPr="00E73D1C">
        <w:rPr>
          <w:rFonts w:asciiTheme="majorHAnsi" w:hAnsiTheme="majorHAnsi" w:cstheme="majorHAnsi"/>
          <w:color w:val="000000" w:themeColor="text1"/>
          <w:sz w:val="24"/>
          <w:szCs w:val="22"/>
        </w:rPr>
        <w:t>e</w:t>
      </w:r>
      <w:r w:rsidRPr="00E73D1C">
        <w:rPr>
          <w:rFonts w:asciiTheme="majorHAnsi" w:hAnsiTheme="majorHAnsi" w:cstheme="majorHAnsi"/>
          <w:color w:val="000000" w:themeColor="text1"/>
          <w:sz w:val="24"/>
          <w:szCs w:val="22"/>
        </w:rPr>
        <w:t xml:space="preserve"> density scores from raw or processed full field digital mammography (FFDM) images </w:t>
      </w:r>
      <w:r w:rsidR="00477C54" w:rsidRPr="00E73D1C">
        <w:rPr>
          <w:rFonts w:asciiTheme="majorHAnsi" w:hAnsiTheme="majorHAnsi" w:cstheme="majorHAnsi"/>
          <w:color w:val="000000" w:themeColor="text1"/>
          <w:sz w:val="24"/>
          <w:szCs w:val="22"/>
        </w:rPr>
        <w:t xml:space="preserve">and </w:t>
      </w:r>
      <w:r w:rsidRPr="00E73D1C">
        <w:rPr>
          <w:rFonts w:asciiTheme="majorHAnsi" w:hAnsiTheme="majorHAnsi" w:cstheme="majorHAnsi"/>
          <w:color w:val="000000" w:themeColor="text1"/>
          <w:sz w:val="24"/>
          <w:szCs w:val="22"/>
        </w:rPr>
        <w:t>derive values that vary from each other</w:t>
      </w:r>
      <w:r w:rsidR="0080036C">
        <w:rPr>
          <w:rFonts w:asciiTheme="majorHAnsi" w:hAnsiTheme="majorHAnsi" w:cstheme="majorHAnsi"/>
          <w:color w:val="000000" w:themeColor="text1"/>
          <w:sz w:val="24"/>
          <w:szCs w:val="22"/>
        </w:rPr>
        <w:fldChar w:fldCharType="begin" w:fldLock="1"/>
      </w:r>
      <w:r w:rsidR="003E0FC8">
        <w:rPr>
          <w:rFonts w:asciiTheme="majorHAnsi" w:hAnsiTheme="majorHAnsi" w:cstheme="majorHAnsi"/>
          <w:color w:val="000000" w:themeColor="text1"/>
          <w:sz w:val="24"/>
          <w:szCs w:val="22"/>
        </w:rPr>
        <w:instrText>ADDIN CSL_CITATION {"citationItems":[{"id":"ITEM-1","itemData":{"DOI":"10.1148/radiol.14141508","ISSN":"15271315","abstract":"Purpose: To evaluate the results from two software tools for measurement of mammographic breast density and compare them with observer-based scores in a large cohort of women. Materials and Methods: Following written informed consent, a data set of 36 281 mammograms from 8867 women were collected from six United Kingdom centers in an ethically approved trial. Breast density was assessed by one of 26 readers on a visual analog scale and with two automated density tools. Mean differences were calculated as the mean of all the individual percentage differences between each measurement for each case (woman). Agreement in total breast volume, fibroglandular volume, and percentage density was assessed with the Bland-Altman method. Association with observer's scores was calculated by using the Pearson correlation coefficient (r). Results: Correlation between the Quantra and Volpara outputs for total breast volume was r = 0.97 (P &lt; .001), with a mean difference of 43.5 cm3 for all cases representing 5.0% of the mean total breast volume. Correlation of the two measures was lower for fibroglandular volume (r = 0.86, P &lt; .001). The mean difference was 30.3 cm3 for all cases representing 21.2% of the mean fibroglandular tissue volume result. Quantra gave the larger value and the difference tended to increase with volume. For the two measures of percentage volume density, the mean difference was 1.61 percentage points (r = 0.78, P &lt; .001). Comparison of observer's scores with the area-based density given by Quantra yielded a low correlation (r = 0.55, P &lt; .001). Correlations of observer's scores with the volumetric density results gave r values of 0.60 (P &lt; .001) and 0.63 (P &lt; .001) for Quantra and Volpara, respectively. Conclusion: Automated techniques for measuring breast density show good correlation, but these are poorly correlated with observer's scores. However automated techniques do give different results that should be considered when informing patient personalized imaging.","author":[{"dropping-particle":"","family":"Morrish","given":"Oliver W.E.","non-dropping-particle":"","parse-names":false,"suffix":""},{"dropping-particle":"","family":"Tucker","given":"Lorraine","non-dropping-particle":"","parse-names":false,"suffix":""},{"dropping-particle":"","family":"Black","given":"Richard","non-dropping-particle":"","parse-names":false,"suffix":""},{"dropping-particle":"","family":"Willsher","given":"Paula","non-dropping-particle":"","parse-names":false,"suffix":""},{"dropping-particle":"","family":"Duffy","given":"Stephen W.","non-dropping-particle":"","parse-names":false,"suffix":""},{"dropping-particle":"","family":"Gilbert","given":"Fiona J.","non-dropping-particle":"","parse-names":false,"suffix":""}],"container-title":"Radiology","id":"ITEM-1","issue":"2","issued":{"date-parts":[["2015"]]},"page":"356-365","title":"Mammographic breast density: Comparison of methods for quantitative evaluation","type":"article-journal","volume":"275"},"uris":["http://www.mendeley.com/documents/?uuid=f0416a8c-aa1c-49f0-9db7-7f53a39c1ffb"]},{"id":"ITEM-2","itemData":{"DOI":"10.1186/s13058-014-0439-1","ISSN":"1465542X","PMID":"25239205","abstract":"Introduction: Mammographic density is a strong breast cancer risk factor and a major determinant of screening sensitivity. However, there is currently no validated estimation method for full-field digital mammography (FFDM).Methods: The performance of three area-based approaches (BI-RADS, the semi-automated Cumulus, and the fully-automated ImageJ-based approach) and three fully-automated volumetric methods (Volpara, Quantra and single energy x-ray absorptiometry (SXA)) were assessed in 3168 FFDM images from 414 cases and 685 controls. Linear regression models were used to assess associations between breast cancer risk factors and density among controls, and logistic regression models to assess density-breast cancer risk associations, adjusting for age, body mass index (BMI) and reproductive variables.Results: Quantra and the ImageJ-based approach failed to produce readings for 4% and 11% of the participants. All six density assessment methods showed that percent density (PD) was inversely associated with age, BMI, being parous and postmenopausal at mammography. PD was positively associated with breast cancer for all methods, but with the increase in risk per standard deviation increment in PD being highest for Volpara (1.83; 95% CI: 1.51 to 2.21) and Cumulus (1.58; 1.33 to 1.88) and lower for the ImageJ-based method (1.45; 1.21 to 1.74), Quantra (1.40; 1.19 to 1.66) and SXA (1.37; 1.16 to 1.63). Women in the top PD quintile (or BI-RADS 4) had 8.26 (4.28 to 15.96), 3.94 (2.26 to 6.86), 3.38 (2.00 to 5.72), 2.99 (1.76 to 5.09), 2.55 (1.46 to 4.43) and 2.96 (0.50 to 17.5) times the risk of those in the bottom one (or BI-RADS 1), respectively, for Volpara, Quantra, Cumulus, SXA, ImageJ-based method, and BI-RADS (P for trend &lt;0.0001 for all). The ImageJ-based method had a slightly higher ability to discriminate between cases and controls (area under the curve (AUC) for PD = 0.68, P = 0.05), and Quantra slightly lower (AUC = 0.63; P = 0.06), than Cumulus (AUC = 0.65).Conclusions: Fully-automated methods are valid alternatives to the labour-intensive \" gold standard\" Cumulus for quantifying density in FFDM. The choice of a particular method will depend on the aims and setting but the same approach will be required for longitudinal density assessments.","author":[{"dropping-particle":"","family":"Eng","given":"Amanda","non-dropping-particle":"","parse-names":false,"suffix":""},{"dropping-particle":"","family":"Gallant","given":"Zoe","non-dropping-particle":"","parse-names":false,"suffix":""},{"dropping-particle":"","family":"Shepherd","given":"John","non-dropping-particle":"","parse-names":false,"suffix":""},{"dropping-particle":"","family":"McCormack","given":"Valerie","non-dropping-particle":"","parse-names":false,"suffix":""},{"dropping-particle":"","family":"Li","given":"Jingmei","non-dropping-particle":"","parse-names":false,"suffix":""},{"dropping-particle":"","family":"Dowsett","given":"Mitch","non-dropping-particle":"","parse-names":false,"suffix":""},{"dropping-particle":"","family":"Vinnicombe","given":"Sarah","non-dropping-particle":"","parse-names":false,"suffix":""},{"dropping-particle":"","family":"Allen","given":"Steve","non-dropping-particle":"","parse-names":false,"suffix":""},{"dropping-particle":"","family":"dos-Santos-Silva","given":"Isabel","non-dropping-particle":"","parse-names":false,"suffix":""}],"container-title":"Breast Cancer Research","id":"ITEM-2","issue":"5","issued":{"date-parts":[["2014"]]},"page":"1-12","title":"Digital mammographic density and breast cancer risk: A case-control study of six alternative density assessment methods","type":"article-journal","volume":"16"},"uris":["http://www.mendeley.com/documents/?uuid=4e15c698-9ce6-4a39-b8e8-b9bced5e60ae"]}],"mendeley":{"formattedCitation":"&lt;sup&gt;23,26&lt;/sup&gt;","plainTextFormattedCitation":"23,26","previouslyFormattedCitation":"&lt;sup&gt;23,26&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3E0FC8" w:rsidRPr="003E0FC8">
        <w:rPr>
          <w:rFonts w:asciiTheme="majorHAnsi" w:hAnsiTheme="majorHAnsi" w:cstheme="majorHAnsi"/>
          <w:noProof/>
          <w:color w:val="000000" w:themeColor="text1"/>
          <w:sz w:val="24"/>
          <w:szCs w:val="22"/>
          <w:vertAlign w:val="superscript"/>
        </w:rPr>
        <w:t>23,26</w:t>
      </w:r>
      <w:r w:rsidR="0080036C">
        <w:rPr>
          <w:rFonts w:asciiTheme="majorHAnsi" w:hAnsiTheme="majorHAnsi" w:cstheme="majorHAnsi"/>
          <w:color w:val="000000" w:themeColor="text1"/>
          <w:sz w:val="24"/>
          <w:szCs w:val="22"/>
        </w:rPr>
        <w:fldChar w:fldCharType="end"/>
      </w:r>
      <w:r w:rsidR="0080036C">
        <w:rPr>
          <w:rFonts w:asciiTheme="majorHAnsi" w:hAnsiTheme="majorHAnsi" w:cstheme="majorHAnsi"/>
          <w:color w:val="000000" w:themeColor="text1"/>
          <w:sz w:val="24"/>
          <w:szCs w:val="22"/>
        </w:rPr>
        <w:t>.</w:t>
      </w:r>
      <w:r w:rsidRPr="00E73D1C">
        <w:rPr>
          <w:rFonts w:asciiTheme="majorHAnsi" w:hAnsiTheme="majorHAnsi" w:cstheme="majorHAnsi"/>
          <w:color w:val="000000" w:themeColor="text1"/>
          <w:sz w:val="24"/>
          <w:szCs w:val="22"/>
        </w:rPr>
        <w:t xml:space="preserve"> </w:t>
      </w:r>
      <w:r w:rsidR="0080227B">
        <w:rPr>
          <w:rFonts w:asciiTheme="majorHAnsi" w:hAnsiTheme="majorHAnsi" w:cstheme="majorHAnsi"/>
          <w:color w:val="000000" w:themeColor="text1"/>
          <w:sz w:val="24"/>
          <w:szCs w:val="22"/>
        </w:rPr>
        <w:t>T</w:t>
      </w:r>
      <w:r w:rsidRPr="00E73D1C">
        <w:rPr>
          <w:rFonts w:asciiTheme="majorHAnsi" w:hAnsiTheme="majorHAnsi" w:cstheme="majorHAnsi"/>
          <w:color w:val="000000" w:themeColor="text1"/>
          <w:sz w:val="24"/>
          <w:szCs w:val="22"/>
        </w:rPr>
        <w:t xml:space="preserve">ools such as Volpara and Quantra have </w:t>
      </w:r>
      <w:r w:rsidR="0080227B">
        <w:rPr>
          <w:rFonts w:asciiTheme="majorHAnsi" w:hAnsiTheme="majorHAnsi" w:cstheme="majorHAnsi"/>
          <w:color w:val="000000" w:themeColor="text1"/>
          <w:sz w:val="24"/>
          <w:szCs w:val="22"/>
        </w:rPr>
        <w:t xml:space="preserve">been </w:t>
      </w:r>
      <w:r w:rsidRPr="001C5434">
        <w:rPr>
          <w:rFonts w:asciiTheme="majorHAnsi" w:hAnsiTheme="majorHAnsi" w:cstheme="majorHAnsi"/>
          <w:color w:val="000000" w:themeColor="text1"/>
          <w:sz w:val="24"/>
          <w:szCs w:val="22"/>
        </w:rPr>
        <w:t>shown to be reliable when performing repeated measures</w:t>
      </w:r>
      <w:r w:rsidR="0080036C">
        <w:rPr>
          <w:rFonts w:asciiTheme="majorHAnsi" w:hAnsiTheme="majorHAnsi" w:cstheme="majorHAnsi"/>
          <w:color w:val="000000" w:themeColor="text1"/>
          <w:sz w:val="24"/>
          <w:szCs w:val="22"/>
        </w:rPr>
        <w:fldChar w:fldCharType="begin" w:fldLock="1"/>
      </w:r>
      <w:r w:rsidR="003E0FC8">
        <w:rPr>
          <w:rFonts w:asciiTheme="majorHAnsi" w:hAnsiTheme="majorHAnsi" w:cstheme="majorHAnsi"/>
          <w:color w:val="000000" w:themeColor="text1"/>
          <w:sz w:val="24"/>
          <w:szCs w:val="22"/>
        </w:rPr>
        <w:instrText>ADDIN CSL_CITATION {"citationItems":[{"id":"ITEM-1","itemData":{"DOI":"10.1148/radiol.14141508","ISSN":"15271315","abstract":"Purpose: To evaluate the results from two software tools for measurement of mammographic breast density and compare them with observer-based scores in a large cohort of women. Materials and Methods: Following written informed consent, a data set of 36 281 mammograms from 8867 women were collected from six United Kingdom centers in an ethically approved trial. Breast density was assessed by one of 26 readers on a visual analog scale and with two automated density tools. Mean differences were calculated as the mean of all the individual percentage differences between each measurement for each case (woman). Agreement in total breast volume, fibroglandular volume, and percentage density was assessed with the Bland-Altman method. Association with observer's scores was calculated by using the Pearson correlation coefficient (r). Results: Correlation between the Quantra and Volpara outputs for total breast volume was r = 0.97 (P &lt; .001), with a mean difference of 43.5 cm3 for all cases representing 5.0% of the mean total breast volume. Correlation of the two measures was lower for fibroglandular volume (r = 0.86, P &lt; .001). The mean difference was 30.3 cm3 for all cases representing 21.2% of the mean fibroglandular tissue volume result. Quantra gave the larger value and the difference tended to increase with volume. For the two measures of percentage volume density, the mean difference was 1.61 percentage points (r = 0.78, P &lt; .001). Comparison of observer's scores with the area-based density given by Quantra yielded a low correlation (r = 0.55, P &lt; .001). Correlations of observer's scores with the volumetric density results gave r values of 0.60 (P &lt; .001) and 0.63 (P &lt; .001) for Quantra and Volpara, respectively. Conclusion: Automated techniques for measuring breast density show good correlation, but these are poorly correlated with observer's scores. However automated techniques do give different results that should be considered when informing patient personalized imaging.","author":[{"dropping-particle":"","family":"Morrish","given":"Oliver W.E.","non-dropping-particle":"","parse-names":false,"suffix":""},{"dropping-particle":"","family":"Tucker","given":"Lorraine","non-dropping-particle":"","parse-names":false,"suffix":""},{"dropping-particle":"","family":"Black","given":"Richard","non-dropping-particle":"","parse-names":false,"suffix":""},{"dropping-particle":"","family":"Willsher","given":"Paula","non-dropping-particle":"","parse-names":false,"suffix":""},{"dropping-particle":"","family":"Duffy","given":"Stephen W.","non-dropping-particle":"","parse-names":false,"suffix":""},{"dropping-particle":"","family":"Gilbert","given":"Fiona J.","non-dropping-particle":"","parse-names":false,"suffix":""}],"container-title":"Radiology","id":"ITEM-1","issue":"2","issued":{"date-parts":[["2015"]]},"page":"356-365","title":"Mammographic breast density: Comparison of methods for quantitative evaluation","type":"article-journal","volume":"275"},"uris":["http://www.mendeley.com/documents/?uuid=f0416a8c-aa1c-49f0-9db7-7f53a39c1ffb"]},{"id":"ITEM-2","itemData":{"DOI":"10.1148/radiol.15141686","ISSN":"15271315","abstract":"Purpose: To estimate the reliability of a reference standard twodimensional area-based method and three automated volumetric breast density measurements by using repeated measures. Materials and Methods: Thirty women undergoing screening mammography consented to undergo a repeated left craniocaudal examination performed by a second technologist in this prospective institutional review board-approved HIPAA-compliant study. Breast density was measured by using an areabased method (Cumulus ABD) and three automated volumetric methods (CumulusV [University of Toronto], Volpara [version 1.4.5; Volpara Solutions, Wellington, New Zealand), and Quantra [version 2.0; Hologic, Danbury, Conn]). Discrepancy between the first and second breast density measurements (Δ&lt;inf&gt;1-2&lt;/inf&gt;) was obtained for each algorithm by subtracting the second measurement from the first. The Δ&lt;inf&gt;1-2&lt;/inf&gt; values of each algorithm were then analyzed with a random-effects model to derive Bland-Altman-type limits of measurement agreement. Results: Variability was higher for Cumulus ABD and CumulusV than for Volpara or Quantra. The within-breast density measurement standard deviations were 3.32% (95% confidence interval [CI]: 2.65, 4.44), 3.59% (95% CI: 2.86, 4.48), 0.99% (95% CI: 0.79, 1.33), and 1.64% (95% CI: 1.31, 1.39) for Cumulus ABD, CumulusV, Volpara, and Quantra, respectively. Although the mean discrepancy between repeat breast density measurements was not significantly different from zero for any of the algorithms, larger absolute breast density discrepancy (Δ&lt;inf&gt;1-2&lt;/inf&gt;) values were associated with larger breast density values for Cumulus ABD and CumulusV but not for Volpara and Quantra. Conclusion: Variability in a repeated measurement of breast density is lowest for Volpara and Quantra; these algorithms may be more suited to incorporation into a risk model.","author":[{"dropping-particle":"","family":"Alonzo-Proulx","given":"Olivier","non-dropping-particle":"","parse-names":false,"suffix":""},{"dropping-particle":"","family":"Mawdsley","given":"Gordon E.","non-dropping-particle":"","parse-names":false,"suffix":""},{"dropping-particle":"","family":"Patrie","given":"James T.","non-dropping-particle":"","parse-names":false,"suffix":""},{"dropping-particle":"","family":"Yaffe","given":"Martin J.","non-dropping-particle":"","parse-names":false,"suffix":""},{"dropping-particle":"","family":"Harvey","given":"Jennifer A.","non-dropping-particle":"","parse-names":false,"suffix":""}],"container-title":"Radiology","id":"ITEM-2","issue":"2","issued":{"date-parts":[["2015"]]},"page":"366-376","title":"Reliability of automated breast density measurements","type":"article-journal","volume":"275"},"uris":["http://www.mendeley.com/documents/?uuid=bdd4f411-4bff-4389-afdd-ff0382fd54e5"]}],"mendeley":{"formattedCitation":"&lt;sup&gt;23,27&lt;/sup&gt;","plainTextFormattedCitation":"23,27","previouslyFormattedCitation":"&lt;sup&gt;23,27&lt;/sup&gt;"},"properties":{"noteIndex":0},"schema":"https://github.com/citation-style-language/schema/raw/master/csl-citation.json"}</w:instrText>
      </w:r>
      <w:r w:rsidR="0080036C">
        <w:rPr>
          <w:rFonts w:asciiTheme="majorHAnsi" w:hAnsiTheme="majorHAnsi" w:cstheme="majorHAnsi"/>
          <w:color w:val="000000" w:themeColor="text1"/>
          <w:sz w:val="24"/>
          <w:szCs w:val="22"/>
        </w:rPr>
        <w:fldChar w:fldCharType="separate"/>
      </w:r>
      <w:r w:rsidR="003E0FC8" w:rsidRPr="003E0FC8">
        <w:rPr>
          <w:rFonts w:asciiTheme="majorHAnsi" w:hAnsiTheme="majorHAnsi" w:cstheme="majorHAnsi"/>
          <w:noProof/>
          <w:color w:val="000000" w:themeColor="text1"/>
          <w:sz w:val="24"/>
          <w:szCs w:val="22"/>
          <w:vertAlign w:val="superscript"/>
        </w:rPr>
        <w:t>23,27</w:t>
      </w:r>
      <w:r w:rsidR="0080036C">
        <w:rPr>
          <w:rFonts w:asciiTheme="majorHAnsi" w:hAnsiTheme="majorHAnsi" w:cstheme="majorHAnsi"/>
          <w:color w:val="000000" w:themeColor="text1"/>
          <w:sz w:val="24"/>
          <w:szCs w:val="22"/>
        </w:rPr>
        <w:fldChar w:fldCharType="end"/>
      </w:r>
      <w:r w:rsidRPr="001C5434">
        <w:rPr>
          <w:rFonts w:asciiTheme="majorHAnsi" w:hAnsiTheme="majorHAnsi" w:cstheme="majorHAnsi"/>
          <w:color w:val="000000" w:themeColor="text1"/>
          <w:sz w:val="24"/>
          <w:szCs w:val="22"/>
        </w:rPr>
        <w:t xml:space="preserve">. </w:t>
      </w:r>
      <w:r w:rsidRPr="00E73D1C">
        <w:rPr>
          <w:rFonts w:asciiTheme="majorHAnsi" w:hAnsiTheme="majorHAnsi" w:cstheme="majorHAnsi"/>
          <w:color w:val="000000" w:themeColor="text1"/>
          <w:sz w:val="24"/>
          <w:szCs w:val="22"/>
        </w:rPr>
        <w:t xml:space="preserve">The software programmes provide an area / volume score and </w:t>
      </w:r>
      <w:r w:rsidR="00E73D1C" w:rsidRPr="00E73D1C">
        <w:rPr>
          <w:rFonts w:asciiTheme="majorHAnsi" w:hAnsiTheme="majorHAnsi" w:cstheme="majorHAnsi"/>
          <w:color w:val="000000" w:themeColor="text1"/>
          <w:sz w:val="24"/>
          <w:szCs w:val="22"/>
        </w:rPr>
        <w:t>a BIRADS category. It may be t</w:t>
      </w:r>
      <w:r w:rsidRPr="00E73D1C">
        <w:rPr>
          <w:rFonts w:asciiTheme="majorHAnsi" w:hAnsiTheme="majorHAnsi" w:cstheme="majorHAnsi"/>
          <w:color w:val="000000" w:themeColor="text1"/>
          <w:sz w:val="24"/>
          <w:szCs w:val="22"/>
        </w:rPr>
        <w:t>h</w:t>
      </w:r>
      <w:r w:rsidR="00E73D1C" w:rsidRPr="00E73D1C">
        <w:rPr>
          <w:rFonts w:asciiTheme="majorHAnsi" w:hAnsiTheme="majorHAnsi" w:cstheme="majorHAnsi"/>
          <w:color w:val="000000" w:themeColor="text1"/>
          <w:sz w:val="24"/>
          <w:szCs w:val="22"/>
        </w:rPr>
        <w:t>at the</w:t>
      </w:r>
      <w:r w:rsidRPr="00E73D1C">
        <w:rPr>
          <w:rFonts w:asciiTheme="majorHAnsi" w:hAnsiTheme="majorHAnsi" w:cstheme="majorHAnsi"/>
          <w:color w:val="000000" w:themeColor="text1"/>
          <w:sz w:val="24"/>
          <w:szCs w:val="22"/>
        </w:rPr>
        <w:t xml:space="preserve"> need for supplemental imaging</w:t>
      </w:r>
      <w:r w:rsidR="00E73D1C" w:rsidRPr="00E73D1C">
        <w:rPr>
          <w:rFonts w:asciiTheme="majorHAnsi" w:hAnsiTheme="majorHAnsi" w:cstheme="majorHAnsi"/>
          <w:color w:val="000000" w:themeColor="text1"/>
          <w:sz w:val="24"/>
          <w:szCs w:val="22"/>
        </w:rPr>
        <w:t xml:space="preserve"> should be based on a</w:t>
      </w:r>
      <w:r w:rsidRPr="00E73D1C">
        <w:rPr>
          <w:rFonts w:asciiTheme="majorHAnsi" w:hAnsiTheme="majorHAnsi" w:cstheme="majorHAnsi"/>
          <w:color w:val="000000" w:themeColor="text1"/>
          <w:sz w:val="24"/>
          <w:szCs w:val="22"/>
        </w:rPr>
        <w:t xml:space="preserve"> numerical score </w:t>
      </w:r>
      <w:r w:rsidR="00E73D1C" w:rsidRPr="00E73D1C">
        <w:rPr>
          <w:rFonts w:asciiTheme="majorHAnsi" w:hAnsiTheme="majorHAnsi" w:cstheme="majorHAnsi"/>
          <w:color w:val="000000" w:themeColor="text1"/>
          <w:sz w:val="24"/>
          <w:szCs w:val="22"/>
        </w:rPr>
        <w:t xml:space="preserve">as this might </w:t>
      </w:r>
      <w:r w:rsidRPr="00E73D1C">
        <w:rPr>
          <w:rFonts w:asciiTheme="majorHAnsi" w:hAnsiTheme="majorHAnsi" w:cstheme="majorHAnsi"/>
          <w:color w:val="000000" w:themeColor="text1"/>
          <w:sz w:val="24"/>
          <w:szCs w:val="22"/>
        </w:rPr>
        <w:t>mo</w:t>
      </w:r>
      <w:r w:rsidR="00E73D1C" w:rsidRPr="00E73D1C">
        <w:rPr>
          <w:rFonts w:asciiTheme="majorHAnsi" w:hAnsiTheme="majorHAnsi" w:cstheme="majorHAnsi"/>
          <w:color w:val="000000" w:themeColor="text1"/>
          <w:sz w:val="24"/>
          <w:szCs w:val="22"/>
        </w:rPr>
        <w:t>re</w:t>
      </w:r>
      <w:r w:rsidRPr="00E73D1C">
        <w:rPr>
          <w:rFonts w:asciiTheme="majorHAnsi" w:hAnsiTheme="majorHAnsi" w:cstheme="majorHAnsi"/>
          <w:color w:val="000000" w:themeColor="text1"/>
          <w:sz w:val="24"/>
          <w:szCs w:val="22"/>
        </w:rPr>
        <w:t xml:space="preserve"> closely give</w:t>
      </w:r>
      <w:r w:rsidR="00E73D1C" w:rsidRPr="00E73D1C">
        <w:rPr>
          <w:rFonts w:asciiTheme="majorHAnsi" w:hAnsiTheme="majorHAnsi" w:cstheme="majorHAnsi"/>
          <w:color w:val="000000" w:themeColor="text1"/>
          <w:sz w:val="24"/>
          <w:szCs w:val="22"/>
        </w:rPr>
        <w:t xml:space="preserve"> the</w:t>
      </w:r>
      <w:r w:rsidRPr="00E73D1C">
        <w:rPr>
          <w:rFonts w:asciiTheme="majorHAnsi" w:hAnsiTheme="majorHAnsi" w:cstheme="majorHAnsi"/>
          <w:color w:val="000000" w:themeColor="text1"/>
          <w:sz w:val="24"/>
          <w:szCs w:val="22"/>
        </w:rPr>
        <w:t xml:space="preserve"> risk of breast cancer</w:t>
      </w:r>
      <w:r w:rsidR="00E73D1C" w:rsidRPr="00E73D1C">
        <w:rPr>
          <w:rFonts w:asciiTheme="majorHAnsi" w:hAnsiTheme="majorHAnsi" w:cstheme="majorHAnsi"/>
          <w:color w:val="000000" w:themeColor="text1"/>
          <w:sz w:val="24"/>
          <w:szCs w:val="22"/>
        </w:rPr>
        <w:t xml:space="preserve"> or likelihood of masking</w:t>
      </w:r>
      <w:r w:rsidRPr="00E73D1C">
        <w:rPr>
          <w:rFonts w:asciiTheme="majorHAnsi" w:hAnsiTheme="majorHAnsi" w:cstheme="majorHAnsi"/>
          <w:color w:val="000000" w:themeColor="text1"/>
          <w:sz w:val="24"/>
          <w:szCs w:val="22"/>
        </w:rPr>
        <w:t xml:space="preserve">. </w:t>
      </w:r>
      <w:r w:rsidRPr="001C5434">
        <w:rPr>
          <w:rFonts w:asciiTheme="majorHAnsi" w:hAnsiTheme="majorHAnsi" w:cstheme="majorHAnsi"/>
          <w:sz w:val="24"/>
          <w:szCs w:val="22"/>
        </w:rPr>
        <w:t>There are many algorithms available for automated density measurement</w:t>
      </w:r>
      <w:r w:rsidR="00E73D1C">
        <w:rPr>
          <w:rFonts w:asciiTheme="majorHAnsi" w:hAnsiTheme="majorHAnsi" w:cstheme="majorHAnsi"/>
          <w:sz w:val="24"/>
          <w:szCs w:val="22"/>
        </w:rPr>
        <w:t xml:space="preserve"> and</w:t>
      </w:r>
      <w:r w:rsidRPr="001C5434">
        <w:rPr>
          <w:rFonts w:asciiTheme="majorHAnsi" w:hAnsiTheme="majorHAnsi" w:cstheme="majorHAnsi"/>
          <w:sz w:val="24"/>
          <w:szCs w:val="22"/>
        </w:rPr>
        <w:t xml:space="preserve"> continued external benchmarking comparison studies using a standardised test sets is needed</w:t>
      </w:r>
      <w:r w:rsidR="0080036C">
        <w:rPr>
          <w:rFonts w:asciiTheme="majorHAnsi" w:hAnsiTheme="majorHAnsi" w:cstheme="majorHAnsi"/>
          <w:sz w:val="24"/>
          <w:szCs w:val="22"/>
        </w:rPr>
        <w:fldChar w:fldCharType="begin" w:fldLock="1"/>
      </w:r>
      <w:r w:rsidR="003E0FC8">
        <w:rPr>
          <w:rFonts w:asciiTheme="majorHAnsi" w:hAnsiTheme="majorHAnsi" w:cstheme="majorHAnsi"/>
          <w:sz w:val="24"/>
          <w:szCs w:val="22"/>
        </w:rPr>
        <w:instrText>ADDIN CSL_CITATION {"citationItems":[{"id":"ITEM-1","itemData":{"DOI":"10.1136/bmjopen-2019-031041","ISSN":"20446055","PMID":"31892647","abstract":"Introduction: For women of the same age and body mass index, increased mammographic density is one of the strongest predictors of breast cancer risk. There are multiple methods of measuring mammographic density and other features in a mammogram that could potentially be used in a screening setting to identify and target women at high risk of developing breast cancer. However, it is unclear which measurement method provides the strongest predictor of breast cancer risk. Methods and analysis: The measurement challenge has been established as an international resource to offer a common set of anonymised mammogram images for measurement and analysis. To date, full field digital mammogram images and core data from 1650 cases and 1929 controls from five countries have been collated. The measurement challenge is an ongoing collaboration and we are continuing to expand the resource to include additional image sets across different populations (from contributors) and to compare additional measurement methods (by challengers). The intended use of the measurement challenge resource is for refinement and validation of new and existing mammographic measurement methods. The measurement challenge resource provides a standardised dataset of mammographic images and core data that enables investigators to directly compare methods of measuring mammographic density or other mammographic features in case/control sets of both raw and processed images, for the purposes of the comparing their predictions of breast cancer risk. Ethics and dissemination: Challengers and contributors are required to enter a Research Collaboration Agreement with the University of Melbourne prior to participation in the measurement challenge. The Challenge database of collated data and images are stored in a secure data repository at the University of Melbourne. Ethics approval for the measurement challenge is held at University of Melbourne (HREC ID 0931343.3).","author":[{"dropping-particle":"","family":"Dench","given":"Evenda","non-dropping-particle":"","parse-names":false,"suffix":""},{"dropping-particle":"","family":"Bond-Smith","given":"Daniela","non-dropping-particle":"","parse-names":false,"suffix":""},{"dropping-particle":"","family":"Darcey","given":"Ellie","non-dropping-particle":"","parse-names":false,"suffix":""},{"dropping-particle":"","family":"Lee","given":"Grant","non-dropping-particle":"","parse-names":false,"suffix":""},{"dropping-particle":"","family":"Aung","given":"Ye K.","non-dropping-particle":"","parse-names":false,"suffix":""},{"dropping-particle":"","family":"Chan","given":"Ariane","non-dropping-particle":"","parse-names":false,"suffix":""},{"dropping-particle":"","family":"Cuzick","given":"Jack","non-dropping-particle":"","parse-names":false,"suffix":""},{"dropping-particle":"","family":"Ding","given":"Ze Y.","non-dropping-particle":"","parse-names":false,"suffix":""},{"dropping-particle":"","family":"Evans","given":"Chris F.","non-dropping-particle":"","parse-names":false,"suffix":""},{"dropping-particle":"","family":"Harvey","given":"Jennifer","non-dropping-particle":"","parse-names":false,"suffix":""},{"dropping-particle":"","family":"Highnam","given":"Ralph","non-dropping-particle":"","parse-names":false,"suffix":""},{"dropping-particle":"","family":"Hsieh","given":"Meng Kang","non-dropping-particle":"","parse-names":false,"suffix":""},{"dropping-particle":"","family":"Kontos","given":"Despina","non-dropping-particle":"","parse-names":false,"suffix":""},{"dropping-particle":"","family":"Li","given":"Shuai","non-dropping-particle":"","parse-names":false,"suffix":""},{"dropping-particle":"","family":"Mariapun","given":"Shivaani","non-dropping-particle":"","parse-names":false,"suffix":""},{"dropping-particle":"","family":"Nickson","given":"Carolyn","non-dropping-particle":"","parse-names":false,"suffix":""},{"dropping-particle":"","family":"Nguyen","given":"Tuong L.","non-dropping-particle":"","parse-names":false,"suffix":""},{"dropping-particle":"","family":"Pertuz","given":"Said","non-dropping-particle":"","parse-names":false,"suffix":""},{"dropping-particle":"","family":"Procopio","given":"Pietro","non-dropping-particle":"","parse-names":false,"suffix":""},{"dropping-particle":"","family":"Rajaram","given":"Nadia","non-dropping-particle":"","parse-names":false,"suffix":""},{"dropping-particle":"","family":"Repich","given":"Kathy","non-dropping-particle":"","parse-names":false,"suffix":""},{"dropping-particle":"","family":"Tan","given":"Maxine","non-dropping-particle":"","parse-names":false,"suffix":""},{"dropping-particle":"","family":"Teo","given":"Soo Hwang","non-dropping-particle":"","parse-names":false,"suffix":""},{"dropping-particle":"","family":"Trinh","given":"Nhut Ho","non-dropping-particle":"","parse-names":false,"suffix":""},{"dropping-particle":"","family":"Ursin","given":"Giske","non-dropping-particle":"","parse-names":false,"suffix":""},{"dropping-particle":"","family":"Wang","given":"Chao","non-dropping-particle":"","parse-names":false,"suffix":""},{"dropping-particle":"","family":"Dos-Santos-Silva","given":"Isabel","non-dropping-particle":"","parse-names":false,"suffix":""},{"dropping-particle":"","family":"Mccormack","given":"Valerie","non-dropping-particle":"","parse-names":false,"suffix":""},{"dropping-particle":"","family":"Nielsen","given":"Mads","non-dropping-particle":"","parse-names":false,"suffix":""},{"dropping-particle":"","family":"Shepherd","given":"John","non-dropping-particle":"","parse-names":false,"suffix":""},{"dropping-particle":"","family":"Hopper","given":"John L.","non-dropping-particle":"","parse-names":false,"suffix":""},{"dropping-particle":"","family":"Stone","given":"Jennifer","non-dropping-particle":"","parse-names":false,"suffix":""}],"container-title":"BMJ Open","id":"ITEM-1","issue":"12","issued":{"date-parts":[["2019"]]},"title":"Measurement challenge: Protocol for international case-control comparison of mammographic measures that predict breast cancer risk","type":"article-journal","volume":"9"},"uris":["http://www.mendeley.com/documents/?uuid=75a1b311-c5cd-4b15-82f8-49980a9ce24a"]}],"mendeley":{"formattedCitation":"&lt;sup&gt;28&lt;/sup&gt;","plainTextFormattedCitation":"28","previouslyFormattedCitation":"&lt;sup&gt;28&lt;/sup&gt;"},"properties":{"noteIndex":0},"schema":"https://github.com/citation-style-language/schema/raw/master/csl-citation.json"}</w:instrText>
      </w:r>
      <w:r w:rsidR="0080036C">
        <w:rPr>
          <w:rFonts w:asciiTheme="majorHAnsi" w:hAnsiTheme="majorHAnsi" w:cstheme="majorHAnsi"/>
          <w:sz w:val="24"/>
          <w:szCs w:val="22"/>
        </w:rPr>
        <w:fldChar w:fldCharType="separate"/>
      </w:r>
      <w:r w:rsidR="003E0FC8" w:rsidRPr="003E0FC8">
        <w:rPr>
          <w:rFonts w:asciiTheme="majorHAnsi" w:hAnsiTheme="majorHAnsi" w:cstheme="majorHAnsi"/>
          <w:noProof/>
          <w:sz w:val="24"/>
          <w:szCs w:val="22"/>
          <w:vertAlign w:val="superscript"/>
        </w:rPr>
        <w:t>28</w:t>
      </w:r>
      <w:r w:rsidR="0080036C">
        <w:rPr>
          <w:rFonts w:asciiTheme="majorHAnsi" w:hAnsiTheme="majorHAnsi" w:cstheme="majorHAnsi"/>
          <w:sz w:val="24"/>
          <w:szCs w:val="22"/>
        </w:rPr>
        <w:fldChar w:fldCharType="end"/>
      </w:r>
      <w:r w:rsidR="0080036C">
        <w:rPr>
          <w:rFonts w:asciiTheme="majorHAnsi" w:hAnsiTheme="majorHAnsi" w:cstheme="majorHAnsi"/>
          <w:sz w:val="24"/>
          <w:szCs w:val="22"/>
        </w:rPr>
        <w:t>.</w:t>
      </w:r>
    </w:p>
    <w:p w14:paraId="1800B0A2" w14:textId="77777777" w:rsidR="001C5434" w:rsidRPr="001C5434" w:rsidRDefault="001C5434" w:rsidP="00C76A7D">
      <w:pPr>
        <w:pStyle w:val="CommentText"/>
        <w:spacing w:line="480" w:lineRule="auto"/>
        <w:rPr>
          <w:rFonts w:asciiTheme="majorHAnsi" w:hAnsiTheme="majorHAnsi" w:cstheme="majorHAnsi"/>
          <w:color w:val="FF0000"/>
          <w:sz w:val="24"/>
          <w:szCs w:val="22"/>
        </w:rPr>
      </w:pPr>
    </w:p>
    <w:p w14:paraId="6D85030D" w14:textId="4D45C635" w:rsidR="001C5434" w:rsidRPr="001C5434" w:rsidRDefault="00CC112B" w:rsidP="00C76A7D">
      <w:pPr>
        <w:pStyle w:val="CommentText"/>
        <w:spacing w:line="480" w:lineRule="auto"/>
        <w:rPr>
          <w:rFonts w:asciiTheme="majorHAnsi" w:hAnsiTheme="majorHAnsi" w:cstheme="majorHAnsi"/>
          <w:sz w:val="24"/>
          <w:szCs w:val="22"/>
        </w:rPr>
      </w:pPr>
      <w:r>
        <w:rPr>
          <w:rFonts w:asciiTheme="majorHAnsi" w:hAnsiTheme="majorHAnsi" w:cstheme="majorHAnsi"/>
          <w:sz w:val="24"/>
          <w:szCs w:val="22"/>
        </w:rPr>
        <w:t>Breast density</w:t>
      </w:r>
      <w:r w:rsidR="001C5434" w:rsidRPr="001C5434">
        <w:rPr>
          <w:rFonts w:asciiTheme="majorHAnsi" w:hAnsiTheme="majorHAnsi" w:cstheme="majorHAnsi"/>
          <w:sz w:val="24"/>
          <w:szCs w:val="22"/>
        </w:rPr>
        <w:t xml:space="preserve"> can be affected by positioning, radiographic factors such as kV and mAs and the inclusion of additional / non-standard views</w:t>
      </w:r>
      <w:r w:rsidR="0080036C">
        <w:rPr>
          <w:rFonts w:asciiTheme="majorHAnsi" w:hAnsiTheme="majorHAnsi" w:cstheme="majorHAnsi"/>
          <w:sz w:val="24"/>
          <w:szCs w:val="22"/>
        </w:rPr>
        <w:fldChar w:fldCharType="begin" w:fldLock="1"/>
      </w:r>
      <w:r w:rsidR="003E0FC8">
        <w:rPr>
          <w:rFonts w:asciiTheme="majorHAnsi" w:hAnsiTheme="majorHAnsi" w:cstheme="majorHAnsi"/>
          <w:sz w:val="24"/>
          <w:szCs w:val="22"/>
        </w:rPr>
        <w:instrText>ADDIN CSL_CITATION {"citationItems":[{"id":"ITEM-1","itemData":{"DOI":"10.1148/radiol.15141686","ISSN":"15271315","abstract":"Purpose: To estimate the reliability of a reference standard twodimensional area-based method and three automated volumetric breast density measurements by using repeated measures. Materials and Methods: Thirty women undergoing screening mammography consented to undergo a repeated left craniocaudal examination performed by a second technologist in this prospective institutional review board-approved HIPAA-compliant study. Breast density was measured by using an areabased method (Cumulus ABD) and three automated volumetric methods (CumulusV [University of Toronto], Volpara [version 1.4.5; Volpara Solutions, Wellington, New Zealand), and Quantra [version 2.0; Hologic, Danbury, Conn]). Discrepancy between the first and second breast density measurements (Δ&lt;inf&gt;1-2&lt;/inf&gt;) was obtained for each algorithm by subtracting the second measurement from the first. The Δ&lt;inf&gt;1-2&lt;/inf&gt; values of each algorithm were then analyzed with a random-effects model to derive Bland-Altman-type limits of measurement agreement. Results: Variability was higher for Cumulus ABD and CumulusV than for Volpara or Quantra. The within-breast density measurement standard deviations were 3.32% (95% confidence interval [CI]: 2.65, 4.44), 3.59% (95% CI: 2.86, 4.48), 0.99% (95% CI: 0.79, 1.33), and 1.64% (95% CI: 1.31, 1.39) for Cumulus ABD, CumulusV, Volpara, and Quantra, respectively. Although the mean discrepancy between repeat breast density measurements was not significantly different from zero for any of the algorithms, larger absolute breast density discrepancy (Δ&lt;inf&gt;1-2&lt;/inf&gt;) values were associated with larger breast density values for Cumulus ABD and CumulusV but not for Volpara and Quantra. Conclusion: Variability in a repeated measurement of breast density is lowest for Volpara and Quantra; these algorithms may be more suited to incorporation into a risk model.","author":[{"dropping-particle":"","family":"Alonzo-Proulx","given":"Olivier","non-dropping-particle":"","parse-names":false,"suffix":""},{"dropping-particle":"","family":"Mawdsley","given":"Gordon E.","non-dropping-particle":"","parse-names":false,"suffix":""},{"dropping-particle":"","family":"Patrie","given":"James T.","non-dropping-particle":"","parse-names":false,"suffix":""},{"dropping-particle":"","family":"Yaffe","given":"Martin J.","non-dropping-particle":"","parse-names":false,"suffix":""},{"dropping-particle":"","family":"Harvey","given":"Jennifer A.","non-dropping-particle":"","parse-names":false,"suffix":""}],"container-title":"Radiology","id":"ITEM-1","issue":"2","issued":{"date-parts":[["2015"]]},"page":"366-376","title":"Reliability of automated breast density measurements","type":"article-journal","volume":"275"},"uris":["http://www.mendeley.com/documents/?uuid=bdd4f411-4bff-4389-afdd-ff0382fd54e5"]},{"id":"ITEM-2","itemData":{"author":[{"dropping-particle":"","family":"Patterson","given":"Jacoby","non-dropping-particle":"","parse-names":false,"suffix":""},{"dropping-particle":"","family":"Stinton","given":"Chris","non-dropping-particle":"","parse-names":false,"suffix":""},{"dropping-particle":"","family":"Alkhudairy","given":"Lena","non-dropping-particle":"","parse-names":false,"suffix":""},{"dropping-particle":"","family":"Grove","given":"Amy","non-dropping-particle":"","parse-names":false,"suffix":""},{"dropping-particle":"","family":"Royle","given":"Pam","non-dropping-particle":"","parse-names":false,"suffix":""},{"dropping-particle":"","family":"Fraser","given":"Hannah","non-dropping-particle":"","parse-names":false,"suffix":""},{"dropping-particle":"","family":"Mistry","given":"Hema","non-dropping-particle":"","parse-names":false,"suffix":""},{"dropping-particle":"","family":"Senaratne","given":"Payagalage","non-dropping-particle":"","parse-names":false,"suffix":""},{"dropping-particle":"","family":"Astley","given":"Sue","non-dropping-particle":"","parse-names":false,"suffix":""},{"dropping-particle":"","family":"Sharma","given":"Nisha","non-dropping-particle":"","parse-names":false,"suffix":""},{"dropping-particle":"","family":"Clarke","given":"Aileen","non-dropping-particle":"","parse-names":false,"suffix":""},{"dropping-particle":"","family":"Taylor-phillips","given":"Sian","non-dropping-particle":"","parse-names":false,"suffix":""}],"id":"ITEM-2","issued":{"date-parts":[["2019"]]},"title":"Additional screening with ultrasound after negative mammography screening in women with dense breasts : a systematic review","type":"article-journal"},"uris":["http://www.mendeley.com/documents/?uuid=8d8bf0f0-fecf-4ef2-ac20-2dfa42900b0e"]}],"mendeley":{"formattedCitation":"&lt;sup&gt;22,27&lt;/sup&gt;","plainTextFormattedCitation":"22,27","previouslyFormattedCitation":"&lt;sup&gt;22,27&lt;/sup&gt;"},"properties":{"noteIndex":0},"schema":"https://github.com/citation-style-language/schema/raw/master/csl-citation.json"}</w:instrText>
      </w:r>
      <w:r w:rsidR="0080036C">
        <w:rPr>
          <w:rFonts w:asciiTheme="majorHAnsi" w:hAnsiTheme="majorHAnsi" w:cstheme="majorHAnsi"/>
          <w:sz w:val="24"/>
          <w:szCs w:val="22"/>
        </w:rPr>
        <w:fldChar w:fldCharType="separate"/>
      </w:r>
      <w:r w:rsidR="003E0FC8" w:rsidRPr="003E0FC8">
        <w:rPr>
          <w:rFonts w:asciiTheme="majorHAnsi" w:hAnsiTheme="majorHAnsi" w:cstheme="majorHAnsi"/>
          <w:noProof/>
          <w:sz w:val="24"/>
          <w:szCs w:val="22"/>
          <w:vertAlign w:val="superscript"/>
        </w:rPr>
        <w:t>22,27</w:t>
      </w:r>
      <w:r w:rsidR="0080036C">
        <w:rPr>
          <w:rFonts w:asciiTheme="majorHAnsi" w:hAnsiTheme="majorHAnsi" w:cstheme="majorHAnsi"/>
          <w:sz w:val="24"/>
          <w:szCs w:val="22"/>
        </w:rPr>
        <w:fldChar w:fldCharType="end"/>
      </w:r>
      <w:r w:rsidR="0080036C">
        <w:rPr>
          <w:rFonts w:asciiTheme="majorHAnsi" w:hAnsiTheme="majorHAnsi" w:cstheme="majorHAnsi"/>
          <w:sz w:val="24"/>
          <w:szCs w:val="22"/>
        </w:rPr>
        <w:t xml:space="preserve">. </w:t>
      </w:r>
      <w:r w:rsidR="001C5434" w:rsidRPr="001C5434">
        <w:rPr>
          <w:rFonts w:asciiTheme="majorHAnsi" w:hAnsiTheme="majorHAnsi" w:cstheme="majorHAnsi"/>
          <w:sz w:val="24"/>
          <w:szCs w:val="22"/>
        </w:rPr>
        <w:t>Algorithms are being constantly developed, using deep learning to achieve good reader agreement (k=0.67-0.85), and techniques such as federated learning to improve generalisability</w:t>
      </w:r>
      <w:r w:rsidR="00DE0F04">
        <w:rPr>
          <w:rFonts w:asciiTheme="majorHAnsi" w:hAnsiTheme="majorHAnsi" w:cstheme="majorHAnsi"/>
          <w:sz w:val="24"/>
          <w:szCs w:val="22"/>
        </w:rPr>
        <w:fldChar w:fldCharType="begin" w:fldLock="1"/>
      </w:r>
      <w:r w:rsidR="003E0FC8">
        <w:rPr>
          <w:rFonts w:asciiTheme="majorHAnsi" w:hAnsiTheme="majorHAnsi" w:cstheme="majorHAnsi"/>
          <w:sz w:val="24"/>
          <w:szCs w:val="22"/>
        </w:rPr>
        <w:instrText>ADDIN CSL_CITATION {"citationItems":[{"id":"ITEM-1","itemData":{"DOI":"10.1148/radiol.2018180694","ISSN":"15271315","PMID":"30325282","abstract":"Purpose: To develop a deep learning (DL) algorithm to assess mammographic breast density. Materials and Methods: In this retrospective study, a deep convolutional neural network was trained to assess Breast Imaging Reporting and Data System (BI-RADS) breast density based on the original interpretation by an experienced radiologist of 41 479 digital screening mammograms obtained in 27 684 women from January 2009 to May 2011. The resulting algorithm was tested on a held-out test set of 8677 mammograms in 5741 women. In addition, five radiologists performed a reader study on 500 mammograms randomly selected from the test set. Finally, the algorithm was implemented in routine clinical practice, where eight radiologists reviewed 10 763 consecutive mammograms assessed with the model. Agreement on BI-RADS category for the DL model and for three sets of readings-(a) radiologists in the test set, (b) radiologists working in consensus in the reader study set, and (c) radiologists in the clinical implementation set-were estimated with linear-weighted k statistics and were compared across 5000 bootstrap samples to assess significance. Results: The DL model showed good agreement with radiologists in the test set (k = 0.67; 95% confidence interval [CI]: 0.66, 0.68) and with radiologists in consensus in the reader study set (k = 0.78; 95% CI: 0.73, 0.82). There was very good agreement (k = 0.85; 95% CI: 0.84, 0.86) with radiologists in the clinical implementation set; for binary categorization of dense or nondense breasts, 10 149 of 10 763 (94%; 95% CI: 94%, 95%) DL assessments were accepted by the interpreting radiologist. Conclusion: This DL model can be used to assess mammographic breast density at the level of an experienced mammographer.","author":[{"dropping-particle":"","family":"Lehman","given":"Constance D.","non-dropping-particle":"","parse-names":false,"suffix":""},{"dropping-particle":"","family":"Yala","given":"Adam","non-dropping-particle":"","parse-names":false,"suffix":""},{"dropping-particle":"","family":"Schuster","given":"Tal","non-dropping-particle":"","parse-names":false,"suffix":""},{"dropping-particle":"","family":"Dontchos","given":"Brian","non-dropping-particle":"","parse-names":false,"suffix":""},{"dropping-particle":"","family":"Bahl","given":"Manisha","non-dropping-particle":"","parse-names":false,"suffix":""},{"dropping-particle":"","family":"Swanson","given":"Kyle","non-dropping-particle":"","parse-names":false,"suffix":""},{"dropping-particle":"","family":"Barzilay","given":"Regina","non-dropping-particle":"","parse-names":false,"suffix":""}],"container-title":"Radiology","id":"ITEM-1","issue":"1","issued":{"date-parts":[["2019"]]},"page":"52-58","title":"Mammographic breast density assessment using deep learning: Clinical implementation","type":"article-journal","volume":"290"},"uris":["http://www.mendeley.com/documents/?uuid=87ee4fd9-93bc-4458-b350-7092cbc3f8c1"]},{"id":"ITEM-2","itemData":{"URL":"https://blogs.nvidia.com/blog/2020/04/15/federated-learning-mammogram-assessment/","accessed":{"date-parts":[["2020","10","8"]]},"author":[{"dropping-particle":"","family":"Flores","given":"Mona","non-dropping-particle":"","parse-names":false,"suffix":""}],"id":"ITEM-2","issued":{"date-parts":[["2020"]]},"title":"Medical Institutions Collaborate to Improve Mammogram Assessment AI with NVIDIA Clara Federated Learning","type":"webpage"},"uris":["http://www.mendeley.com/documents/?uuid=1ccd4ef4-3002-498d-b5fc-7abab2b78e31"]}],"mendeley":{"formattedCitation":"&lt;sup&gt;29,30&lt;/sup&gt;","plainTextFormattedCitation":"29,30","previouslyFormattedCitation":"&lt;sup&gt;29,30&lt;/sup&gt;"},"properties":{"noteIndex":0},"schema":"https://github.com/citation-style-language/schema/raw/master/csl-citation.json"}</w:instrText>
      </w:r>
      <w:r w:rsidR="00DE0F04">
        <w:rPr>
          <w:rFonts w:asciiTheme="majorHAnsi" w:hAnsiTheme="majorHAnsi" w:cstheme="majorHAnsi"/>
          <w:sz w:val="24"/>
          <w:szCs w:val="22"/>
        </w:rPr>
        <w:fldChar w:fldCharType="separate"/>
      </w:r>
      <w:r w:rsidR="003E0FC8" w:rsidRPr="003E0FC8">
        <w:rPr>
          <w:rFonts w:asciiTheme="majorHAnsi" w:hAnsiTheme="majorHAnsi" w:cstheme="majorHAnsi"/>
          <w:noProof/>
          <w:sz w:val="24"/>
          <w:szCs w:val="22"/>
          <w:vertAlign w:val="superscript"/>
        </w:rPr>
        <w:t>29,30</w:t>
      </w:r>
      <w:r w:rsidR="00DE0F04">
        <w:rPr>
          <w:rFonts w:asciiTheme="majorHAnsi" w:hAnsiTheme="majorHAnsi" w:cstheme="majorHAnsi"/>
          <w:sz w:val="24"/>
          <w:szCs w:val="22"/>
        </w:rPr>
        <w:fldChar w:fldCharType="end"/>
      </w:r>
      <w:r w:rsidR="001C5434" w:rsidRPr="001C5434">
        <w:rPr>
          <w:rFonts w:asciiTheme="majorHAnsi" w:hAnsiTheme="majorHAnsi" w:cstheme="majorHAnsi"/>
          <w:sz w:val="24"/>
          <w:szCs w:val="22"/>
        </w:rPr>
        <w:t>. The development of density algorithms requires labelled data and raw mammographic images</w:t>
      </w:r>
      <w:r>
        <w:rPr>
          <w:rFonts w:asciiTheme="majorHAnsi" w:hAnsiTheme="majorHAnsi" w:cstheme="majorHAnsi"/>
          <w:sz w:val="24"/>
          <w:szCs w:val="22"/>
        </w:rPr>
        <w:t>. Although sites in the USA report breast density m</w:t>
      </w:r>
      <w:r w:rsidR="001C5434" w:rsidRPr="001C5434">
        <w:rPr>
          <w:rFonts w:asciiTheme="majorHAnsi" w:hAnsiTheme="majorHAnsi" w:cstheme="majorHAnsi"/>
          <w:sz w:val="24"/>
          <w:szCs w:val="22"/>
        </w:rPr>
        <w:t xml:space="preserve">ost </w:t>
      </w:r>
      <w:r>
        <w:rPr>
          <w:rFonts w:asciiTheme="majorHAnsi" w:hAnsiTheme="majorHAnsi" w:cstheme="majorHAnsi"/>
          <w:sz w:val="24"/>
          <w:szCs w:val="22"/>
        </w:rPr>
        <w:t>institutions</w:t>
      </w:r>
      <w:r w:rsidR="001C5434" w:rsidRPr="001C5434">
        <w:rPr>
          <w:rFonts w:asciiTheme="majorHAnsi" w:hAnsiTheme="majorHAnsi" w:cstheme="majorHAnsi"/>
          <w:sz w:val="24"/>
          <w:szCs w:val="22"/>
        </w:rPr>
        <w:t xml:space="preserve"> do not routinely report </w:t>
      </w:r>
      <w:r>
        <w:rPr>
          <w:rFonts w:asciiTheme="majorHAnsi" w:hAnsiTheme="majorHAnsi" w:cstheme="majorHAnsi"/>
          <w:sz w:val="24"/>
          <w:szCs w:val="22"/>
        </w:rPr>
        <w:t xml:space="preserve">this and the majority of </w:t>
      </w:r>
      <w:r w:rsidR="001C5434" w:rsidRPr="001C5434">
        <w:rPr>
          <w:rFonts w:asciiTheme="majorHAnsi" w:hAnsiTheme="majorHAnsi" w:cstheme="majorHAnsi"/>
          <w:sz w:val="24"/>
          <w:szCs w:val="22"/>
        </w:rPr>
        <w:t xml:space="preserve">hospital sites do not store raw images. Whilst these tools can be used as stand-alone systems their incorporation into existing </w:t>
      </w:r>
      <w:r>
        <w:rPr>
          <w:rFonts w:asciiTheme="majorHAnsi" w:hAnsiTheme="majorHAnsi" w:cstheme="majorHAnsi"/>
          <w:sz w:val="24"/>
          <w:szCs w:val="22"/>
        </w:rPr>
        <w:t xml:space="preserve">cancer </w:t>
      </w:r>
      <w:r w:rsidR="001C5434" w:rsidRPr="001C5434">
        <w:rPr>
          <w:rFonts w:asciiTheme="majorHAnsi" w:hAnsiTheme="majorHAnsi" w:cstheme="majorHAnsi"/>
          <w:sz w:val="24"/>
          <w:szCs w:val="22"/>
        </w:rPr>
        <w:t>prediction models to improve performance was shown by a recent systematic review</w:t>
      </w:r>
      <w:r>
        <w:rPr>
          <w:rFonts w:asciiTheme="majorHAnsi" w:hAnsiTheme="majorHAnsi" w:cstheme="majorHAnsi"/>
          <w:sz w:val="24"/>
          <w:szCs w:val="22"/>
        </w:rPr>
        <w:t xml:space="preserve"> </w:t>
      </w:r>
      <w:r w:rsidR="001C5434" w:rsidRPr="001C5434">
        <w:rPr>
          <w:rFonts w:asciiTheme="majorHAnsi" w:hAnsiTheme="majorHAnsi" w:cstheme="majorHAnsi"/>
          <w:sz w:val="24"/>
          <w:szCs w:val="22"/>
        </w:rPr>
        <w:t xml:space="preserve">to result in a statistically significant increase in </w:t>
      </w:r>
      <w:r w:rsidR="001C5434" w:rsidRPr="001C5434">
        <w:rPr>
          <w:rFonts w:asciiTheme="majorHAnsi" w:hAnsiTheme="majorHAnsi" w:cstheme="majorHAnsi"/>
          <w:sz w:val="24"/>
          <w:szCs w:val="22"/>
        </w:rPr>
        <w:lastRenderedPageBreak/>
        <w:t xml:space="preserve">Area Under the Receiver Operating Characteristic (ROC) Curve (AUC) </w:t>
      </w:r>
      <w:r w:rsidR="00D91FD1">
        <w:rPr>
          <w:rFonts w:asciiTheme="majorHAnsi" w:hAnsiTheme="majorHAnsi" w:cstheme="majorHAnsi"/>
          <w:sz w:val="24"/>
          <w:szCs w:val="22"/>
        </w:rPr>
        <w:t>(</w:t>
      </w:r>
      <w:r w:rsidR="001C5434" w:rsidRPr="001C5434">
        <w:rPr>
          <w:rFonts w:asciiTheme="majorHAnsi" w:hAnsiTheme="majorHAnsi" w:cstheme="majorHAnsi"/>
          <w:sz w:val="24"/>
          <w:szCs w:val="22"/>
        </w:rPr>
        <w:t xml:space="preserve">0.03 </w:t>
      </w:r>
      <w:r w:rsidR="00D91FD1">
        <w:rPr>
          <w:rFonts w:asciiTheme="majorHAnsi" w:hAnsiTheme="majorHAnsi" w:cstheme="majorHAnsi"/>
          <w:sz w:val="24"/>
          <w:szCs w:val="22"/>
        </w:rPr>
        <w:t xml:space="preserve">- </w:t>
      </w:r>
      <w:r w:rsidR="001C5434" w:rsidRPr="001C5434">
        <w:rPr>
          <w:rFonts w:asciiTheme="majorHAnsi" w:hAnsiTheme="majorHAnsi" w:cstheme="majorHAnsi"/>
          <w:sz w:val="24"/>
          <w:szCs w:val="22"/>
        </w:rPr>
        <w:t>0.14</w:t>
      </w:r>
      <w:r w:rsidR="00D91FD1">
        <w:rPr>
          <w:rFonts w:asciiTheme="majorHAnsi" w:hAnsiTheme="majorHAnsi" w:cstheme="majorHAnsi"/>
          <w:sz w:val="24"/>
          <w:szCs w:val="22"/>
        </w:rPr>
        <w:t>)</w:t>
      </w:r>
      <w:r w:rsidR="00DE0F04">
        <w:rPr>
          <w:rFonts w:asciiTheme="majorHAnsi" w:hAnsiTheme="majorHAnsi" w:cstheme="majorHAnsi"/>
          <w:sz w:val="24"/>
          <w:szCs w:val="22"/>
        </w:rPr>
        <w:fldChar w:fldCharType="begin" w:fldLock="1"/>
      </w:r>
      <w:r w:rsidR="003E0FC8">
        <w:rPr>
          <w:rFonts w:asciiTheme="majorHAnsi" w:hAnsiTheme="majorHAnsi" w:cstheme="majorHAnsi"/>
          <w:sz w:val="24"/>
          <w:szCs w:val="22"/>
        </w:rPr>
        <w:instrText>ADDIN CSL_CITATION {"citationItems":[{"id":"ITEM-1","itemData":{"DOI":"10.1016/j.ejrad.2020.109019","ISSN":"18727727","PMID":"32361308","abstract":"Purpose: Assessment of a woman's risk of breast cancer is essential when moving towards personalized screening. Breast density is a well-known risk factor and has the potential to improve accuracy of risk prediction models. In this study we reviewed the impact on model performance of adding breast density to clinical breast cancer risk prediction models. Methods: We conducted a systematic review using a pre-specified search strategy for PubMed, EMBASE, Web of Science, and Cochrane Library from January 2007 until November 2019. Studies were screened using the Covidence software. Eligible studies developed or modified existing breast cancer risk prediction models applicable to the general population of women by adding breast density to the model. Improvement in discriminatory accuracy was measured as an increase in the Area Under the Curve or concordance statistics. Results: Eleven eligible studies were identified by the search and one by reference check. Four studies modified the Gail model, four modified the Tyrer-Cuzick model, and five studies developed new models. Several methods were used to measure breast density, including visual, semi- and fully automated methods. Eleven studies reported discriminatory accuracy and one study reported calibration. Seven studies found a statistically significantly increased discriminatory accuracy when including density in the model. The increase in AUC ranged 0.03 to 0.14. Four studies did not report on statistical significance, but reported an increased AUC ranging from 0.01 to 0.06. Conclusion: Including mammographic breast density has the potential to improve breast cancer risk prediction models. However, all models demonstrated limited discrimination accuracy.","author":[{"dropping-particle":"","family":"Vilmun","given":"Bolette Mikela","non-dropping-particle":"","parse-names":false,"suffix":""},{"dropping-particle":"","family":"Vejborg","given":"Ilse","non-dropping-particle":"","parse-names":false,"suffix":""},{"dropping-particle":"","family":"Lynge","given":"Elsebeth","non-dropping-particle":"","parse-names":false,"suffix":""},{"dropping-particle":"","family":"Lillholm","given":"Martin","non-dropping-particle":"","parse-names":false,"suffix":""},{"dropping-particle":"","family":"Nielsen","given":"Mads","non-dropping-particle":"","parse-names":false,"suffix":""},{"dropping-particle":"","family":"Nielsen","given":"Michael Bachmann","non-dropping-particle":"","parse-names":false,"suffix":""},{"dropping-particle":"","family":"Carlsen","given":"Jonathan Frederik","non-dropping-particle":"","parse-names":false,"suffix":""}],"container-title":"European Journal of Radiology","id":"ITEM-1","issue":"April","issued":{"date-parts":[["2020"]]},"page":"109019","publisher":"Elsevier","title":"Impact of adding breast density to breast cancer risk models: A systematic review","type":"article-journal","volume":"127"},"uris":["http://www.mendeley.com/documents/?uuid=bdf99214-f700-4f13-9644-434e00adf068"]}],"mendeley":{"formattedCitation":"&lt;sup&gt;31&lt;/sup&gt;","plainTextFormattedCitation":"31","previouslyFormattedCitation":"&lt;sup&gt;31&lt;/sup&gt;"},"properties":{"noteIndex":0},"schema":"https://github.com/citation-style-language/schema/raw/master/csl-citation.json"}</w:instrText>
      </w:r>
      <w:r w:rsidR="00DE0F04">
        <w:rPr>
          <w:rFonts w:asciiTheme="majorHAnsi" w:hAnsiTheme="majorHAnsi" w:cstheme="majorHAnsi"/>
          <w:sz w:val="24"/>
          <w:szCs w:val="22"/>
        </w:rPr>
        <w:fldChar w:fldCharType="separate"/>
      </w:r>
      <w:r w:rsidR="003E0FC8" w:rsidRPr="003E0FC8">
        <w:rPr>
          <w:rFonts w:asciiTheme="majorHAnsi" w:hAnsiTheme="majorHAnsi" w:cstheme="majorHAnsi"/>
          <w:noProof/>
          <w:sz w:val="24"/>
          <w:szCs w:val="22"/>
          <w:vertAlign w:val="superscript"/>
        </w:rPr>
        <w:t>31</w:t>
      </w:r>
      <w:r w:rsidR="00DE0F04">
        <w:rPr>
          <w:rFonts w:asciiTheme="majorHAnsi" w:hAnsiTheme="majorHAnsi" w:cstheme="majorHAnsi"/>
          <w:sz w:val="24"/>
          <w:szCs w:val="22"/>
        </w:rPr>
        <w:fldChar w:fldCharType="end"/>
      </w:r>
      <w:r w:rsidR="001C5434" w:rsidRPr="001C5434">
        <w:rPr>
          <w:rFonts w:asciiTheme="majorHAnsi" w:hAnsiTheme="majorHAnsi" w:cstheme="majorHAnsi"/>
          <w:sz w:val="24"/>
          <w:szCs w:val="22"/>
        </w:rPr>
        <w:t xml:space="preserve">. Alternative measures to quantify breast density with non-ionising radiation techniques have been proposed using </w:t>
      </w:r>
      <w:r w:rsidR="00BB2E90">
        <w:rPr>
          <w:rFonts w:asciiTheme="majorHAnsi" w:hAnsiTheme="majorHAnsi" w:cstheme="majorHAnsi"/>
          <w:sz w:val="24"/>
          <w:szCs w:val="22"/>
        </w:rPr>
        <w:t>Magnetic Resonance Imaging (</w:t>
      </w:r>
      <w:r w:rsidR="001C5434" w:rsidRPr="001C5434">
        <w:rPr>
          <w:rFonts w:asciiTheme="majorHAnsi" w:hAnsiTheme="majorHAnsi" w:cstheme="majorHAnsi"/>
          <w:sz w:val="24"/>
          <w:szCs w:val="22"/>
        </w:rPr>
        <w:t>MRI</w:t>
      </w:r>
      <w:r w:rsidR="00BB2E90">
        <w:rPr>
          <w:rFonts w:asciiTheme="majorHAnsi" w:hAnsiTheme="majorHAnsi" w:cstheme="majorHAnsi"/>
          <w:sz w:val="24"/>
          <w:szCs w:val="22"/>
        </w:rPr>
        <w:t>)</w:t>
      </w:r>
      <w:r w:rsidR="001C5434" w:rsidRPr="001C5434">
        <w:rPr>
          <w:rFonts w:asciiTheme="majorHAnsi" w:hAnsiTheme="majorHAnsi" w:cstheme="majorHAnsi"/>
          <w:sz w:val="24"/>
          <w:szCs w:val="22"/>
        </w:rPr>
        <w:t xml:space="preserve"> and </w:t>
      </w:r>
      <w:r w:rsidR="00BB2E90">
        <w:rPr>
          <w:rFonts w:asciiTheme="majorHAnsi" w:hAnsiTheme="majorHAnsi" w:cstheme="majorHAnsi"/>
          <w:sz w:val="24"/>
          <w:szCs w:val="22"/>
        </w:rPr>
        <w:t>Ultrasound (</w:t>
      </w:r>
      <w:r w:rsidR="001C5434" w:rsidRPr="001C5434">
        <w:rPr>
          <w:rFonts w:asciiTheme="majorHAnsi" w:hAnsiTheme="majorHAnsi" w:cstheme="majorHAnsi"/>
          <w:sz w:val="24"/>
          <w:szCs w:val="22"/>
        </w:rPr>
        <w:t>USS</w:t>
      </w:r>
      <w:r w:rsidR="00BB2E90">
        <w:rPr>
          <w:rFonts w:asciiTheme="majorHAnsi" w:hAnsiTheme="majorHAnsi" w:cstheme="majorHAnsi"/>
          <w:sz w:val="24"/>
          <w:szCs w:val="22"/>
        </w:rPr>
        <w:t>)</w:t>
      </w:r>
      <w:r w:rsidR="00DE0F04">
        <w:rPr>
          <w:rFonts w:asciiTheme="majorHAnsi" w:hAnsiTheme="majorHAnsi" w:cstheme="majorHAnsi"/>
          <w:sz w:val="24"/>
          <w:szCs w:val="22"/>
        </w:rPr>
        <w:fldChar w:fldCharType="begin" w:fldLock="1"/>
      </w:r>
      <w:r w:rsidR="00DE0F04">
        <w:rPr>
          <w:rFonts w:asciiTheme="majorHAnsi" w:hAnsiTheme="majorHAnsi" w:cstheme="majorHAnsi"/>
          <w:sz w:val="24"/>
          <w:szCs w:val="22"/>
        </w:rPr>
        <w:instrText>ADDIN CSL_CITATION {"citationItems":[{"id":"ITEM-1","itemData":{"DOI":"10.1186/bcr2102","ISSN":"14655411","PMID":"18598375","abstract":"Mammographic density has been strongly associated with increased risk of breast cancer. Furthermore, density is inversely correlated with the accuracy of mammography and, therefore, a measurement of density conveys information about the difficulty of detecting cancer in a mammogram. Initial methods for assessing mammographic density were entirely subjective and qualitative; however, in the past few years methods have been developed to provide more objective and quantitative density measurements. Research is now underway to create and validate techniques for volumetric measurement of density. It is also possible to measure breast density with other imaging modalities, such as ultrasound and MRI, which do not require the use of ionizing radiation and may, therefore, be more suitable for use in young women or where it is desirable to perform measurements more frequently. In this article, the techniques for measurement of density are reviewed and some consideration is given to their strengths and limitations.© 2008 BioMed Central Ltd.","author":[{"dropping-particle":"","family":"Yaffe","given":"Martin J.","non-dropping-particle":"","parse-names":false,"suffix":""}],"container-title":"Breast Cancer Research","id":"ITEM-1","issue":"3","issued":{"date-parts":[["2008"]]},"page":"1-10","title":"Mammographic density. Measurement of mammographic density","type":"article-journal","volume":"10"},"uris":["http://www.mendeley.com/documents/?uuid=ca809153-ff96-42d4-b1b3-e8849c5137d5"]},{"id":"ITEM-2","itemData":{"DOI":"10.1093/jnci/djq239","ISSN":"00278874","PMID":"20616353","abstract":"Breast density, as assessed by mammography, reflects breast tissue composition. Breast epithelium and stroma attenuate X-rays more than fat and thus appear light on mammograms while fat appears dark. In this review, we provide an overview of selected areas of current knowledge about the relationship between breast density and susceptibility to breast cancer. We review the evidence that breast density is a risk factor for breast cancer, the histological and other risk factors that are associated with variations in breast density, and the biological plausibility of the associations with risk of breast cancer. We also discuss the potential for improved risk prediction that might be achieved by using alternative breast imaging methods, such as magnetic resonance or ultrasound. After adjustment for other risk factors, breast density is consistently associated with breast cancer risk, more strongly than most other risk factors for this disease, and extensive breast density may account for a substantial fraction of breast cancer. Breast density is associated with risk of all of the proliferative lesions that are thought to be precursors of breast cancer. Studies of twins have shown that breast density is a highly heritable quantitative trait. Associations between breast density and variations in breast histology, risk of proliferative breast lesions, and risk of breast cancer may be the result of exposures of breast tissue to both mitogens and mutagens. Characterization of breast density by mammography has several limitations, and the uses of breast density in risk prediction and breast cancer prevention may be improved by other methods of imaging, such as magnetic resonance or ultrasound tomography. © 2010 The Author.","author":[{"dropping-particle":"","family":"Boyd","given":"Norman F.","non-dropping-particle":"","parse-names":false,"suffix":""},{"dropping-particle":"","family":"Martin","given":"Lisa J.","non-dropping-particle":"","parse-names":false,"suffix":""},{"dropping-particle":"","family":"Bronskill","given":"Michael","non-dropping-particle":"","parse-names":false,"suffix":""},{"dropping-particle":"","family":"Yaffe","given":"Martin J.","non-dropping-particle":"","parse-names":false,"suffix":""},{"dropping-particle":"","family":"Duric","given":"Neb","non-dropping-particle":"","parse-names":false,"suffix":""},{"dropping-particle":"","family":"Minkin","given":"Salomon","non-dropping-particle":"","parse-names":false,"suffix":""}],"container-title":"Journal of the National Cancer Institute","id":"ITEM-2","issue":"16","issued":{"date-parts":[["2010"]]},"page":"1224-1237","title":"Breast tissue composition and susceptibility to breast cancer","type":"article-journal","volume":"102"},"uris":["http://www.mendeley.com/documents/?uuid=4823acc7-7e3f-4683-837a-40a88b15243f"]}],"mendeley":{"formattedCitation":"&lt;sup&gt;8,9&lt;/sup&gt;","plainTextFormattedCitation":"8,9","previouslyFormattedCitation":"&lt;sup&gt;8,9&lt;/sup&gt;"},"properties":{"noteIndex":0},"schema":"https://github.com/citation-style-language/schema/raw/master/csl-citation.json"}</w:instrText>
      </w:r>
      <w:r w:rsidR="00DE0F04">
        <w:rPr>
          <w:rFonts w:asciiTheme="majorHAnsi" w:hAnsiTheme="majorHAnsi" w:cstheme="majorHAnsi"/>
          <w:sz w:val="24"/>
          <w:szCs w:val="22"/>
        </w:rPr>
        <w:fldChar w:fldCharType="separate"/>
      </w:r>
      <w:r w:rsidR="00DE0F04" w:rsidRPr="00DE0F04">
        <w:rPr>
          <w:rFonts w:asciiTheme="majorHAnsi" w:hAnsiTheme="majorHAnsi" w:cstheme="majorHAnsi"/>
          <w:noProof/>
          <w:sz w:val="24"/>
          <w:szCs w:val="22"/>
          <w:vertAlign w:val="superscript"/>
        </w:rPr>
        <w:t>8,9</w:t>
      </w:r>
      <w:r w:rsidR="00DE0F04">
        <w:rPr>
          <w:rFonts w:asciiTheme="majorHAnsi" w:hAnsiTheme="majorHAnsi" w:cstheme="majorHAnsi"/>
          <w:sz w:val="24"/>
          <w:szCs w:val="22"/>
        </w:rPr>
        <w:fldChar w:fldCharType="end"/>
      </w:r>
      <w:r w:rsidR="001C5434" w:rsidRPr="001C5434">
        <w:rPr>
          <w:rFonts w:asciiTheme="majorHAnsi" w:hAnsiTheme="majorHAnsi" w:cstheme="majorHAnsi"/>
          <w:sz w:val="24"/>
          <w:szCs w:val="22"/>
        </w:rPr>
        <w:t xml:space="preserve">.  </w:t>
      </w:r>
    </w:p>
    <w:p w14:paraId="22D2FF83" w14:textId="77777777" w:rsidR="001C5434" w:rsidRPr="001C5434" w:rsidRDefault="001C5434" w:rsidP="00C76A7D">
      <w:pPr>
        <w:pStyle w:val="CommentText"/>
        <w:spacing w:line="480" w:lineRule="auto"/>
        <w:rPr>
          <w:rFonts w:asciiTheme="majorHAnsi" w:hAnsiTheme="majorHAnsi" w:cstheme="majorHAnsi"/>
          <w:sz w:val="24"/>
          <w:szCs w:val="22"/>
        </w:rPr>
      </w:pPr>
    </w:p>
    <w:p w14:paraId="13A10CC0" w14:textId="727BAD1F" w:rsidR="001C5434" w:rsidRDefault="001C5434" w:rsidP="00C76A7D">
      <w:pPr>
        <w:pStyle w:val="CommentText"/>
        <w:spacing w:line="480" w:lineRule="auto"/>
        <w:rPr>
          <w:rFonts w:asciiTheme="majorHAnsi" w:hAnsiTheme="majorHAnsi" w:cstheme="majorHAnsi"/>
          <w:color w:val="000000" w:themeColor="text1"/>
          <w:sz w:val="24"/>
          <w:szCs w:val="22"/>
        </w:rPr>
      </w:pPr>
      <w:r w:rsidRPr="001C5434">
        <w:rPr>
          <w:rFonts w:asciiTheme="majorHAnsi" w:hAnsiTheme="majorHAnsi" w:cstheme="majorHAnsi"/>
          <w:sz w:val="24"/>
          <w:szCs w:val="22"/>
        </w:rPr>
        <w:t>Legislation passed by the US Congress in 2019 directs the Food and Drug Administration (FDA) to ensure reports are provided for patients and doctors, detailing breast density as part of the US breast screening programme</w:t>
      </w:r>
      <w:r w:rsidR="00DE0F04">
        <w:rPr>
          <w:rFonts w:asciiTheme="majorHAnsi" w:hAnsiTheme="majorHAnsi" w:cstheme="majorHAnsi"/>
          <w:sz w:val="24"/>
          <w:szCs w:val="22"/>
        </w:rPr>
        <w:fldChar w:fldCharType="begin" w:fldLock="1"/>
      </w:r>
      <w:r w:rsidR="003E0FC8">
        <w:rPr>
          <w:rFonts w:asciiTheme="majorHAnsi" w:hAnsiTheme="majorHAnsi" w:cstheme="majorHAnsi"/>
          <w:sz w:val="24"/>
          <w:szCs w:val="22"/>
        </w:rPr>
        <w:instrText>ADDIN CSL_CITATION {"citationItems":[{"id":"ITEM-1","itemData":{"URL":"https://www.fda.gov/news-events/press-announcements/fda-advances-landmark-policy-changes-modernize-mammography-services-and-improve-their-quality","accessed":{"date-parts":[["2020","10","9"]]},"author":[{"dropping-particle":"","family":"US Food and Drug Administration","given":"","non-dropping-particle":"","parse-names":false,"suffix":""}],"id":"ITEM-1","issued":{"date-parts":[["0"]]},"title":"FDA advances landmark policy changes to modernize mammography services and improve their quality","type":"webpage"},"uris":["http://www.mendeley.com/documents/?uuid=7360623e-e2b7-44d4-8193-d57010454275"]},{"id":"ITEM-2","itemData":{"DOI":"doi: 10.1136/bmjebm-2020-111364.","PMID":"32665223","author":[{"dropping-particle":"","family":"Nickel","given":"B","non-dropping-particle":"","parse-names":false,"suffix":""},{"dropping-particle":"","family":"Farber","given":"R","non-dropping-particle":"","parse-names":false,"suffix":""},{"dropping-particle":"","family":"Brennan","given":"M","non-dropping-particle":"","parse-names":false,"suffix":""},{"dropping-particle":"","family":"Hersch","given":"J","non-dropping-particle":"","parse-names":false,"suffix":""},{"dropping-particle":"","family":"McCaffery","given":"K","non-dropping-particle":"","parse-names":false,"suffix":""},{"dropping-particle":"","family":"N","given":"Houssami","non-dropping-particle":"","parse-names":false,"suffix":""}],"container-title":"BMJ Evid Based Med","id":"ITEM-2","issued":{"date-parts":[["2020"]]},"title":"Breast density notification: evidence on whether benefit outweighs harm is required to inform future screening practice","type":"article-journal"},"uris":["http://www.mendeley.com/documents/?uuid=b831f476-942d-4bef-8065-5491d08463c7"]}],"mendeley":{"formattedCitation":"&lt;sup&gt;32,33&lt;/sup&gt;","plainTextFormattedCitation":"32,33","previouslyFormattedCitation":"&lt;sup&gt;32,33&lt;/sup&gt;"},"properties":{"noteIndex":0},"schema":"https://github.com/citation-style-language/schema/raw/master/csl-citation.json"}</w:instrText>
      </w:r>
      <w:r w:rsidR="00DE0F04">
        <w:rPr>
          <w:rFonts w:asciiTheme="majorHAnsi" w:hAnsiTheme="majorHAnsi" w:cstheme="majorHAnsi"/>
          <w:sz w:val="24"/>
          <w:szCs w:val="22"/>
        </w:rPr>
        <w:fldChar w:fldCharType="separate"/>
      </w:r>
      <w:r w:rsidR="003E0FC8" w:rsidRPr="003E0FC8">
        <w:rPr>
          <w:rFonts w:asciiTheme="majorHAnsi" w:hAnsiTheme="majorHAnsi" w:cstheme="majorHAnsi"/>
          <w:noProof/>
          <w:sz w:val="24"/>
          <w:szCs w:val="22"/>
          <w:vertAlign w:val="superscript"/>
        </w:rPr>
        <w:t>32,33</w:t>
      </w:r>
      <w:r w:rsidR="00DE0F04">
        <w:rPr>
          <w:rFonts w:asciiTheme="majorHAnsi" w:hAnsiTheme="majorHAnsi" w:cstheme="majorHAnsi"/>
          <w:sz w:val="24"/>
          <w:szCs w:val="22"/>
        </w:rPr>
        <w:fldChar w:fldCharType="end"/>
      </w:r>
      <w:r w:rsidRPr="001C5434">
        <w:rPr>
          <w:rFonts w:asciiTheme="majorHAnsi" w:hAnsiTheme="majorHAnsi" w:cstheme="majorHAnsi"/>
          <w:sz w:val="24"/>
          <w:szCs w:val="22"/>
        </w:rPr>
        <w:t>. Women classified as having dense breasts are recommended to discuss with their doctor if they should undergo additional imaging, though no unanimous recommendation has been put in place</w:t>
      </w:r>
      <w:r w:rsidR="00DE0F04">
        <w:rPr>
          <w:rFonts w:asciiTheme="majorHAnsi" w:hAnsiTheme="majorHAnsi" w:cstheme="majorHAnsi"/>
          <w:sz w:val="24"/>
          <w:szCs w:val="22"/>
        </w:rPr>
        <w:fldChar w:fldCharType="begin" w:fldLock="1"/>
      </w:r>
      <w:r w:rsidR="003E0FC8">
        <w:rPr>
          <w:rFonts w:asciiTheme="majorHAnsi" w:hAnsiTheme="majorHAnsi" w:cstheme="majorHAnsi"/>
          <w:sz w:val="24"/>
          <w:szCs w:val="22"/>
        </w:rPr>
        <w:instrText>ADDIN CSL_CITATION {"citationItems":[{"id":"ITEM-1","itemData":{"DOI":"doi: 10.1136/bmjebm-2020-111364.","PMID":"32665223","author":[{"dropping-particle":"","family":"Nickel","given":"B","non-dropping-particle":"","parse-names":false,"suffix":""},{"dropping-particle":"","family":"Farber","given":"R","non-dropping-particle":"","parse-names":false,"suffix":""},{"dropping-particle":"","family":"Brennan","given":"M","non-dropping-particle":"","parse-names":false,"suffix":""},{"dropping-particle":"","family":"Hersch","given":"J","non-dropping-particle":"","parse-names":false,"suffix":""},{"dropping-particle":"","family":"McCaffery","given":"K","non-dropping-particle":"","parse-names":false,"suffix":""},{"dropping-particle":"","family":"N","given":"Houssami","non-dropping-particle":"","parse-names":false,"suffix":""}],"container-title":"BMJ Evid Based Med","id":"ITEM-1","issued":{"date-parts":[["2020"]]},"title":"Breast density notification: evidence on whether benefit outweighs harm is required to inform future screening practice","type":"article-journal"},"uris":["http://www.mendeley.com/documents/?uuid=b831f476-942d-4bef-8065-5491d08463c7"]},{"id":"ITEM-2","itemData":{"DOI":"10.1007/s11606-019-05026-2","ISSN":"15251497","PMID":"31144277","abstract":"Background: Dense breast tissue increases breast cancer risk and lowers mammography sensitivity, but the value of supplemental imaging for dense breasts remains uncertain. Since 2009, 37 states and Washington DC have passed legislation requiring patient notification about breast density. Objective: Examine the effects of state breast density notification laws on use of supplemental breast imaging and breast biopsies. Design: Difference-in-differences analysis of supplemental imaging and biopsies before and after notification laws in 12 states enacting breast density notification laws from 2009 to 2014 and 12 matched control states. Supplemental imaging/biopsy within 6 months following an index mammogram were evaluated during four time periods related to legislation: (1) 6 months before, (2) 0–6 months after, (3) 6–12 months after, and (4) 12–18 months after. Participants: Women ages 40–64 years receiving an initial mammogram in a state that passed a breast density notification law or a control state. Intervention: Mandatory breast density notification following an index mammogram. Main Measures: Use of breast biopsies and supplemental breast imaging (breast ultrasound, tomosynthesis, magnetic resonance imaging, scintimammography, and thermography), overall and by specific test. Key Results: Supplemental breast imaging and biopsy increased modestly in states with notification laws and changed minimally in control states. Adjusted rates of supplemental imaging and biopsy within 6 months of mammography before legislation were 8.5% and 3.1%, respectively. Compared with pre-legislation in intervention and control states, legislation was associated with adjusted difference-in-differences estimates of + 1.3% (p &lt; 0.0001) and + 0.4% (p &lt; 0.0001) for supplemental imaging and biopsies, respectively, in the 6–12 months after the law and difference-in-differences estimates of + 3.3% (p &lt; 0.0001) and + 0.8% (p &lt; 0.0001) for supplemental imaging and biopsies, respectively, 12–18 months after the law. Conclusions: As breast density notification laws are considered, policymakers and clinicians should expect increases in breast imaging/biopsies. Additional research is needed on these laws’ effects on cost and patient outcomes.","author":[{"dropping-particle":"","family":"Saulsberry","given":"Loren","non-dropping-particle":"","parse-names":false,"suffix":""},{"dropping-particle":"","family":"Pace","given":"Lydia E.","non-dropping-particle":"","parse-names":false,"suffix":""},{"dropping-particle":"","family":"Keating","given":"Nancy L.","non-dropping-particle":"","parse-names":false,"suffix":""}],"container-title":"Journal of General Internal Medicine","id":"ITEM-2","issue":"8","issued":{"date-parts":[["2019"]]},"page":"1441-1451","publisher":"Journal of General Internal Medicine","title":"The Impact of Breast Density Notification Laws on Supplemental Breast Imaging and Breast Biopsy","type":"article-journal","volume":"34"},"uris":["http://www.mendeley.com/documents/?uuid=47e6a574-ea88-4c1e-8654-4c4f2980179a"]},{"id":"ITEM-3","itemData":{"DOI":"10.1148/rg.352140106","ISSN":"15271323","PMID":"25763718","abstract":"Mammographic breast density is rapidly becoming a hot topic in both the medical literature and the lay press. In the United States, recent legislative changes in 19 states now require radiologists to notify patients regarding breast density as well as the possible need for supplemental screening. Federal legislation regarding breast density notification has been introduced, and its passage is likely on the horizon. An understanding of the context, scientific evidence, and controversies surrounding the topic of breast density as a risk factor for breast cancer is critical for radiologists. The current state of evidence is presented regarding supplemental screening for women with dense breasts, including the use of digital breast tomosynthesis, whole-breast ultrasonography, and gadolinium-enhanced magnetic resonance imaging. A review of current practice guidelines and additional sources of information will improve radiologists’ understanding of the relevant subject of breast density and enable them to respond appropriately to questions from patients, clinicians, and the media.","author":[{"dropping-particle":"","family":"Freer","given":"Phoebe E.","non-dropping-particle":"","parse-names":false,"suffix":""}],"container-title":"Radiographics","id":"ITEM-3","issue":"2","issued":{"date-parts":[["2015"]]},"page":"302-315","title":"Mammographic breast density: Impact on breast cancer risk and implications for screening","type":"article-journal","volume":"35"},"uris":["http://www.mendeley.com/documents/?uuid=9491c04a-ac66-4b02-b1a8-0a1bb8b5e1e6"]}],"mendeley":{"formattedCitation":"&lt;sup&gt;33–35&lt;/sup&gt;","plainTextFormattedCitation":"33–35","previouslyFormattedCitation":"&lt;sup&gt;33–35&lt;/sup&gt;"},"properties":{"noteIndex":0},"schema":"https://github.com/citation-style-language/schema/raw/master/csl-citation.json"}</w:instrText>
      </w:r>
      <w:r w:rsidR="00DE0F04">
        <w:rPr>
          <w:rFonts w:asciiTheme="majorHAnsi" w:hAnsiTheme="majorHAnsi" w:cstheme="majorHAnsi"/>
          <w:sz w:val="24"/>
          <w:szCs w:val="22"/>
        </w:rPr>
        <w:fldChar w:fldCharType="separate"/>
      </w:r>
      <w:r w:rsidR="003E0FC8" w:rsidRPr="003E0FC8">
        <w:rPr>
          <w:rFonts w:asciiTheme="majorHAnsi" w:hAnsiTheme="majorHAnsi" w:cstheme="majorHAnsi"/>
          <w:noProof/>
          <w:sz w:val="24"/>
          <w:szCs w:val="22"/>
          <w:vertAlign w:val="superscript"/>
        </w:rPr>
        <w:t>33–35</w:t>
      </w:r>
      <w:r w:rsidR="00DE0F04">
        <w:rPr>
          <w:rFonts w:asciiTheme="majorHAnsi" w:hAnsiTheme="majorHAnsi" w:cstheme="majorHAnsi"/>
          <w:sz w:val="24"/>
          <w:szCs w:val="22"/>
        </w:rPr>
        <w:fldChar w:fldCharType="end"/>
      </w:r>
      <w:r w:rsidRPr="001C5434">
        <w:rPr>
          <w:rFonts w:asciiTheme="majorHAnsi" w:hAnsiTheme="majorHAnsi" w:cstheme="majorHAnsi"/>
          <w:sz w:val="24"/>
          <w:szCs w:val="22"/>
        </w:rPr>
        <w:t xml:space="preserve">. </w:t>
      </w:r>
      <w:r w:rsidRPr="001C5434">
        <w:rPr>
          <w:rFonts w:asciiTheme="majorHAnsi" w:hAnsiTheme="majorHAnsi" w:cstheme="majorHAnsi"/>
          <w:color w:val="000000" w:themeColor="text1"/>
          <w:sz w:val="24"/>
          <w:szCs w:val="22"/>
        </w:rPr>
        <w:t>Breast density varies across populations with the greatest proportion of the population reported to be represented in the middle two categories of BI-RADS density and approximately 40% of the population are estimated to have dense breast (﻿heterogeneously or extremely dense) from studies carried out on US Breast Cancer Surveillance Consortium (BCSC) populations</w:t>
      </w:r>
      <w:r w:rsidR="00DE0F04">
        <w:rPr>
          <w:rFonts w:asciiTheme="majorHAnsi" w:hAnsiTheme="majorHAnsi" w:cstheme="majorHAnsi"/>
          <w:color w:val="000000" w:themeColor="text1"/>
          <w:sz w:val="24"/>
          <w:szCs w:val="22"/>
        </w:rPr>
        <w:fldChar w:fldCharType="begin" w:fldLock="1"/>
      </w:r>
      <w:r w:rsidR="003E0FC8">
        <w:rPr>
          <w:rFonts w:asciiTheme="majorHAnsi" w:hAnsiTheme="majorHAnsi" w:cstheme="majorHAnsi"/>
          <w:color w:val="000000" w:themeColor="text1"/>
          <w:sz w:val="24"/>
          <w:szCs w:val="22"/>
        </w:rPr>
        <w:instrText>ADDIN CSL_CITATION {"citationItems":[{"id":"ITEM-1","itemData":{"DOI":"10.1093/jnci/dju255","ISSN":"14602105","abstract":"Background National legislation is under consideration that would require women with mammographically dense breasts to be informed of their breast density and encouraged to discuss supplemental breast cancer screening with their health care providers. The number of US women potentially affected by this legislation is unknown. Methods We determined the mammographic breast density distribution by age and body mass index (BMI) using data from 1 518 599 mammograms conducted from 2007 through 2010 at mammography facilities in the Breast Cancer Surveillance Consortium (BCSC). We applied these breast density distributions to age- and BMI-specific counts of the US female population derived from the 2010 US Census and the National Health and Nutrition Examination Survey (NHANES) to estimate the number of US women with dense breasts. Results Overall, 43.3% (95% confidence interval [CI] = 43.1% to 43.4%) of women 40 to 74 years of age had heterogeneously or extremely dense breasts, and this proportion was inversely associated with age and BMI. Based on the age and BMI distribution of US women, we estimated that 27.6 million women (95% CI = 27.5 to 27.7 million) aged 40 to 74 years in the United States have heterogeneously or extremely dense breasts. Women aged 40 to 49 years (N = 12.3 million) accounted for 44.3% of this group. Conclusion The prevalence of dense breasts among US women of common breast cancer screening ages exceeds 25 million. Policymakers and healthcare providers should consider this large prevalence when debating breast density notification legislation and designing strategies to ensure that women who are notified have opportunities to evaluate breast cancer risk and discuss and pursue supplemental screening options if deemed appropriate.","author":[{"dropping-particle":"","family":"Sprague","given":"Brian L.","non-dropping-particle":"","parse-names":false,"suffix":""},{"dropping-particle":"","family":"Gangnon","given":"Ronald E.","non-dropping-particle":"","parse-names":false,"suffix":""},{"dropping-particle":"","family":"Burt","given":"Veronica","non-dropping-particle":"","parse-names":false,"suffix":""},{"dropping-particle":"","family":"Trentham-Dietz","given":"Amy","non-dropping-particle":"","parse-names":false,"suffix":""},{"dropping-particle":"","family":"Hampton","given":"John M.","non-dropping-particle":"","parse-names":false,"suffix":""},{"dropping-particle":"","family":"Wellman","given":"Robert D.","non-dropping-particle":"","parse-names":false,"suffix":""},{"dropping-particle":"","family":"Kerlikowske","given":"Karla","non-dropping-particle":"","parse-names":false,"suffix":""},{"dropping-particle":"","family":"Miglioretti","given":"Diana L.","non-dropping-particle":"","parse-names":false,"suffix":""}],"container-title":"Journal of the National Cancer Institute","id":"ITEM-1","issue":"10","issued":{"date-parts":[["2014"]]},"title":"Prevalence of mammographically dense breasts in the United States","type":"article-journal","volume":"106"},"uris":["http://www.mendeley.com/documents/?uuid=81a8a266-4850-43c9-9bf9-b2a81f1ea2dc"]},{"id":"ITEM-2","itemData":{"DOI":"10.1148/radiol.2016161174","ISSN":"15271315","abstract":"Purpose: To establish performance benchmarks for modern screening digital mammography and assess performance trends over time in U.S. community practice. Materials and Methods: This HIPAA-compliant, institutional review board-approved study measured the performance of digital screening mammography interpreted by 359 radiologists across 95 facilities in six Breast Cancer Surveillance Consortium (BCSC) registries. The study included 1 682 504 digital screening mammograms performed between 2007 and 2013 in 792 808 women. Performance measures were calculated according to the American College of Radiology Breast Imaging Reporting and Data System, 5th edition, and were compared with published benchmarks by the BCSC, the National Mammography Database, and performance recommendations by expert opinion. Benchmarks were derived from the distribution of performance metrics across radiologists and were presented as 50th (median), 10th, 25th, 75th, and 90th percentiles, with graphic presentations using smoothed curves. Results: Mean screening performance measures were as follows: abnormal interpretation rate (AIR), 11.6 (95% confidence interval [CI]: 11.5, 11.6); cancers detected per 1000 screens, or cancer detection rate (CDR), 5.1 (95% CI: 5.0, 5.2); sensitivity, 86.9% (95% CI: 86.3%, 87.6%); specificity, 88.9% (95% CI: 88.8%, 88.9%); false-negative rate per 1000 screens, 0.8 (95% CI: 0.7, 0.8); positive predictive value (PPV) 1, 4.4% (95% CI: 4.3%, 4.5%); PPV2, 25.6% (95% CI: 25.1%, 26.1%); PPV3, 28.6% (95% CI: 28.0%, 29.3%); cancers stage 0 or 1, 76.9%; minimal cancers, 57.7%; and node-negative invasive cancers, 79.4%. Recommended CDRs were achieved by 92.1% of radiologists in community practice, and 97.1% achieved recommended ranges for sensitivity. Only 59.0% of radiologists achieved recommended AIRs, and only 63.0% achieved recommended levels of specificity. Conclusion: The majority of radiologists in the BCSC surpass cancer detection recommendations for screening mammography; however, AIRs continue to be higher than the recommended rate for almost half of radiologists interpreting screening mammograms.","author":[{"dropping-particle":"","family":"Lehman","given":"Constance D.","non-dropping-particle":"","parse-names":false,"suffix":""},{"dropping-particle":"","family":"Arao","given":"Robert F.","non-dropping-particle":"","parse-names":false,"suffix":""},{"dropping-particle":"","family":"Sprague","given":"Brian L.","non-dropping-particle":"","parse-names":false,"suffix":""},{"dropping-particle":"","family":"Lee","given":"Janie M.","non-dropping-particle":"","parse-names":false,"suffix":""},{"dropping-particle":"","family":"Buist","given":"Diana S.M.","non-dropping-particle":"","parse-names":false,"suffix":""},{"dropping-particle":"","family":"Kerlikowske","given":"Karla","non-dropping-particle":"","parse-names":false,"suffix":""},{"dropping-particle":"","family":"Henderson","given":"Louise M.","non-dropping-particle":"","parse-names":false,"suffix":""},{"dropping-particle":"","family":"Onega","given":"Tracy","non-dropping-particle":"","parse-names":false,"suffix":""},{"dropping-particle":"","family":"Tosteson","given":"Anna N.A.","non-dropping-particle":"","parse-names":false,"suffix":""},{"dropping-particle":"","family":"Rauscher","given":"Garth H.","non-dropping-particle":"","parse-names":false,"suffix":""},{"dropping-particle":"","family":"Miglioretti","given":"Diana L.","non-dropping-particle":"","parse-names":false,"suffix":""}],"container-title":"Radiology","id":"ITEM-2","issue":"1","issued":{"date-parts":[["2017"]]},"page":"49-58","title":"National performance benchmarks for modern screening digital mammography: Update from the Breast Cancer Surveillance Consortium","type":"article-journal","volume":"283"},"uris":["http://www.mendeley.com/documents/?uuid=b1e51e30-d514-4164-82fa-cc320db59996"]}],"mendeley":{"formattedCitation":"&lt;sup&gt;36,37&lt;/sup&gt;","plainTextFormattedCitation":"36,37","previouslyFormattedCitation":"&lt;sup&gt;36,37&lt;/sup&gt;"},"properties":{"noteIndex":0},"schema":"https://github.com/citation-style-language/schema/raw/master/csl-citation.json"}</w:instrText>
      </w:r>
      <w:r w:rsidR="00DE0F04">
        <w:rPr>
          <w:rFonts w:asciiTheme="majorHAnsi" w:hAnsiTheme="majorHAnsi" w:cstheme="majorHAnsi"/>
          <w:color w:val="000000" w:themeColor="text1"/>
          <w:sz w:val="24"/>
          <w:szCs w:val="22"/>
        </w:rPr>
        <w:fldChar w:fldCharType="separate"/>
      </w:r>
      <w:r w:rsidR="003E0FC8" w:rsidRPr="003E0FC8">
        <w:rPr>
          <w:rFonts w:asciiTheme="majorHAnsi" w:hAnsiTheme="majorHAnsi" w:cstheme="majorHAnsi"/>
          <w:noProof/>
          <w:color w:val="000000" w:themeColor="text1"/>
          <w:sz w:val="24"/>
          <w:szCs w:val="22"/>
          <w:vertAlign w:val="superscript"/>
        </w:rPr>
        <w:t>36,37</w:t>
      </w:r>
      <w:r w:rsidR="00DE0F04">
        <w:rPr>
          <w:rFonts w:asciiTheme="majorHAnsi" w:hAnsiTheme="majorHAnsi" w:cstheme="majorHAnsi"/>
          <w:color w:val="000000" w:themeColor="text1"/>
          <w:sz w:val="24"/>
          <w:szCs w:val="22"/>
        </w:rPr>
        <w:fldChar w:fldCharType="end"/>
      </w:r>
      <w:r w:rsidRPr="001C5434">
        <w:rPr>
          <w:rFonts w:asciiTheme="majorHAnsi" w:hAnsiTheme="majorHAnsi" w:cstheme="majorHAnsi"/>
          <w:color w:val="000000" w:themeColor="text1"/>
          <w:sz w:val="24"/>
          <w:szCs w:val="22"/>
        </w:rPr>
        <w:t>.</w:t>
      </w:r>
    </w:p>
    <w:p w14:paraId="58905A6F" w14:textId="487ACDB7" w:rsidR="00483A0F" w:rsidRPr="001C5434" w:rsidRDefault="00483A0F" w:rsidP="00C76A7D">
      <w:pPr>
        <w:pStyle w:val="CommentText"/>
        <w:spacing w:line="480" w:lineRule="auto"/>
        <w:rPr>
          <w:rFonts w:asciiTheme="majorHAnsi" w:hAnsiTheme="majorHAnsi" w:cstheme="majorHAnsi"/>
          <w:sz w:val="24"/>
          <w:szCs w:val="22"/>
        </w:rPr>
      </w:pPr>
      <w:r w:rsidRPr="001C5434">
        <w:rPr>
          <w:rFonts w:asciiTheme="majorHAnsi" w:hAnsiTheme="majorHAnsi" w:cstheme="majorHAnsi"/>
          <w:sz w:val="24"/>
          <w:szCs w:val="22"/>
        </w:rPr>
        <w:t>Introducing automated tools to provide consistent reliable density measures would fill a gap where density is currently not reported without increasing the reading duties and time</w:t>
      </w:r>
      <w:r w:rsidR="00DE0F04">
        <w:rPr>
          <w:rFonts w:asciiTheme="majorHAnsi" w:hAnsiTheme="majorHAnsi" w:cstheme="majorHAnsi"/>
          <w:sz w:val="24"/>
          <w:szCs w:val="22"/>
        </w:rPr>
        <w:fldChar w:fldCharType="begin" w:fldLock="1"/>
      </w:r>
      <w:r w:rsidR="003E0FC8">
        <w:rPr>
          <w:rFonts w:asciiTheme="majorHAnsi" w:hAnsiTheme="majorHAnsi" w:cstheme="majorHAnsi"/>
          <w:sz w:val="24"/>
          <w:szCs w:val="22"/>
        </w:rPr>
        <w:instrText>ADDIN CSL_CITATION {"citationItems":[{"id":"ITEM-1","itemData":{"DOI":"10.2214/AJR.19.21994","ISSN":"15463141","PMID":"31743049","abstract":"OBJECTIVE. Dense breast tissue is an established risk factor for the development of breast cancer. Methods for reliable and reproducible identification of breast density have been developed and are increasingly being adopted into clinical practice, allowing enhanced identification of patients who will benefit from supplemental screening. Breast density is being used for patient risk stratification through incorporation into risk models, leading to more precise management and improved decision making regarding personalized screening strategies. CONCLUSION. This review provides an update on breast density assessment, evaluation of patient's risk status, and the use of supplemental screening.","author":[{"dropping-particle":"V.","family":"Destounis","given":"Stamatia","non-dropping-particle":"","parse-names":false,"suffix":""},{"dropping-particle":"","family":"Santacroce","given":"Amanda","non-dropping-particle":"","parse-names":false,"suffix":""},{"dropping-particle":"","family":"Arieno","given":"Andrea","non-dropping-particle":"","parse-names":false,"suffix":""}],"container-title":"American Journal of Roentgenology","id":"ITEM-1","issue":"2","issued":{"date-parts":[["2020"]]},"page":"296-305","title":"Update on breast density, risk estimation, and supplemental screening","type":"article-journal","volume":"214"},"uris":["http://www.mendeley.com/documents/?uuid=2b6ac15b-6f21-4df6-8a94-f3534cf6f997"]}],"mendeley":{"formattedCitation":"&lt;sup&gt;38&lt;/sup&gt;","plainTextFormattedCitation":"38","previouslyFormattedCitation":"&lt;sup&gt;38&lt;/sup&gt;"},"properties":{"noteIndex":0},"schema":"https://github.com/citation-style-language/schema/raw/master/csl-citation.json"}</w:instrText>
      </w:r>
      <w:r w:rsidR="00DE0F04">
        <w:rPr>
          <w:rFonts w:asciiTheme="majorHAnsi" w:hAnsiTheme="majorHAnsi" w:cstheme="majorHAnsi"/>
          <w:sz w:val="24"/>
          <w:szCs w:val="22"/>
        </w:rPr>
        <w:fldChar w:fldCharType="separate"/>
      </w:r>
      <w:r w:rsidR="003E0FC8" w:rsidRPr="003E0FC8">
        <w:rPr>
          <w:rFonts w:asciiTheme="majorHAnsi" w:hAnsiTheme="majorHAnsi" w:cstheme="majorHAnsi"/>
          <w:noProof/>
          <w:sz w:val="24"/>
          <w:szCs w:val="22"/>
          <w:vertAlign w:val="superscript"/>
        </w:rPr>
        <w:t>38</w:t>
      </w:r>
      <w:r w:rsidR="00DE0F04">
        <w:rPr>
          <w:rFonts w:asciiTheme="majorHAnsi" w:hAnsiTheme="majorHAnsi" w:cstheme="majorHAnsi"/>
          <w:sz w:val="24"/>
          <w:szCs w:val="22"/>
        </w:rPr>
        <w:fldChar w:fldCharType="end"/>
      </w:r>
      <w:r w:rsidRPr="001C5434">
        <w:rPr>
          <w:rFonts w:asciiTheme="majorHAnsi" w:hAnsiTheme="majorHAnsi" w:cstheme="majorHAnsi"/>
          <w:sz w:val="24"/>
          <w:szCs w:val="22"/>
        </w:rPr>
        <w:t>. It would also allow for the incorporation of density information into risk prediction models as well as possibly facilitating a standardised measure from which a threshold can be determined to target supplemental imaging strategies</w:t>
      </w:r>
      <w:r w:rsidR="00CA5E30">
        <w:rPr>
          <w:rFonts w:asciiTheme="majorHAnsi" w:hAnsiTheme="majorHAnsi" w:cstheme="majorHAnsi"/>
          <w:sz w:val="24"/>
          <w:szCs w:val="22"/>
        </w:rPr>
        <w:fldChar w:fldCharType="begin" w:fldLock="1"/>
      </w:r>
      <w:r w:rsidR="00C76A7D">
        <w:rPr>
          <w:rFonts w:asciiTheme="majorHAnsi" w:hAnsiTheme="majorHAnsi" w:cstheme="majorHAnsi"/>
          <w:sz w:val="24"/>
          <w:szCs w:val="22"/>
        </w:rPr>
        <w:instrText>ADDIN CSL_CITATION {"citationItems":[{"id":"ITEM-1","itemData":{"URL":"https://clinicaltrials.gov/ct2/show/NCT04097366","accessed":{"date-parts":[["2020","10","27"]]},"author":[{"dropping-particle":"","family":"ClinicalTrials.gov","given":"","non-dropping-particle":"","parse-names":false,"suffix":""}],"id":"ITEM-1","issued":{"date-parts":[["0"]]},"title":"Breast Screening - Risk Adaptive Imaging for Density (BRAID)","type":"webpage"},"uris":["http://www.mendeley.com/documents/?uuid=38c6d860-528e-442a-8656-ee79e788a020"]}],"mendeley":{"formattedCitation":"&lt;sup&gt;39&lt;/sup&gt;","plainTextFormattedCitation":"39","previouslyFormattedCitation":"&lt;sup&gt;39&lt;/sup&gt;"},"properties":{"noteIndex":0},"schema":"https://github.com/citation-style-language/schema/raw/master/csl-citation.json"}</w:instrText>
      </w:r>
      <w:r w:rsidR="00CA5E30">
        <w:rPr>
          <w:rFonts w:asciiTheme="majorHAnsi" w:hAnsiTheme="majorHAnsi" w:cstheme="majorHAnsi"/>
          <w:sz w:val="24"/>
          <w:szCs w:val="22"/>
        </w:rPr>
        <w:fldChar w:fldCharType="separate"/>
      </w:r>
      <w:r w:rsidR="00CA5E30" w:rsidRPr="00CA5E30">
        <w:rPr>
          <w:rFonts w:asciiTheme="majorHAnsi" w:hAnsiTheme="majorHAnsi" w:cstheme="majorHAnsi"/>
          <w:noProof/>
          <w:sz w:val="24"/>
          <w:szCs w:val="22"/>
          <w:vertAlign w:val="superscript"/>
        </w:rPr>
        <w:t>39</w:t>
      </w:r>
      <w:r w:rsidR="00CA5E30">
        <w:rPr>
          <w:rFonts w:asciiTheme="majorHAnsi" w:hAnsiTheme="majorHAnsi" w:cstheme="majorHAnsi"/>
          <w:sz w:val="24"/>
          <w:szCs w:val="22"/>
        </w:rPr>
        <w:fldChar w:fldCharType="end"/>
      </w:r>
      <w:r w:rsidRPr="001C5434">
        <w:rPr>
          <w:rFonts w:asciiTheme="majorHAnsi" w:hAnsiTheme="majorHAnsi" w:cstheme="majorHAnsi"/>
          <w:sz w:val="24"/>
          <w:szCs w:val="22"/>
        </w:rPr>
        <w:t xml:space="preserve">.  </w:t>
      </w:r>
    </w:p>
    <w:p w14:paraId="2472D228" w14:textId="6597050C" w:rsidR="001C5434" w:rsidRDefault="001C5434" w:rsidP="00C76A7D">
      <w:pPr>
        <w:pStyle w:val="CommentText"/>
        <w:spacing w:line="480" w:lineRule="auto"/>
        <w:rPr>
          <w:rFonts w:asciiTheme="majorHAnsi" w:hAnsiTheme="majorHAnsi" w:cstheme="majorHAnsi"/>
          <w:sz w:val="24"/>
          <w:szCs w:val="22"/>
        </w:rPr>
      </w:pPr>
    </w:p>
    <w:p w14:paraId="6DA99997" w14:textId="1E7615D7" w:rsidR="00483A0F" w:rsidRPr="00483A0F" w:rsidRDefault="00483A0F" w:rsidP="00C76A7D">
      <w:pPr>
        <w:pStyle w:val="CommentText"/>
        <w:spacing w:line="480" w:lineRule="auto"/>
        <w:rPr>
          <w:rFonts w:asciiTheme="majorHAnsi" w:hAnsiTheme="majorHAnsi" w:cstheme="majorHAnsi"/>
          <w:b/>
          <w:sz w:val="24"/>
          <w:szCs w:val="22"/>
        </w:rPr>
      </w:pPr>
      <w:r w:rsidRPr="00483A0F">
        <w:rPr>
          <w:rFonts w:asciiTheme="majorHAnsi" w:hAnsiTheme="majorHAnsi" w:cstheme="majorHAnsi"/>
          <w:b/>
          <w:sz w:val="24"/>
          <w:szCs w:val="22"/>
        </w:rPr>
        <w:t>Interval cancers</w:t>
      </w:r>
    </w:p>
    <w:p w14:paraId="63F5090B" w14:textId="6BB3D101" w:rsidR="001C5434" w:rsidRPr="001C5434" w:rsidRDefault="001C5434" w:rsidP="00C76A7D">
      <w:pPr>
        <w:pStyle w:val="CommentText"/>
        <w:spacing w:line="480" w:lineRule="auto"/>
        <w:rPr>
          <w:rFonts w:asciiTheme="majorHAnsi" w:hAnsiTheme="majorHAnsi" w:cstheme="majorHAnsi"/>
          <w:sz w:val="24"/>
          <w:szCs w:val="22"/>
        </w:rPr>
      </w:pPr>
      <w:r w:rsidRPr="001C5434">
        <w:rPr>
          <w:rFonts w:asciiTheme="majorHAnsi" w:hAnsiTheme="majorHAnsi" w:cstheme="majorHAnsi"/>
          <w:sz w:val="24"/>
          <w:szCs w:val="22"/>
        </w:rPr>
        <w:t>Interval cancers are defined as “a breast cancer diagnosed in the interval between scheduled screening episodes in women who have been screened and issued with a normal screening result”</w:t>
      </w:r>
      <w:r w:rsidR="00DE0F04">
        <w:rPr>
          <w:rFonts w:asciiTheme="majorHAnsi" w:hAnsiTheme="majorHAnsi" w:cstheme="majorHAnsi"/>
          <w:sz w:val="24"/>
          <w:szCs w:val="22"/>
        </w:rPr>
        <w:fldChar w:fldCharType="begin" w:fldLock="1"/>
      </w:r>
      <w:r w:rsidR="00C76A7D">
        <w:rPr>
          <w:rFonts w:asciiTheme="majorHAnsi" w:hAnsiTheme="majorHAnsi" w:cstheme="majorHAnsi"/>
          <w:sz w:val="24"/>
          <w:szCs w:val="22"/>
        </w:rPr>
        <w:instrText>ADDIN CSL_CITATION {"citationItems":[{"id":"ITEM-1","itemData":{"URL":"https://assets.publishing.service.gov.uk/government/uploads/system/uploads/attachment_data/file/801400/Guidance_on_Interval_cancers_Final.pdf","accessed":{"date-parts":[["2020","6","18"]]},"author":[{"dropping-particle":"","family":"Public Health England","given":"","non-dropping-particle":"","parse-names":false,"suffix":""}],"id":"ITEM-1","issue":"August","issued":{"date-parts":[["2017"]]},"page":"1-20","title":"NHS Breast Screening Programme Reporting, classification and monitoring of interval cancers and cancers following previous assessment","type":"webpage"},"uris":["http://www.mendeley.com/documents/?uuid=8201f65c-5dfb-412f-8191-433898478309"]}],"mendeley":{"formattedCitation":"&lt;sup&gt;40&lt;/sup&gt;","plainTextFormattedCitation":"40","previouslyFormattedCitation":"&lt;sup&gt;40&lt;/sup&gt;"},"properties":{"noteIndex":0},"schema":"https://github.com/citation-style-language/schema/raw/master/csl-citation.json"}</w:instrText>
      </w:r>
      <w:r w:rsidR="00DE0F04">
        <w:rPr>
          <w:rFonts w:asciiTheme="majorHAnsi" w:hAnsiTheme="majorHAnsi" w:cstheme="majorHAnsi"/>
          <w:sz w:val="24"/>
          <w:szCs w:val="22"/>
        </w:rPr>
        <w:fldChar w:fldCharType="separate"/>
      </w:r>
      <w:r w:rsidR="00CA5E30" w:rsidRPr="00CA5E30">
        <w:rPr>
          <w:rFonts w:asciiTheme="majorHAnsi" w:hAnsiTheme="majorHAnsi" w:cstheme="majorHAnsi"/>
          <w:noProof/>
          <w:sz w:val="24"/>
          <w:szCs w:val="22"/>
          <w:vertAlign w:val="superscript"/>
        </w:rPr>
        <w:t>40</w:t>
      </w:r>
      <w:r w:rsidR="00DE0F04">
        <w:rPr>
          <w:rFonts w:asciiTheme="majorHAnsi" w:hAnsiTheme="majorHAnsi" w:cstheme="majorHAnsi"/>
          <w:sz w:val="24"/>
          <w:szCs w:val="22"/>
        </w:rPr>
        <w:fldChar w:fldCharType="end"/>
      </w:r>
      <w:r w:rsidRPr="001C5434">
        <w:rPr>
          <w:rFonts w:asciiTheme="majorHAnsi" w:hAnsiTheme="majorHAnsi" w:cstheme="majorHAnsi"/>
          <w:sz w:val="24"/>
          <w:szCs w:val="22"/>
        </w:rPr>
        <w:t xml:space="preserve">. </w:t>
      </w:r>
      <w:r w:rsidR="00CD0F51">
        <w:rPr>
          <w:rFonts w:asciiTheme="majorHAnsi" w:hAnsiTheme="majorHAnsi" w:cstheme="majorHAnsi"/>
          <w:sz w:val="24"/>
          <w:szCs w:val="22"/>
        </w:rPr>
        <w:t>The screening interval will affect interval cancer rate, but c</w:t>
      </w:r>
      <w:r w:rsidRPr="001C5434">
        <w:rPr>
          <w:rFonts w:asciiTheme="majorHAnsi" w:hAnsiTheme="majorHAnsi" w:cstheme="majorHAnsi"/>
          <w:sz w:val="24"/>
          <w:szCs w:val="22"/>
        </w:rPr>
        <w:t xml:space="preserve">ancers can </w:t>
      </w:r>
      <w:r w:rsidR="00CD0F51">
        <w:rPr>
          <w:rFonts w:asciiTheme="majorHAnsi" w:hAnsiTheme="majorHAnsi" w:cstheme="majorHAnsi"/>
          <w:sz w:val="24"/>
          <w:szCs w:val="22"/>
        </w:rPr>
        <w:t xml:space="preserve">also </w:t>
      </w:r>
      <w:r w:rsidRPr="001C5434">
        <w:rPr>
          <w:rFonts w:asciiTheme="majorHAnsi" w:hAnsiTheme="majorHAnsi" w:cstheme="majorHAnsi"/>
          <w:sz w:val="24"/>
          <w:szCs w:val="22"/>
        </w:rPr>
        <w:t xml:space="preserve">go undetected at screening for a variety of reasons such as search error, perception </w:t>
      </w:r>
      <w:r w:rsidRPr="001C5434">
        <w:rPr>
          <w:rFonts w:asciiTheme="majorHAnsi" w:hAnsiTheme="majorHAnsi" w:cstheme="majorHAnsi"/>
          <w:sz w:val="24"/>
          <w:szCs w:val="22"/>
        </w:rPr>
        <w:lastRenderedPageBreak/>
        <w:t>error, decision-making error,</w:t>
      </w:r>
      <w:r w:rsidR="00CD0F51">
        <w:rPr>
          <w:rFonts w:asciiTheme="majorHAnsi" w:hAnsiTheme="majorHAnsi" w:cstheme="majorHAnsi"/>
          <w:sz w:val="24"/>
          <w:szCs w:val="22"/>
        </w:rPr>
        <w:t xml:space="preserve"> and</w:t>
      </w:r>
      <w:r w:rsidRPr="001C5434">
        <w:rPr>
          <w:rFonts w:asciiTheme="majorHAnsi" w:hAnsiTheme="majorHAnsi" w:cstheme="majorHAnsi"/>
          <w:sz w:val="24"/>
          <w:szCs w:val="22"/>
        </w:rPr>
        <w:t xml:space="preserve"> image quality error</w:t>
      </w:r>
      <w:r w:rsidR="00DE0F04">
        <w:rPr>
          <w:rFonts w:asciiTheme="majorHAnsi" w:hAnsiTheme="majorHAnsi" w:cstheme="majorHAnsi"/>
          <w:sz w:val="24"/>
          <w:szCs w:val="22"/>
        </w:rPr>
        <w:fldChar w:fldCharType="begin" w:fldLock="1"/>
      </w:r>
      <w:r w:rsidR="00C76A7D">
        <w:rPr>
          <w:rFonts w:asciiTheme="majorHAnsi" w:hAnsiTheme="majorHAnsi" w:cstheme="majorHAnsi"/>
          <w:sz w:val="24"/>
          <w:szCs w:val="22"/>
        </w:rPr>
        <w:instrText>ADDIN CSL_CITATION {"citationItems":[{"id":"ITEM-1","itemData":{"DOI":"10.1016/j.acra.2018.06.011","ISSN":"18784046","PMID":"30100155","abstract":"Rationale and Objectives: High mammographic density reduces the diagnostic accuracy of screening mammography due to masking of tumors, resulting in possible delayed diagnosis and missed cancers. Women with high masking risk could be preselected for alternative screening regimens less susceptible to masking. In this study, various models to predict masking status are presented based on biometric and image-based parameters. Materials and Methods: For a cohort of 67 nonscreen-detected (cancers detected via other means after a negative mammogram)and 147 screen-detected invasive cancers, quantitative volumetric breast density, BI-RADS density, and the distribution and appearance of dense tissue through statistical and texture metrics were measured. Age and Body Mass Index were recorded. Stepwise multivariate logistic regressions were computed to select those parameters that predicted nonscreen-detected cancers. Accuracy of the models was evaluated using the area under receiver operator characteristic curve (AUC). Results: Using BI-RADS density alone to predict masking risk yielded an AUC of 0.64 (95% confidence interval [0.57–0.70]). Age-adjusted BI-RADS density or volumetric breast density had AUCs of 0.72 [0.64–0.79]and 0.71 [0.62–0.78], respectively. A model extracted from the full pool of variables had an AUC of 0.75 [0.67–0.82]. Conclusion: The optimal model predicts masking more accurately than density alone, suggesting that texture metrics may be useful in models to guide a stratified screening strategy.","author":[{"dropping-particle":"","family":"Mainprize","given":"James G.","non-dropping-particle":"","parse-names":false,"suffix":""},{"dropping-particle":"","family":"Alonzo-Proulx","given":"Olivier","non-dropping-particle":"","parse-names":false,"suffix":""},{"dropping-particle":"","family":"Alshafeiy","given":"Taghreed I.","non-dropping-particle":"","parse-names":false,"suffix":""},{"dropping-particle":"","family":"Patrie","given":"James T.","non-dropping-particle":"","parse-names":false,"suffix":""},{"dropping-particle":"","family":"Harvey","given":"Jennifer A.","non-dropping-particle":"","parse-names":false,"suffix":""},{"dropping-particle":"","family":"Yaffe","given":"Martin J.","non-dropping-particle":"","parse-names":false,"suffix":""}],"container-title":"Academic Radiology","id":"ITEM-1","issue":"5","issued":{"date-parts":[["2019"]]},"page":"608-619","publisher":"Elsevier Inc.","title":"Prediction of Cancer Masking in Screening Mammography Using Density and Textural Features","type":"article-journal","volume":"26"},"uris":["http://www.mendeley.com/documents/?uuid=1f97e91c-8b42-4b43-b13a-2ce4b3b9f0ed"]},{"id":"ITEM-2","itemData":{"DOI":"10.1038/s41523-017-0014-x","ISSN":"23744677","abstract":"An interval breast cancer is a cancer that emerges following a negative mammographic screen. This overview describes the epidemiology, and the radiological and biological characteristics of interval breast cancers in population mammography screening. Notwithstanding possible differences in ascertainment of interval breast cancers, there was broad variability in reported interval breast cancer rates (range 7.0 to 49.3 per 10,000 screens) reflecting heterogeneity in underlying breast cancer rates, screening rounds (initial or repeat screens), and the length and phase of the inter-screening interval. The majority of studies (based on biennial screening) reported interval breast cancer rates in the range of 8.4 to 21.1 per 10,000 screens spanning the two-year interval with the larger proportion occurring in the second year. Despite methodological limitations inherent in radiological surveillance (retrospective mammographic review) of interval breast cancers, this form of surveillance consistently reveals that the majority of interval cancers represent either true interval or occult cancers that were not visible on the index mammographic screen; approximately 20-25% of interval breast cancers are classified as having been missed (false-negatives). The biological characteristics of interval breast cancers show that they have relatively worse tumour prognostic characteristics and biomarker profile, and also survival outcomes, than screen-detected breast cancers; however, they have similar characteristics and prognosis as breast cancers occurring in non-screened women. There was limited evidence on the effect on interval breast cancer frequency and outcomes following transition from film to digital mammography screening.","author":[{"dropping-particle":"","family":"Houssami","given":"Nehmat","non-dropping-particle":"","parse-names":false,"suffix":""},{"dropping-particle":"","family":"Hunter","given":"Kylie","non-dropping-particle":"","parse-names":false,"suffix":""}],"container-title":"npj Breast Cancer","id":"ITEM-2","issue":"1","issued":{"date-parts":[["2017"]]},"page":"1-12","publisher":"Springer US","title":"The epidemiology, radiology and biological characteristics of interval breast cancers in population mammography screening","type":"article-journal","volume":"3"},"uris":["http://www.mendeley.com/documents/?uuid=26d3e854-a5fa-41c2-aaf7-74d9836744d4"]},{"id":"ITEM-3","itemData":{"DOI":"10.1117/12.2512539","ISBN":"9781510625518","ISSN":"16057422","abstract":"© 2019 SPIE. Significant amount of effort has been invested in improving the quality of breast imaging modalities (for example, mammography) to increase the accuracy of breast cancer detection. Despite that, about 4-34% of cancers are still missed during mammographic examination of cancer of the breast. This indicates the need to explore a) The features of the lesions that are missed, and b) Whether the features of missed cancers contribute to why some cancers are not 'looked at' (search error) whereas others are 'looked at' but still not reported. In this visual search study, we perform feature analysis of all lesions that were missed by at least one participating radiologist. We focus on features extracted by means of Grey Level Co-occurrence Matrix properties, textural properties using Gabor filters, statistical information extraction using 2nd and higher-order (3rd and 4th) spectral analysis and also spatialoral attributes of radiologists' visual search behaviour. We perform Analysis of Variance (ANOVA) on these features to explore the differences in features for cancers that were missed due to a) search, b) perception and c) decision making errors. Using these features, we trained Support Vector Machine, Gradient Boosting and stochastic gradient decent classifiers to determine the type of missed cancer (search, perception and decision making). We compared these feature-based models with a model trained using deep convolution neural network that learns features by itself. We determined whether deep learning or traditional machine learning performs best in this task.","author":[{"dropping-particle":"","family":"Mall","given":"Suneeta","non-dropping-particle":"","parse-names":false,"suffix":""},{"dropping-particle":"","family":"Krupinski","given":"Elizabeth A.","non-dropping-particle":"","parse-names":false,"suffix":""},{"dropping-particle":"","family":"Mello-Thoms","given":"Claudia R.","non-dropping-particle":"","parse-names":false,"suffix":""}],"id":"ITEM-3","issue":"March 2019","issued":{"date-parts":[["2019"]]},"page":"41","title":"Missed cancer and visual search of mammograms: what feature based machine-learning can tell us that deep-convolution learning cannot","type":"article-journal","volume":"1095216"},"uris":["http://www.mendeley.com/documents/?uuid=68ba1847-0c3d-47f0-9910-adef639c40b5"]}],"mendeley":{"formattedCitation":"&lt;sup&gt;15,41,42&lt;/sup&gt;","plainTextFormattedCitation":"15,41,42","previouslyFormattedCitation":"&lt;sup&gt;15,41,42&lt;/sup&gt;"},"properties":{"noteIndex":0},"schema":"https://github.com/citation-style-language/schema/raw/master/csl-citation.json"}</w:instrText>
      </w:r>
      <w:r w:rsidR="00DE0F04">
        <w:rPr>
          <w:rFonts w:asciiTheme="majorHAnsi" w:hAnsiTheme="majorHAnsi" w:cstheme="majorHAnsi"/>
          <w:sz w:val="24"/>
          <w:szCs w:val="22"/>
        </w:rPr>
        <w:fldChar w:fldCharType="separate"/>
      </w:r>
      <w:r w:rsidR="00CA5E30" w:rsidRPr="00CA5E30">
        <w:rPr>
          <w:rFonts w:asciiTheme="majorHAnsi" w:hAnsiTheme="majorHAnsi" w:cstheme="majorHAnsi"/>
          <w:noProof/>
          <w:sz w:val="24"/>
          <w:szCs w:val="22"/>
          <w:vertAlign w:val="superscript"/>
        </w:rPr>
        <w:t>15,41,42</w:t>
      </w:r>
      <w:r w:rsidR="00DE0F04">
        <w:rPr>
          <w:rFonts w:asciiTheme="majorHAnsi" w:hAnsiTheme="majorHAnsi" w:cstheme="majorHAnsi"/>
          <w:sz w:val="24"/>
          <w:szCs w:val="22"/>
        </w:rPr>
        <w:fldChar w:fldCharType="end"/>
      </w:r>
      <w:r w:rsidR="00DE0F04">
        <w:rPr>
          <w:rFonts w:asciiTheme="majorHAnsi" w:hAnsiTheme="majorHAnsi" w:cstheme="majorHAnsi"/>
          <w:sz w:val="24"/>
          <w:szCs w:val="22"/>
        </w:rPr>
        <w:t>.</w:t>
      </w:r>
      <w:r w:rsidR="00CD0F51">
        <w:rPr>
          <w:rFonts w:asciiTheme="majorHAnsi" w:hAnsiTheme="majorHAnsi" w:cstheme="majorHAnsi"/>
          <w:sz w:val="24"/>
          <w:szCs w:val="22"/>
        </w:rPr>
        <w:t xml:space="preserve"> The cancer may be outside</w:t>
      </w:r>
      <w:r w:rsidRPr="001C5434">
        <w:rPr>
          <w:rFonts w:asciiTheme="majorHAnsi" w:hAnsiTheme="majorHAnsi" w:cstheme="majorHAnsi"/>
          <w:sz w:val="24"/>
          <w:szCs w:val="22"/>
        </w:rPr>
        <w:t xml:space="preserve"> </w:t>
      </w:r>
      <w:r w:rsidR="00CD0F51">
        <w:rPr>
          <w:rFonts w:asciiTheme="majorHAnsi" w:hAnsiTheme="majorHAnsi" w:cstheme="majorHAnsi"/>
          <w:sz w:val="24"/>
          <w:szCs w:val="22"/>
        </w:rPr>
        <w:t>the imaging field of view or it may be mammographically occult, secondary to masking.</w:t>
      </w:r>
      <w:r w:rsidR="00CD0F51" w:rsidRPr="00CD0F51">
        <w:rPr>
          <w:rFonts w:asciiTheme="majorHAnsi" w:hAnsiTheme="majorHAnsi" w:cstheme="majorHAnsi"/>
          <w:sz w:val="24"/>
          <w:szCs w:val="22"/>
        </w:rPr>
        <w:t xml:space="preserve"> </w:t>
      </w:r>
      <w:r w:rsidR="00CD0F51">
        <w:rPr>
          <w:rFonts w:asciiTheme="majorHAnsi" w:hAnsiTheme="majorHAnsi" w:cstheme="majorHAnsi"/>
          <w:sz w:val="24"/>
          <w:szCs w:val="22"/>
        </w:rPr>
        <w:t>Categorisation of interval cancers is an important part of quality assurance of the NHS Breast Screening Programme</w:t>
      </w:r>
      <w:r w:rsidR="005C13E1">
        <w:rPr>
          <w:rFonts w:asciiTheme="majorHAnsi" w:hAnsiTheme="majorHAnsi" w:cstheme="majorHAnsi"/>
          <w:sz w:val="24"/>
          <w:szCs w:val="22"/>
        </w:rPr>
        <w:t xml:space="preserve"> (NHSBSP)</w:t>
      </w:r>
      <w:r w:rsidR="00CD0F51">
        <w:rPr>
          <w:rFonts w:asciiTheme="majorHAnsi" w:hAnsiTheme="majorHAnsi" w:cstheme="majorHAnsi"/>
          <w:sz w:val="24"/>
          <w:szCs w:val="22"/>
        </w:rPr>
        <w:t>. Most are class</w:t>
      </w:r>
      <w:r w:rsidR="005F08B7">
        <w:rPr>
          <w:rFonts w:asciiTheme="majorHAnsi" w:hAnsiTheme="majorHAnsi" w:cstheme="majorHAnsi"/>
          <w:sz w:val="24"/>
          <w:szCs w:val="22"/>
        </w:rPr>
        <w:t>ed as satisfactory (true interva</w:t>
      </w:r>
      <w:r w:rsidR="0080227B">
        <w:rPr>
          <w:rFonts w:asciiTheme="majorHAnsi" w:hAnsiTheme="majorHAnsi" w:cstheme="majorHAnsi"/>
          <w:sz w:val="24"/>
          <w:szCs w:val="22"/>
        </w:rPr>
        <w:t>l</w:t>
      </w:r>
      <w:r w:rsidR="00CD0F51">
        <w:rPr>
          <w:rFonts w:asciiTheme="majorHAnsi" w:hAnsiTheme="majorHAnsi" w:cstheme="majorHAnsi"/>
          <w:sz w:val="24"/>
          <w:szCs w:val="22"/>
        </w:rPr>
        <w:t xml:space="preserve"> cancer; no actionable abnormality on the prior screen but in a certain proportion</w:t>
      </w:r>
      <w:r w:rsidR="0080227B">
        <w:rPr>
          <w:rFonts w:asciiTheme="majorHAnsi" w:hAnsiTheme="majorHAnsi" w:cstheme="majorHAnsi"/>
          <w:sz w:val="24"/>
          <w:szCs w:val="22"/>
        </w:rPr>
        <w:t xml:space="preserve"> </w:t>
      </w:r>
      <w:r w:rsidR="00CD0F51">
        <w:rPr>
          <w:rFonts w:asciiTheme="majorHAnsi" w:hAnsiTheme="majorHAnsi" w:cstheme="majorHAnsi"/>
          <w:sz w:val="24"/>
          <w:szCs w:val="22"/>
        </w:rPr>
        <w:t>minimal signs or even frankly suspicious imaging signs will be evident on the prior screens</w:t>
      </w:r>
      <w:r w:rsidR="005F08B7">
        <w:rPr>
          <w:rFonts w:asciiTheme="majorHAnsi" w:hAnsiTheme="majorHAnsi" w:cstheme="majorHAnsi"/>
          <w:sz w:val="24"/>
          <w:szCs w:val="22"/>
        </w:rPr>
        <w:t xml:space="preserve"> (classified as satisfactory with learning points or false negative respectively).</w:t>
      </w:r>
      <w:r w:rsidRPr="001C5434">
        <w:rPr>
          <w:rFonts w:asciiTheme="majorHAnsi" w:hAnsiTheme="majorHAnsi" w:cstheme="majorHAnsi"/>
          <w:sz w:val="24"/>
          <w:szCs w:val="22"/>
        </w:rPr>
        <w:t xml:space="preserve">  Interval cancers are often of higher grade and </w:t>
      </w:r>
      <w:r w:rsidR="005515B5">
        <w:rPr>
          <w:rFonts w:asciiTheme="majorHAnsi" w:hAnsiTheme="majorHAnsi" w:cstheme="majorHAnsi"/>
          <w:sz w:val="24"/>
          <w:szCs w:val="22"/>
        </w:rPr>
        <w:t>T stage</w:t>
      </w:r>
      <w:r w:rsidRPr="001C5434">
        <w:rPr>
          <w:rFonts w:asciiTheme="majorHAnsi" w:hAnsiTheme="majorHAnsi" w:cstheme="majorHAnsi"/>
          <w:sz w:val="24"/>
          <w:szCs w:val="22"/>
        </w:rPr>
        <w:t xml:space="preserve"> compared to screen detected cancers with poorer survival outcomes, </w:t>
      </w:r>
      <w:r w:rsidR="005515B5">
        <w:rPr>
          <w:rFonts w:asciiTheme="majorHAnsi" w:hAnsiTheme="majorHAnsi" w:cstheme="majorHAnsi"/>
          <w:sz w:val="24"/>
          <w:szCs w:val="22"/>
        </w:rPr>
        <w:t xml:space="preserve">chiefly because of the latter, </w:t>
      </w:r>
      <w:r w:rsidRPr="001C5434">
        <w:rPr>
          <w:rFonts w:asciiTheme="majorHAnsi" w:hAnsiTheme="majorHAnsi" w:cstheme="majorHAnsi"/>
          <w:sz w:val="24"/>
          <w:szCs w:val="22"/>
        </w:rPr>
        <w:t>and</w:t>
      </w:r>
      <w:r w:rsidR="00483A0F">
        <w:rPr>
          <w:rFonts w:asciiTheme="majorHAnsi" w:hAnsiTheme="majorHAnsi" w:cstheme="majorHAnsi"/>
          <w:sz w:val="24"/>
          <w:szCs w:val="22"/>
        </w:rPr>
        <w:t xml:space="preserve"> </w:t>
      </w:r>
      <w:r w:rsidRPr="001C5434">
        <w:rPr>
          <w:rFonts w:asciiTheme="majorHAnsi" w:hAnsiTheme="majorHAnsi" w:cstheme="majorHAnsi"/>
          <w:sz w:val="24"/>
          <w:szCs w:val="22"/>
        </w:rPr>
        <w:t>behave in a similar way to breast cancers diagnosed in women who have not been screened</w:t>
      </w:r>
      <w:r w:rsidR="00DE0F04">
        <w:rPr>
          <w:rFonts w:asciiTheme="majorHAnsi" w:hAnsiTheme="majorHAnsi" w:cstheme="majorHAnsi"/>
          <w:sz w:val="24"/>
          <w:szCs w:val="22"/>
        </w:rPr>
        <w:fldChar w:fldCharType="begin" w:fldLock="1"/>
      </w:r>
      <w:r w:rsidR="00C76A7D">
        <w:rPr>
          <w:rFonts w:asciiTheme="majorHAnsi" w:hAnsiTheme="majorHAnsi" w:cstheme="majorHAnsi"/>
          <w:sz w:val="24"/>
          <w:szCs w:val="22"/>
        </w:rPr>
        <w:instrText>ADDIN CSL_CITATION {"citationItems":[{"id":"ITEM-1","itemData":{"DOI":"10.1007/s12609-019-0304-4","ISSN":"19434596","abstract":"Purpose of Review: Interval cancers are defined as a cancer presenting in the interval following a negative screen. Interval cancers are important because they reduce confidence in the screening programme and have relatively worse prognostic features than screen-detected cancers. This review will look at the rates of interval cancers in the UK Breast screening programme and other population-based breast screening programmes in Europe. It will discuss the latest UK classification and look at factors affecting interval cancer rates. It will examine the pathological features of interval cancers and their mortality impact. It will also discuss the introduction of Duty of Candour and its relevance and impact in breast screening. Recent Findings: It will report on the effect of newer technologies on interval cancer rates. Summary: Interval cancers are not unexpected in population-based screening programmes. They are known to have relatively worse prognosis than screen-detected cancers and therefore the accurate monitoring of interval cancers is important both for quality improvement and education. The impact of newer technologies on interval cancer rates is currently limited as the studies are ongoing.","author":[{"dropping-particle":"","family":"Cornford","given":"Eleanor","non-dropping-particle":"","parse-names":false,"suffix":""},{"dropping-particle":"","family":"Sharma","given":"Nisha","non-dropping-particle":"","parse-names":false,"suffix":""}],"container-title":"Current Breast Cancer Reports","id":"ITEM-1","issue":"2","issued":{"date-parts":[["2019"]]},"page":"89-93","publisher":"Current Breast Cancer Reports","title":"Interval Cancers and Duty of Candour, a UK Perspective","type":"article-journal","volume":"11"},"uris":["http://www.mendeley.com/documents/?uuid=54f3f0fb-f33e-4b33-a0be-aca4466f5dd7"]},{"id":"ITEM-2","itemData":{"DOI":"10.1016/j.breast.2020.03.006","ISSN":"15323080","PMID":"32298962","abstract":"Introduction: This multicentre, retrospective study aimed to establish correlation between estimated tumour volume doubling times (TVDT) from a series of interval breast cancers with their clinicopathological features. The potential impact of delayed diagnosis on prognosis was also explored. Materials and methods: Interval cancers, where screening mammograms demonstrated changes that were retrospectively classified as either uncertain or suspicious, were reviewed from five screening units within the UK NHS Breast Screening Programme (NHSBSP). Data collected included the time interval between screening mammogram and cancer diagnosis, the size of the initial mammographic abnormality and of the subsequent cancer, demographics, mammographic density and tumour biology. We estimated volume doubling times and the estimated change in size and node status, which would have followed if these cancers had been detected at the previous screen. Results: 306 interval cancers meeting the inclusion criteria were identified. Average time from screening to diagnosis was 644 days (SD 276 days). 19% were diagnosed in the first twelve months, 42% in the subsequent twelve months and 39% thereafter. Overall average estimated TVDT was 167 days (95% CI 151–186). Significant differences were noted with age (p = 0.01), grade (p &lt; 0.001) and ER status (p &lt; 0.001) with women under 60, grade 3 cancers and ER negative cancers having shorter TVDTs. HER2 positive tumours had shorter doubling times than HER2 negative, but this difference was not statistically significant. It was estimated that diagnosing these cancers at the previous screen would have increased ten-year survival from 82% to 86%. Conclusion: High grade, ER negativity and younger age were associated with shorter durations of TVDT. The role of HER2 status on interval cancer growth rate requires further assessment. It is likely that the delayed diagnosis of interval cancers confers a 4% reduction in ten-year survival.","author":[{"dropping-particle":"","family":"MacInnes","given":"Emma G.","non-dropping-particle":"","parse-names":false,"suffix":""},{"dropping-particle":"","family":"Duffy","given":"Stephen W.","non-dropping-particle":"","parse-names":false,"suffix":""},{"dropping-particle":"","family":"Simpson","given":"Julie A.","non-dropping-particle":"","parse-names":false,"suffix":""},{"dropping-particle":"","family":"Wallis","given":"Matthew G.","non-dropping-particle":"","parse-names":false,"suffix":""},{"dropping-particle":"","family":"Turnbull","given":"Anne E.","non-dropping-particle":"","parse-names":false,"suffix":""},{"dropping-particle":"","family":"Wilkinson","given":"Louise S.","non-dropping-particle":"","parse-names":false,"suffix":""},{"dropping-particle":"","family":"Satchithananda","given":"Keshthra","non-dropping-particle":"","parse-names":false,"suffix":""},{"dropping-particle":"","family":"Rahim","given":"Rumana","non-dropping-particle":"","parse-names":false,"suffix":""},{"dropping-particle":"","family":"Dodwell","given":"David","non-dropping-particle":"","parse-names":false,"suffix":""},{"dropping-particle":"V.","family":"Hogan","given":"Brian","non-dropping-particle":"","parse-names":false,"suffix":""},{"dropping-particle":"","family":"Blyuss","given":"Oleg","non-dropping-particle":"","parse-names":false,"suffix":""},{"dropping-particle":"","family":"Sharma","given":"Nisha","non-dropping-particle":"","parse-names":false,"suffix":""}],"container-title":"Breast","id":"ITEM-2","issued":{"date-parts":[["2020"]]},"page":"114-119","publisher":"Elsevier Ltd","title":"Radiological audit of interval breast cancers: Estimation of tumour growth rates","type":"article-journal","volume":"51"},"uris":["http://www.mendeley.com/documents/?uuid=64e8c277-496f-4c2c-9f81-107afbe7cf71"]},{"id":"ITEM-3","itemData":{"DOI":"10.1038/s41523-017-0014-x","ISSN":"23744677","abstract":"An interval breast cancer is a cancer that emerges following a negative mammographic screen. This overview describes the epidemiology, and the radiological and biological characteristics of interval breast cancers in population mammography screening. Notwithstanding possible differences in ascertainment of interval breast cancers, there was broad variability in reported interval breast cancer rates (range 7.0 to 49.3 per 10,000 screens) reflecting heterogeneity in underlying breast cancer rates, screening rounds (initial or repeat screens), and the length and phase of the inter-screening interval. The majority of studies (based on biennial screening) reported interval breast cancer rates in the range of 8.4 to 21.1 per 10,000 screens spanning the two-year interval with the larger proportion occurring in the second year. Despite methodological limitations inherent in radiological surveillance (retrospective mammographic review) of interval breast cancers, this form of surveillance consistently reveals that the majority of interval cancers represent either true interval or occult cancers that were not visible on the index mammographic screen; approximately 20-25% of interval breast cancers are classified as having been missed (false-negatives). The biological characteristics of interval breast cancers show that they have relatively worse tumour prognostic characteristics and biomarker profile, and also survival outcomes, than screen-detected breast cancers; however, they have similar characteristics and prognosis as breast cancers occurring in non-screened women. There was limited evidence on the effect on interval breast cancer frequency and outcomes following transition from film to digital mammography screening.","author":[{"dropping-particle":"","family":"Houssami","given":"Nehmat","non-dropping-particle":"","parse-names":false,"suffix":""},{"dropping-particle":"","family":"Hunter","given":"Kylie","non-dropping-particle":"","parse-names":false,"suffix":""}],"container-title":"npj Breast Cancer","id":"ITEM-3","issue":"1","issued":{"date-parts":[["2017"]]},"page":"1-12","publisher":"Springer US","title":"The epidemiology, radiology and biological characteristics of interval breast cancers in population mammography screening","type":"article-journal","volume":"3"},"uris":["http://www.mendeley.com/documents/?uuid=26d3e854-a5fa-41c2-aaf7-74d9836744d4"]},{"id":"ITEM-4","itemData":{"DOI":"10.1097/CEJ.0b013e32833548ed","ISSN":"09598278","PMID":"20010429","abstract":"The objective of this study was to assess detection rates and interval breast cancer (IC) rates from eight programmes in the European Breast Cancer Screening Network. A common data collection protocol was used to explore differences in IC rates among programmes and discuss their potential determinants. Pooled analysis was used to describe IC rates by age, compliance in screening, recall rate, screening detection (SD) rate and expected breast cancer incidence. Participation in screening averaged 77.9% (range 42.6-88.7%), recall rate 5.4% (range 3.3-17.7%) in the initial and 3.4% (range 1.8-8.9%) in the subsequent screening rounds, and SD rate was 60.4 (range 41.6-91) per 10 000 women in initial and 38.5 (range 31.3-62.6) in subsequent screens. IC rate during first 12 months after screening was 5.9 (range 2.1-7.3) per 10 000 women screened negative and 12.6 (range 6.3-15) in the second year of the interval. IC comprised 28% of the IC and SD cancers. The ratio between IC rate and expected incidence was 0.29 for the first 12 months and 0.63 for the 13-24 months period. Sensitivity was higher for the ages 60-69 years and for initial tests than subsequent tests. There were distinct differences in the IC rates between programmes. The results of this study reveal large variations in screening sensitivity and performance. Pooled evaluation of some process indicators within the European breast cancer screening programmes proved to be feasible and is likely to be useful for the future, particularly if it is performed regularly and extensively. © 2010 Wolters Kluwer Health | Lippincott Williams &amp; Wilkins.","author":[{"dropping-particle":"","family":"Törnberg","given":"Sven","non-dropping-particle":"","parse-names":false,"suffix":""},{"dropping-particle":"","family":"Kemetli","given":"Levent","non-dropping-particle":"","parse-names":false,"suffix":""},{"dropping-particle":"","family":"Ascunce","given":"Nieves","non-dropping-particle":"","parse-names":false,"suffix":""},{"dropping-particle":"","family":"Hofvind","given":"Solveig","non-dropping-particle":"","parse-names":false,"suffix":""},{"dropping-particle":"","family":"Anttila","given":"Ahti","non-dropping-particle":"","parse-names":false,"suffix":""},{"dropping-particle":"","family":"Sèradour","given":"Brigitte","non-dropping-particle":"","parse-names":false,"suffix":""},{"dropping-particle":"","family":"Paci","given":"Eugenio","non-dropping-particle":"","parse-names":false,"suffix":""},{"dropping-particle":"","family":"Guldenfels","given":"Cathrine","non-dropping-particle":"","parse-names":false,"suffix":""},{"dropping-particle":"","family":"Azavedo","given":"Edward","non-dropping-particle":"","parse-names":false,"suffix":""},{"dropping-particle":"","family":"Frigerio","given":"Alfonso","non-dropping-particle":"","parse-names":false,"suffix":""},{"dropping-particle":"","family":"Rodrigues","given":"Vitor","non-dropping-particle":"","parse-names":false,"suffix":""},{"dropping-particle":"","family":"Ponti","given":"Antonio","non-dropping-particle":"","parse-names":false,"suffix":""}],"container-title":"European Journal of Cancer Prevention","id":"ITEM-4","issue":"2","issued":{"date-parts":[["2010"]]},"page":"87-93","title":"A pooled analysis of interval cancer rates in six European countries","type":"article-journal","volume":"19"},"uris":["http://www.mendeley.com/documents/?uuid=0c3898e5-35cd-437b-9603-286f8d846b2f"]}],"mendeley":{"formattedCitation":"&lt;sup&gt;4,5,41,43&lt;/sup&gt;","plainTextFormattedCitation":"4,5,41,43","previouslyFormattedCitation":"&lt;sup&gt;4,5,41,43&lt;/sup&gt;"},"properties":{"noteIndex":0},"schema":"https://github.com/citation-style-language/schema/raw/master/csl-citation.json"}</w:instrText>
      </w:r>
      <w:r w:rsidR="00DE0F04">
        <w:rPr>
          <w:rFonts w:asciiTheme="majorHAnsi" w:hAnsiTheme="majorHAnsi" w:cstheme="majorHAnsi"/>
          <w:sz w:val="24"/>
          <w:szCs w:val="22"/>
        </w:rPr>
        <w:fldChar w:fldCharType="separate"/>
      </w:r>
      <w:r w:rsidR="00CA5E30" w:rsidRPr="00CA5E30">
        <w:rPr>
          <w:rFonts w:asciiTheme="majorHAnsi" w:hAnsiTheme="majorHAnsi" w:cstheme="majorHAnsi"/>
          <w:noProof/>
          <w:sz w:val="24"/>
          <w:szCs w:val="22"/>
          <w:vertAlign w:val="superscript"/>
        </w:rPr>
        <w:t>4,5,41,43</w:t>
      </w:r>
      <w:r w:rsidR="00DE0F04">
        <w:rPr>
          <w:rFonts w:asciiTheme="majorHAnsi" w:hAnsiTheme="majorHAnsi" w:cstheme="majorHAnsi"/>
          <w:sz w:val="24"/>
          <w:szCs w:val="22"/>
        </w:rPr>
        <w:fldChar w:fldCharType="end"/>
      </w:r>
      <w:r w:rsidRPr="001C5434">
        <w:rPr>
          <w:rFonts w:asciiTheme="majorHAnsi" w:hAnsiTheme="majorHAnsi" w:cstheme="majorHAnsi"/>
          <w:sz w:val="24"/>
          <w:szCs w:val="22"/>
        </w:rPr>
        <w:t>. Interval cancers occur more frequently in women with dense breasts</w:t>
      </w:r>
      <w:r w:rsidR="00DE0F04">
        <w:rPr>
          <w:rFonts w:asciiTheme="majorHAnsi" w:hAnsiTheme="majorHAnsi" w:cstheme="majorHAnsi"/>
          <w:sz w:val="24"/>
          <w:szCs w:val="22"/>
        </w:rPr>
        <w:fldChar w:fldCharType="begin" w:fldLock="1"/>
      </w:r>
      <w:r w:rsidR="00C76A7D">
        <w:rPr>
          <w:rFonts w:asciiTheme="majorHAnsi" w:hAnsiTheme="majorHAnsi" w:cstheme="majorHAnsi"/>
          <w:sz w:val="24"/>
          <w:szCs w:val="22"/>
        </w:rPr>
        <w:instrText>ADDIN CSL_CITATION {"citationItems":[{"id":"ITEM-1","itemData":{"DOI":"10.7326/M14-1465","ISSN":"15393704","PMID":"25984843","abstract":"Background: Twenty-one states have laws requiring that women be notified if they have dense breasts and that they be advised to discuss supplemental imaging with their provider. Objective: To better direct discussions of supplemental imaging by determining which combinations of breast cancer risk and Breast Imaging Reporting and Data System (BI-RADS) breast density categories are associated with high interval cancer rates. Design: Prospective cohort. Setting: Breast Cancer Surveillance Consortium (BCSC) breast imaging facilities. Patients: 365 426 women aged 40 to 74 years who had 831 455 digital screening mammography examinations. Measurements: BI-RADS breast density, BCSC 5-year breast cancer risk, and interval cancer rate (invasive cancer ≤12 months after a normal mammography result) per 1000 mammography examinations. High interval cancer rate was defined as more than 1 case per 1000 examinations. Results: High interval cancer rates were observed for women with 5-year risk of 1.67% or greater and extremely dense breasts or 5-year risk of 2.50% or greater and heterogeneously dense breasts (24% of all women with dense breasts). The interval rate of advanced-stage disease was highest (&gt;0.4 case per 1000 examinations) among women with 5-year risk of 2.50% or greater and heterogeneously or extremely dense breasts (21% of all women with dense breasts). Five-year risk was low to average (0% to 1.66%) for 51.0% of women with heterogeneously dense breasts and 52.5% with extremely dense breasts, with interval cancer rates of 0.58 to 0.63 and 0.72 to 0.89 case per 1000 examinations, respectively. Limitation: The benefit of supplemental imaging was not assessed. Conclusion: Breast density should not be the sole criterion for deciding whether supplemental imaging is justified because not all women with dense breasts have high interval cancer rates. BCSC 5-year risk combined with BI-RADS breast density can identify women at high risk for interval cancer to inform patient- provider discussions about alternative screening strategies. Primary Funding Source: National Cancer Institute.","author":[{"dropping-particle":"","family":"Kerlikowske","given":"Karla","non-dropping-particle":"","parse-names":false,"suffix":""},{"dropping-particle":"","family":"Zhu","given":"Weiwei","non-dropping-particle":"","parse-names":false,"suffix":""},{"dropping-particle":"","family":"Tosteson","given":"Anna N.A.","non-dropping-particle":"","parse-names":false,"suffix":""},{"dropping-particle":"","family":"Sprague","given":"Brian L.","non-dropping-particle":"","parse-names":false,"suffix":""},{"dropping-particle":"","family":"Tice","given":"Jeffrey A.","non-dropping-particle":"","parse-names":false,"suffix":""},{"dropping-particle":"","family":"Lehman","given":"Constance D.","non-dropping-particle":"","parse-names":false,"suffix":""},{"dropping-particle":"","family":"Miglioretti","given":"Diana L.","non-dropping-particle":"","parse-names":false,"suffix":""}],"container-title":"Annals of Internal Medicine","id":"ITEM-1","issue":"10","issued":{"date-parts":[["2015"]]},"page":"673-681","title":"Identifying women with dense breasts at high risk for interval cancer a cohort study","type":"article-journal","volume":"162"},"uris":["http://www.mendeley.com/documents/?uuid=58220534-55c6-4aca-b9de-8a623834a254"]},{"id":"ITEM-2","itemData":{"DOI":"10.1002/ijc.32731","ISSN":"10970215","abstract":"Interval breast cancers (those diagnosed between recommended mammography screens) generally have poorer outcomes and are more common among women with dense breasts. We aimed to develop a risk model for interval breast cancer. We conducted a nested case–control study within the Melbourne Collaborative Cohort Study involving 168 interval breast cancer patients and 498 matched control subjects. We measured breast density using the CUMULUS software. We recorded first-degree family history by questionnaire, measured body mass index (BMI) and calculated age-adjusted breast tissue aging, a novel measure of exposure to estrogen and progesterone based on the Pike model. We fitted conditional logistic regression to estimate odds ratio (OR) or odds ratio per adjusted standard deviation (OPERA) and calculated the area under the receiver operating characteristic curve (AUC). The stronger risk associations were for unadjusted percent breast density (OPERA = 1.99; AUC = 0.66), more so after adjusting for age and BMI (OPERA = 2.26; AUC = 0.70), and for family history (OR = 2.70; AUC = 0.56). When the latter two factors and their multiplicative interactions with age-adjusted breast tissue aging (p = 0.01 and 0.02, respectively) were fitted, the AUC was 0.73 (95% CI 0.69–0.77), equivalent to a ninefold interquartile risk ratio. In summary, compared with using dense breasts alone, risk discrimination for interval breast cancers could be doubled by instead using breast density, BMI, family history and hormonal exposure. This would also give women with dense breasts, and their physicians, more information about the major consequence of having dense breasts—an increased risk of developing an interval breast cancer.","author":[{"dropping-particle":"","family":"Nguyen","given":"Tuong L.","non-dropping-particle":"","parse-names":false,"suffix":""},{"dropping-particle":"","family":"Li","given":"Shuai","non-dropping-particle":"","parse-names":false,"suffix":""},{"dropping-particle":"","family":"Dite","given":"Gillian S.","non-dropping-particle":"","parse-names":false,"suffix":""},{"dropping-particle":"","family":"Aung","given":"Ye K.","non-dropping-particle":"","parse-names":false,"suffix":""},{"dropping-particle":"","family":"Evans","given":"Christopher F.","non-dropping-particle":"","parse-names":false,"suffix":""},{"dropping-particle":"","family":"Trinh","given":"Ho N.","non-dropping-particle":"","parse-names":false,"suffix":""},{"dropping-particle":"","family":"Baglietto","given":"Laura","non-dropping-particle":"","parse-names":false,"suffix":""},{"dropping-particle":"","family":"Stone","given":"Jennifer","non-dropping-particle":"","parse-names":false,"suffix":""},{"dropping-particle":"","family":"Song","given":"Yun Mi","non-dropping-particle":"","parse-names":false,"suffix":""},{"dropping-particle":"","family":"Sung","given":"Joohon","non-dropping-particle":"","parse-names":false,"suffix":""},{"dropping-particle":"","family":"English","given":"Dallas R.","non-dropping-particle":"","parse-names":false,"suffix":""},{"dropping-particle":"","family":"Jenkins","given":"Mark A.","non-dropping-particle":"","parse-names":false,"suffix":""},{"dropping-particle":"","family":"Dugué","given":"Pierre Antoine","non-dropping-particle":"","parse-names":false,"suffix":""},{"dropping-particle":"","family":"Milne","given":"Roger L.","non-dropping-particle":"","parse-names":false,"suffix":""},{"dropping-particle":"","family":"Southey","given":"Melissa C.","non-dropping-particle":"","parse-names":false,"suffix":""},{"dropping-particle":"","family":"Giles","given":"Graham G.","non-dropping-particle":"","parse-names":false,"suffix":""},{"dropping-particle":"","family":"Pike","given":"Malcolm C.","non-dropping-particle":"","parse-names":false,"suffix":""},{"dropping-particle":"","family":"Hopper","given":"John L.","non-dropping-particle":"","parse-names":false,"suffix":""}],"container-title":"International Journal of Cancer","id":"ITEM-2","issued":{"date-parts":[["2019"]]},"page":"1-8","title":"Interval breast cancer risk associations with breast density, family history and breast tissue aging","type":"article-journal"},"uris":["http://www.mendeley.com/documents/?uuid=abbd35d7-7be1-4575-8763-3065f7026a46"]}],"mendeley":{"formattedCitation":"&lt;sup&gt;7,44&lt;/sup&gt;","plainTextFormattedCitation":"7,44","previouslyFormattedCitation":"&lt;sup&gt;7,44&lt;/sup&gt;"},"properties":{"noteIndex":0},"schema":"https://github.com/citation-style-language/schema/raw/master/csl-citation.json"}</w:instrText>
      </w:r>
      <w:r w:rsidR="00DE0F04">
        <w:rPr>
          <w:rFonts w:asciiTheme="majorHAnsi" w:hAnsiTheme="majorHAnsi" w:cstheme="majorHAnsi"/>
          <w:sz w:val="24"/>
          <w:szCs w:val="22"/>
        </w:rPr>
        <w:fldChar w:fldCharType="separate"/>
      </w:r>
      <w:r w:rsidR="00CA5E30" w:rsidRPr="00CA5E30">
        <w:rPr>
          <w:rFonts w:asciiTheme="majorHAnsi" w:hAnsiTheme="majorHAnsi" w:cstheme="majorHAnsi"/>
          <w:noProof/>
          <w:sz w:val="24"/>
          <w:szCs w:val="22"/>
          <w:vertAlign w:val="superscript"/>
        </w:rPr>
        <w:t>7,44</w:t>
      </w:r>
      <w:r w:rsidR="00DE0F04">
        <w:rPr>
          <w:rFonts w:asciiTheme="majorHAnsi" w:hAnsiTheme="majorHAnsi" w:cstheme="majorHAnsi"/>
          <w:sz w:val="24"/>
          <w:szCs w:val="22"/>
        </w:rPr>
        <w:fldChar w:fldCharType="end"/>
      </w:r>
      <w:r w:rsidRPr="001C5434">
        <w:rPr>
          <w:rFonts w:asciiTheme="majorHAnsi" w:hAnsiTheme="majorHAnsi" w:cstheme="majorHAnsi"/>
          <w:sz w:val="24"/>
          <w:szCs w:val="22"/>
        </w:rPr>
        <w:t xml:space="preserve">. </w:t>
      </w:r>
      <w:r w:rsidR="005F08B7">
        <w:rPr>
          <w:rFonts w:asciiTheme="majorHAnsi" w:hAnsiTheme="majorHAnsi" w:cstheme="majorHAnsi"/>
          <w:sz w:val="24"/>
          <w:szCs w:val="22"/>
        </w:rPr>
        <w:t xml:space="preserve">A large Dutch study found that volumetric breast density was a strong predictor of interval cancer risk (hazard ratio 8.37 for the highest quartile of volumetric density compared with the </w:t>
      </w:r>
      <w:r w:rsidR="005C13E1">
        <w:rPr>
          <w:rFonts w:asciiTheme="majorHAnsi" w:hAnsiTheme="majorHAnsi" w:cstheme="majorHAnsi"/>
          <w:sz w:val="24"/>
          <w:szCs w:val="22"/>
        </w:rPr>
        <w:t xml:space="preserve">referent </w:t>
      </w:r>
      <w:r w:rsidR="005F08B7">
        <w:rPr>
          <w:rFonts w:asciiTheme="majorHAnsi" w:hAnsiTheme="majorHAnsi" w:cstheme="majorHAnsi"/>
          <w:sz w:val="24"/>
          <w:szCs w:val="22"/>
        </w:rPr>
        <w:t>lowest density</w:t>
      </w:r>
      <w:r w:rsidR="005C13E1">
        <w:rPr>
          <w:rFonts w:asciiTheme="majorHAnsi" w:hAnsiTheme="majorHAnsi" w:cstheme="majorHAnsi"/>
          <w:sz w:val="24"/>
          <w:szCs w:val="22"/>
        </w:rPr>
        <w:t xml:space="preserve"> quartile)</w:t>
      </w:r>
      <w:r w:rsidR="00DE0F04">
        <w:rPr>
          <w:rFonts w:asciiTheme="majorHAnsi" w:hAnsiTheme="majorHAnsi" w:cstheme="majorHAnsi"/>
          <w:sz w:val="24"/>
          <w:szCs w:val="22"/>
        </w:rPr>
        <w:fldChar w:fldCharType="begin" w:fldLock="1"/>
      </w:r>
      <w:r w:rsidR="00DE0F04">
        <w:rPr>
          <w:rFonts w:asciiTheme="majorHAnsi" w:hAnsiTheme="majorHAnsi" w:cstheme="majorHAnsi"/>
          <w:sz w:val="24"/>
          <w:szCs w:val="22"/>
        </w:rPr>
        <w:instrText>ADDIN CSL_CITATION {"citationItems":[{"id":"ITEM-1","itemData":{"DOI":"10.1007/s10549-016-4090-7","ISSN":"15737217","PMID":"28012087","abstract":"Purpose: To determine to what extent automatically measured volumetric mammographic density influences screening performance when using digital mammography (DM). Methods: We collected a consecutive series of 111,898 DM examinations (2003–2011) from one screening unit of the Dutch biennial screening program (age 50–75 years). Volumetric mammographic density was automatically assessed using Volpara. We determined screening performance measures for four density categories comparable to the American College of Radiology (ACR) breast density categories. Results: Of all the examinations, 21.6% were categorized as density category 1 (‘almost entirely fatty’) and 41.5, 28.9, and 8.0% as category 2–4 (‘extremely dense’), respectively. We identified 667 screen-detected and 234 interval cancers. Interval cancer rates were 0.7, 1.9, 2.9, and 4.4‰ and false positive rates were 11.2, 15.1, 18.2, and 23.8‰ for categories 1–4, respectively (both p-trend &lt; 0.001). The screening sensitivity, calculated as the proportion of screen-detected among the total of screen-detected and interval tumors, was lower in higher density categories: 85.7, 77.6, 69.5, and 61.0% for categories 1–4, respectively (p-trend &lt; 0.001). Conclusions: Volumetric mammographic density, automatically measured on digital mammograms, impacts screening performance measures along the same patterns as established with ACR breast density categories. Since measuring breast density fully automatically has much higher reproducibility than visual assessment, this automatic method could help with implementing density-based supplemental screening.","author":[{"dropping-particle":"","family":"Wanders","given":"Johanna O.P.","non-dropping-particle":"","parse-names":false,"suffix":""},{"dropping-particle":"","family":"Holland","given":"Katharina","non-dropping-particle":"","parse-names":false,"suffix":""},{"dropping-particle":"","family":"Veldhuis","given":"Wouter B.","non-dropping-particle":"","parse-names":false,"suffix":""},{"dropping-particle":"","family":"Mann","given":"Ritse M.","non-dropping-particle":"","parse-names":false,"suffix":""},{"dropping-particle":"","family":"Pijnappel","given":"Ruud M.","non-dropping-particle":"","parse-names":false,"suffix":""},{"dropping-particle":"","family":"Peeters","given":"Petra H.M.","non-dropping-particle":"","parse-names":false,"suffix":""},{"dropping-particle":"","family":"Gils","given":"Carla H.","non-dropping-particle":"van","parse-names":false,"suffix":""},{"dropping-particle":"","family":"Karssemeijer","given":"Nico","non-dropping-particle":"","parse-names":false,"suffix":""}],"container-title":"Breast Cancer Research and Treatment","id":"ITEM-1","issue":"1","issued":{"date-parts":[["2017"]]},"page":"95-103","publisher":"Springer US","title":"Volumetric breast density affects performance of digital screening mammography","type":"article-journal","volume":"162"},"uris":["http://www.mendeley.com/documents/?uuid=3ab63b51-1d88-4a35-bfd3-130b9029bbc2"]}],"mendeley":{"formattedCitation":"&lt;sup&gt;6&lt;/sup&gt;","plainTextFormattedCitation":"6","previouslyFormattedCitation":"&lt;sup&gt;6&lt;/sup&gt;"},"properties":{"noteIndex":0},"schema":"https://github.com/citation-style-language/schema/raw/master/csl-citation.json"}</w:instrText>
      </w:r>
      <w:r w:rsidR="00DE0F04">
        <w:rPr>
          <w:rFonts w:asciiTheme="majorHAnsi" w:hAnsiTheme="majorHAnsi" w:cstheme="majorHAnsi"/>
          <w:sz w:val="24"/>
          <w:szCs w:val="22"/>
        </w:rPr>
        <w:fldChar w:fldCharType="separate"/>
      </w:r>
      <w:r w:rsidR="00DE0F04" w:rsidRPr="00DE0F04">
        <w:rPr>
          <w:rFonts w:asciiTheme="majorHAnsi" w:hAnsiTheme="majorHAnsi" w:cstheme="majorHAnsi"/>
          <w:noProof/>
          <w:sz w:val="24"/>
          <w:szCs w:val="22"/>
          <w:vertAlign w:val="superscript"/>
        </w:rPr>
        <w:t>6</w:t>
      </w:r>
      <w:r w:rsidR="00DE0F04">
        <w:rPr>
          <w:rFonts w:asciiTheme="majorHAnsi" w:hAnsiTheme="majorHAnsi" w:cstheme="majorHAnsi"/>
          <w:sz w:val="24"/>
          <w:szCs w:val="22"/>
        </w:rPr>
        <w:fldChar w:fldCharType="end"/>
      </w:r>
      <w:r w:rsidR="00C76A7D">
        <w:rPr>
          <w:rFonts w:asciiTheme="majorHAnsi" w:hAnsiTheme="majorHAnsi" w:cstheme="majorHAnsi"/>
          <w:sz w:val="24"/>
          <w:szCs w:val="22"/>
          <w:vertAlign w:val="superscript"/>
        </w:rPr>
        <w:t>,</w:t>
      </w:r>
      <w:r w:rsidR="00C76A7D">
        <w:rPr>
          <w:rFonts w:asciiTheme="majorHAnsi" w:hAnsiTheme="majorHAnsi" w:cstheme="majorHAnsi"/>
          <w:sz w:val="24"/>
          <w:szCs w:val="22"/>
        </w:rPr>
        <w:fldChar w:fldCharType="begin" w:fldLock="1"/>
      </w:r>
      <w:r w:rsidR="00C76A7D">
        <w:rPr>
          <w:rFonts w:asciiTheme="majorHAnsi" w:hAnsiTheme="majorHAnsi" w:cstheme="majorHAnsi"/>
          <w:sz w:val="24"/>
          <w:szCs w:val="22"/>
        </w:rPr>
        <w:instrText>ADDIN CSL_CITATION {"citationItems":[{"id":"ITEM-1","itemData":{"DOI":"10.1186/s13058-017-0859-9","ISBN":"1305801708599","ISSN":"1465542X","PMID":"28583146","abstract":"Background: In the light of the breast density legislation in the USA, it is important to know a woman's breast cancer risk, but particularly her risk of a tumor that is not detected through mammographic screening (interval cancer). Therefore, we examined the associations of automatically measured volumetric breast density with screen-detected and interval cancer risk, separately. Methods: Volumetric breast measures were assessed automatically using Volpara version 1.5.0 (Matakina, New Zealand) for the first available digital mammography (DM) examination of 52,814 women (age 50 - 75 years) participating in the Dutch biennial breast cancer screening program between 2003 and 2011. Breast cancer information was obtained from the screening registration system and through linkage with the Netherlands Cancer Registry. We excluded all screen-detected breast cancers diagnosed as a result of the first digital screening examination. During a median follow-up period of 4.2 (IQR 2.0-6.2) years, 523 women were diagnosed with breast cancer of which 299 were screen-detected and 224 were interval breast cancers. The associations between volumetric breast measures and breast cancer risk were determined using Cox proportional hazards analyses. Results: Percentage dense volume was found to be positively associated with both interval and screen-detected breast cancers (hazard ratio (HR) 8.37 (95% CI 4.34-16.17) and HR 1.39 (95% CI 0.82-2.36), respectively, for Volpara density grade category (VDG) 4 compared to VDG1 (p for heterogeneity &lt; 0.001)). Dense volume (DV) was also found to be positively associated with both interval and screen-detected breast cancers (HR 4.92 (95% CI 2.98-8.12) and HR 2.30 (95% CI 1.39-3.80), respectively, for VDG-like category (C)4 compared to C1 (p for heterogeneity = 0.041)). The association between percentage dense volume categories and interval breast cancer risk (HR 8.37) was not significantly stronger than the association between absolute dense volume categories and interval breast cancer risk (HR 4.92). Conclusions: Our results suggest that both absolute dense volume and percentage dense volume are strong markers of breast cancer risk, but that they are even stronger markers for predicting the occurrence of tumors that are not detected during mammography breast cancer screening.","author":[{"dropping-particle":"","family":"Wanders","given":"Johanna O.P.","non-dropping-particle":"","parse-names":false,"suffix":""},{"dropping-particle":"","family":"Holland","given":"Katharina","non-dropping-particle":"","parse-names":false,"suffix":""},{"dropping-particle":"","family":"Karssemeijer","given":"Nico","non-dropping-particle":"","parse-names":false,"suffix":""},{"dropping-particle":"","family":"Peeters","given":"Petra H.M.","non-dropping-particle":"","parse-names":false,"suffix":""},{"dropping-particle":"","family":"Veldhuis","given":"Wouter B.","non-dropping-particle":"","parse-names":false,"suffix":""},{"dropping-particle":"","family":"Mann","given":"Ritse M.","non-dropping-particle":"","parse-names":false,"suffix":""},{"dropping-particle":"","family":"Gils","given":"Carla H.","non-dropping-particle":"van","parse-names":false,"suffix":""}],"container-title":"Breast Cancer Research","id":"ITEM-1","issue":"1","issued":{"date-parts":[["2017"]]},"page":"1-13","publisher":"Breast Cancer Research","title":"The effect of volumetric breast density on the risk of screen-detected and interval breast cancers: A cohort study","type":"article-journal","volume":"19"},"uris":["http://www.mendeley.com/documents/?uuid=1393eeac-48ff-44bb-97bf-89646db364c8"]}],"mendeley":{"formattedCitation":"&lt;sup&gt;45&lt;/sup&gt;","plainTextFormattedCitation":"45"},"properties":{"noteIndex":0},"schema":"https://github.com/citation-style-language/schema/raw/master/csl-citation.json"}</w:instrText>
      </w:r>
      <w:r w:rsidR="00C76A7D">
        <w:rPr>
          <w:rFonts w:asciiTheme="majorHAnsi" w:hAnsiTheme="majorHAnsi" w:cstheme="majorHAnsi"/>
          <w:sz w:val="24"/>
          <w:szCs w:val="22"/>
        </w:rPr>
        <w:fldChar w:fldCharType="separate"/>
      </w:r>
      <w:r w:rsidR="00C76A7D" w:rsidRPr="00C76A7D">
        <w:rPr>
          <w:rFonts w:asciiTheme="majorHAnsi" w:hAnsiTheme="majorHAnsi" w:cstheme="majorHAnsi"/>
          <w:noProof/>
          <w:sz w:val="24"/>
          <w:szCs w:val="22"/>
          <w:vertAlign w:val="superscript"/>
        </w:rPr>
        <w:t>45</w:t>
      </w:r>
      <w:r w:rsidR="00C76A7D">
        <w:rPr>
          <w:rFonts w:asciiTheme="majorHAnsi" w:hAnsiTheme="majorHAnsi" w:cstheme="majorHAnsi"/>
          <w:sz w:val="24"/>
          <w:szCs w:val="22"/>
        </w:rPr>
        <w:fldChar w:fldCharType="end"/>
      </w:r>
      <w:r w:rsidR="005C13E1">
        <w:rPr>
          <w:rFonts w:asciiTheme="majorHAnsi" w:hAnsiTheme="majorHAnsi" w:cstheme="majorHAnsi"/>
          <w:sz w:val="24"/>
          <w:szCs w:val="22"/>
        </w:rPr>
        <w:t xml:space="preserve">. </w:t>
      </w:r>
    </w:p>
    <w:p w14:paraId="4A68D3E5" w14:textId="77777777" w:rsidR="001C5434" w:rsidRPr="001C5434" w:rsidRDefault="001C5434" w:rsidP="00C76A7D">
      <w:pPr>
        <w:pStyle w:val="CommentText"/>
        <w:spacing w:line="480" w:lineRule="auto"/>
        <w:rPr>
          <w:rFonts w:asciiTheme="majorHAnsi" w:hAnsiTheme="majorHAnsi" w:cstheme="majorHAnsi"/>
          <w:sz w:val="24"/>
          <w:szCs w:val="22"/>
        </w:rPr>
      </w:pPr>
    </w:p>
    <w:p w14:paraId="4D49E2B8" w14:textId="62F9F88D" w:rsidR="001C5434" w:rsidRPr="00483A0F" w:rsidRDefault="001C5434" w:rsidP="00C76A7D">
      <w:pPr>
        <w:pStyle w:val="CommentText"/>
        <w:spacing w:line="480" w:lineRule="auto"/>
        <w:rPr>
          <w:rFonts w:asciiTheme="majorHAnsi" w:hAnsiTheme="majorHAnsi" w:cstheme="majorHAnsi"/>
          <w:sz w:val="24"/>
          <w:szCs w:val="22"/>
        </w:rPr>
      </w:pPr>
      <w:r w:rsidRPr="001C5434">
        <w:rPr>
          <w:rFonts w:asciiTheme="majorHAnsi" w:hAnsiTheme="majorHAnsi" w:cstheme="majorHAnsi"/>
          <w:sz w:val="24"/>
          <w:szCs w:val="22"/>
        </w:rPr>
        <w:t>The UK interval cancer rate is reported at approximately 2.9/1000</w:t>
      </w:r>
      <w:r w:rsidR="00DE0F04">
        <w:rPr>
          <w:rFonts w:asciiTheme="majorHAnsi" w:hAnsiTheme="majorHAnsi" w:cstheme="majorHAnsi"/>
          <w:sz w:val="24"/>
          <w:szCs w:val="22"/>
        </w:rPr>
        <w:fldChar w:fldCharType="begin" w:fldLock="1"/>
      </w:r>
      <w:r w:rsidR="00DE0F04">
        <w:rPr>
          <w:rFonts w:asciiTheme="majorHAnsi" w:hAnsiTheme="majorHAnsi" w:cstheme="majorHAnsi"/>
          <w:sz w:val="24"/>
          <w:szCs w:val="22"/>
        </w:rPr>
        <w:instrText>ADDIN CSL_CITATION {"citationItems":[{"id":"ITEM-1","itemData":{"DOI":"10.1007/s12609-019-0304-4","ISSN":"19434596","abstract":"Purpose of Review: Interval cancers are defined as a cancer presenting in the interval following a negative screen. Interval cancers are important because they reduce confidence in the screening programme and have relatively worse prognostic features than screen-detected cancers. This review will look at the rates of interval cancers in the UK Breast screening programme and other population-based breast screening programmes in Europe. It will discuss the latest UK classification and look at factors affecting interval cancer rates. It will examine the pathological features of interval cancers and their mortality impact. It will also discuss the introduction of Duty of Candour and its relevance and impact in breast screening. Recent Findings: It will report on the effect of newer technologies on interval cancer rates. Summary: Interval cancers are not unexpected in population-based screening programmes. They are known to have relatively worse prognosis than screen-detected cancers and therefore the accurate monitoring of interval cancers is important both for quality improvement and education. The impact of newer technologies on interval cancer rates is currently limited as the studies are ongoing.","author":[{"dropping-particle":"","family":"Cornford","given":"Eleanor","non-dropping-particle":"","parse-names":false,"suffix":""},{"dropping-particle":"","family":"Sharma","given":"Nisha","non-dropping-particle":"","parse-names":false,"suffix":""}],"container-title":"Current Breast Cancer Reports","id":"ITEM-1","issue":"2","issued":{"date-parts":[["2019"]]},"page":"89-93","publisher":"Current Breast Cancer Reports","title":"Interval Cancers and Duty of Candour, a UK Perspective","type":"article-journal","volume":"11"},"uris":["http://www.mendeley.com/documents/?uuid=54f3f0fb-f33e-4b33-a0be-aca4466f5dd7"]}],"mendeley":{"formattedCitation":"&lt;sup&gt;4&lt;/sup&gt;","plainTextFormattedCitation":"4","previouslyFormattedCitation":"&lt;sup&gt;4&lt;/sup&gt;"},"properties":{"noteIndex":0},"schema":"https://github.com/citation-style-language/schema/raw/master/csl-citation.json"}</w:instrText>
      </w:r>
      <w:r w:rsidR="00DE0F04">
        <w:rPr>
          <w:rFonts w:asciiTheme="majorHAnsi" w:hAnsiTheme="majorHAnsi" w:cstheme="majorHAnsi"/>
          <w:sz w:val="24"/>
          <w:szCs w:val="22"/>
        </w:rPr>
        <w:fldChar w:fldCharType="separate"/>
      </w:r>
      <w:r w:rsidR="00DE0F04" w:rsidRPr="00DE0F04">
        <w:rPr>
          <w:rFonts w:asciiTheme="majorHAnsi" w:hAnsiTheme="majorHAnsi" w:cstheme="majorHAnsi"/>
          <w:noProof/>
          <w:sz w:val="24"/>
          <w:szCs w:val="22"/>
          <w:vertAlign w:val="superscript"/>
        </w:rPr>
        <w:t>4</w:t>
      </w:r>
      <w:r w:rsidR="00DE0F04">
        <w:rPr>
          <w:rFonts w:asciiTheme="majorHAnsi" w:hAnsiTheme="majorHAnsi" w:cstheme="majorHAnsi"/>
          <w:sz w:val="24"/>
          <w:szCs w:val="22"/>
        </w:rPr>
        <w:fldChar w:fldCharType="end"/>
      </w:r>
      <w:r w:rsidRPr="001C5434">
        <w:rPr>
          <w:rFonts w:asciiTheme="majorHAnsi" w:hAnsiTheme="majorHAnsi" w:cstheme="majorHAnsi"/>
          <w:sz w:val="24"/>
          <w:szCs w:val="22"/>
        </w:rPr>
        <w:t xml:space="preserve"> </w:t>
      </w:r>
      <w:r w:rsidR="00DE0F04">
        <w:rPr>
          <w:rFonts w:asciiTheme="majorHAnsi" w:hAnsiTheme="majorHAnsi" w:cstheme="majorHAnsi"/>
          <w:sz w:val="24"/>
          <w:szCs w:val="22"/>
        </w:rPr>
        <w:t>c</w:t>
      </w:r>
      <w:r w:rsidR="00483A0F">
        <w:rPr>
          <w:rFonts w:asciiTheme="majorHAnsi" w:hAnsiTheme="majorHAnsi" w:cstheme="majorHAnsi"/>
          <w:sz w:val="24"/>
          <w:szCs w:val="22"/>
        </w:rPr>
        <w:t>ompared to a cancer detection rate of 8/1000 in a three yearly programme</w:t>
      </w:r>
      <w:r w:rsidRPr="001C5434">
        <w:rPr>
          <w:rFonts w:asciiTheme="majorHAnsi" w:hAnsiTheme="majorHAnsi" w:cstheme="majorHAnsi"/>
          <w:sz w:val="24"/>
          <w:szCs w:val="22"/>
        </w:rPr>
        <w:t>. A study of 306 interval cancers from five NHSBSP screening sites found the average time to diagnosis for interval cancers of 644 days, such that the highest proportions are diagnosed in the second (42%) and third years (36%) after screening, and an estimated average tumour volume doubling time of 167 days</w:t>
      </w:r>
      <w:r w:rsidR="00DE0F04">
        <w:rPr>
          <w:rFonts w:asciiTheme="majorHAnsi" w:hAnsiTheme="majorHAnsi" w:cstheme="majorHAnsi"/>
          <w:sz w:val="24"/>
          <w:szCs w:val="22"/>
        </w:rPr>
        <w:fldChar w:fldCharType="begin" w:fldLock="1"/>
      </w:r>
      <w:r w:rsidR="00E30DA7">
        <w:rPr>
          <w:rFonts w:asciiTheme="majorHAnsi" w:hAnsiTheme="majorHAnsi" w:cstheme="majorHAnsi"/>
          <w:sz w:val="24"/>
          <w:szCs w:val="22"/>
        </w:rPr>
        <w:instrText>ADDIN CSL_CITATION {"citationItems":[{"id":"ITEM-1","itemData":{"DOI":"10.1016/j.breast.2020.03.006","ISSN":"15323080","PMID":"32298962","abstract":"Introduction: This multicentre, retrospective study aimed to establish correlation between estimated tumour volume doubling times (TVDT) from a series of interval breast cancers with their clinicopathological features. The potential impact of delayed diagnosis on prognosis was also explored. Materials and methods: Interval cancers, where screening mammograms demonstrated changes that were retrospectively classified as either uncertain or suspicious, were reviewed from five screening units within the UK NHS Breast Screening Programme (NHSBSP). Data collected included the time interval between screening mammogram and cancer diagnosis, the size of the initial mammographic abnormality and of the subsequent cancer, demographics, mammographic density and tumour biology. We estimated volume doubling times and the estimated change in size and node status, which would have followed if these cancers had been detected at the previous screen. Results: 306 interval cancers meeting the inclusion criteria were identified. Average time from screening to diagnosis was 644 days (SD 276 days). 19% were diagnosed in the first twelve months, 42% in the subsequent twelve months and 39% thereafter. Overall average estimated TVDT was 167 days (95% CI 151–186). Significant differences were noted with age (p = 0.01), grade (p &lt; 0.001) and ER status (p &lt; 0.001) with women under 60, grade 3 cancers and ER negative cancers having shorter TVDTs. HER2 positive tumours had shorter doubling times than HER2 negative, but this difference was not statistically significant. It was estimated that diagnosing these cancers at the previous screen would have increased ten-year survival from 82% to 86%. Conclusion: High grade, ER negativity and younger age were associated with shorter durations of TVDT. The role of HER2 status on interval cancer growth rate requires further assessment. It is likely that the delayed diagnosis of interval cancers confers a 4% reduction in ten-year survival.","author":[{"dropping-particle":"","family":"MacInnes","given":"Emma G.","non-dropping-particle":"","parse-names":false,"suffix":""},{"dropping-particle":"","family":"Duffy","given":"Stephen W.","non-dropping-particle":"","parse-names":false,"suffix":""},{"dropping-particle":"","family":"Simpson","given":"Julie A.","non-dropping-particle":"","parse-names":false,"suffix":""},{"dropping-particle":"","family":"Wallis","given":"Matthew G.","non-dropping-particle":"","parse-names":false,"suffix":""},{"dropping-particle":"","family":"Turnbull","given":"Anne E.","non-dropping-particle":"","parse-names":false,"suffix":""},{"dropping-particle":"","family":"Wilkinson","given":"Louise S.","non-dropping-particle":"","parse-names":false,"suffix":""},{"dropping-particle":"","family":"Satchithananda","given":"Keshthra","non-dropping-particle":"","parse-names":false,"suffix":""},{"dropping-particle":"","family":"Rahim","given":"Rumana","non-dropping-particle":"","parse-names":false,"suffix":""},{"dropping-particle":"","family":"Dodwell","given":"David","non-dropping-particle":"","parse-names":false,"suffix":""},{"dropping-particle":"V.","family":"Hogan","given":"Brian","non-dropping-particle":"","parse-names":false,"suffix":""},{"dropping-particle":"","family":"Blyuss","given":"Oleg","non-dropping-particle":"","parse-names":false,"suffix":""},{"dropping-particle":"","family":"Sharma","given":"Nisha","non-dropping-particle":"","parse-names":false,"suffix":""}],"container-title":"Breast","id":"ITEM-1","issued":{"date-parts":[["2020"]]},"page":"114-119","publisher":"Elsevier Ltd","title":"Radiological audit of interval breast cancers: Estimation of tumour growth rates","type":"article-journal","volume":"51"},"uris":["http://www.mendeley.com/documents/?uuid=64e8c277-496f-4c2c-9f81-107afbe7cf71"]}],"mendeley":{"formattedCitation":"&lt;sup&gt;5&lt;/sup&gt;","plainTextFormattedCitation":"5","previouslyFormattedCitation":"&lt;sup&gt;5&lt;/sup&gt;"},"properties":{"noteIndex":0},"schema":"https://github.com/citation-style-language/schema/raw/master/csl-citation.json"}</w:instrText>
      </w:r>
      <w:r w:rsidR="00DE0F04">
        <w:rPr>
          <w:rFonts w:asciiTheme="majorHAnsi" w:hAnsiTheme="majorHAnsi" w:cstheme="majorHAnsi"/>
          <w:sz w:val="24"/>
          <w:szCs w:val="22"/>
        </w:rPr>
        <w:fldChar w:fldCharType="separate"/>
      </w:r>
      <w:r w:rsidR="00DE0F04" w:rsidRPr="00DE0F04">
        <w:rPr>
          <w:rFonts w:asciiTheme="majorHAnsi" w:hAnsiTheme="majorHAnsi" w:cstheme="majorHAnsi"/>
          <w:noProof/>
          <w:sz w:val="24"/>
          <w:szCs w:val="22"/>
          <w:vertAlign w:val="superscript"/>
        </w:rPr>
        <w:t>5</w:t>
      </w:r>
      <w:r w:rsidR="00DE0F04">
        <w:rPr>
          <w:rFonts w:asciiTheme="majorHAnsi" w:hAnsiTheme="majorHAnsi" w:cstheme="majorHAnsi"/>
          <w:sz w:val="24"/>
          <w:szCs w:val="22"/>
        </w:rPr>
        <w:fldChar w:fldCharType="end"/>
      </w:r>
      <w:r w:rsidRPr="001C5434">
        <w:rPr>
          <w:rFonts w:asciiTheme="majorHAnsi" w:hAnsiTheme="majorHAnsi" w:cstheme="majorHAnsi"/>
          <w:sz w:val="24"/>
          <w:szCs w:val="22"/>
        </w:rPr>
        <w:t xml:space="preserve">. </w:t>
      </w:r>
      <w:r w:rsidR="00EA0B08">
        <w:rPr>
          <w:rFonts w:asciiTheme="majorHAnsi" w:hAnsiTheme="majorHAnsi" w:cstheme="majorHAnsi"/>
          <w:sz w:val="24"/>
          <w:szCs w:val="22"/>
        </w:rPr>
        <w:t>Measures to reduce interval cancers and larger cancers found in incident rounds would be an effective method of improving survival</w:t>
      </w:r>
      <w:r w:rsidR="005515B5">
        <w:rPr>
          <w:rFonts w:asciiTheme="majorHAnsi" w:hAnsiTheme="majorHAnsi" w:cstheme="majorHAnsi"/>
          <w:sz w:val="24"/>
          <w:szCs w:val="22"/>
        </w:rPr>
        <w:t xml:space="preserve"> and there is much interest in the role of AI-based computer aided detection </w:t>
      </w:r>
      <w:r w:rsidR="005C13E1">
        <w:rPr>
          <w:rFonts w:asciiTheme="majorHAnsi" w:hAnsiTheme="majorHAnsi" w:cstheme="majorHAnsi"/>
          <w:sz w:val="24"/>
          <w:szCs w:val="22"/>
        </w:rPr>
        <w:t>software</w:t>
      </w:r>
      <w:r w:rsidR="005515B5">
        <w:rPr>
          <w:rFonts w:asciiTheme="majorHAnsi" w:hAnsiTheme="majorHAnsi" w:cstheme="majorHAnsi"/>
          <w:sz w:val="24"/>
          <w:szCs w:val="22"/>
        </w:rPr>
        <w:t xml:space="preserve"> in this context</w:t>
      </w:r>
      <w:r w:rsidR="00EA0B08">
        <w:rPr>
          <w:rFonts w:asciiTheme="majorHAnsi" w:hAnsiTheme="majorHAnsi" w:cstheme="majorHAnsi"/>
          <w:sz w:val="24"/>
          <w:szCs w:val="22"/>
        </w:rPr>
        <w:t xml:space="preserve">. </w:t>
      </w:r>
    </w:p>
    <w:p w14:paraId="63E046FF" w14:textId="77777777" w:rsidR="005551A6" w:rsidRPr="007B6F8C" w:rsidRDefault="005551A6" w:rsidP="00C76A7D">
      <w:pPr>
        <w:pStyle w:val="CommentText"/>
        <w:spacing w:line="480" w:lineRule="auto"/>
        <w:rPr>
          <w:rFonts w:asciiTheme="majorHAnsi" w:hAnsiTheme="majorHAnsi" w:cstheme="majorHAnsi"/>
          <w:sz w:val="24"/>
          <w:szCs w:val="24"/>
        </w:rPr>
      </w:pPr>
    </w:p>
    <w:p w14:paraId="6862E63D" w14:textId="77777777" w:rsidR="00952671" w:rsidRPr="007B6F8C" w:rsidRDefault="00952671" w:rsidP="00C76A7D">
      <w:pPr>
        <w:pStyle w:val="CommentText"/>
        <w:spacing w:line="480" w:lineRule="auto"/>
        <w:rPr>
          <w:rFonts w:asciiTheme="majorHAnsi" w:hAnsiTheme="majorHAnsi" w:cstheme="majorHAnsi"/>
          <w:sz w:val="24"/>
          <w:szCs w:val="24"/>
        </w:rPr>
      </w:pPr>
    </w:p>
    <w:p w14:paraId="1AA6C090" w14:textId="3060B636" w:rsidR="005551A6" w:rsidRPr="000419DB" w:rsidRDefault="005551A6" w:rsidP="00C76A7D">
      <w:pPr>
        <w:pStyle w:val="CommentText"/>
        <w:spacing w:line="480" w:lineRule="auto"/>
        <w:rPr>
          <w:rFonts w:asciiTheme="majorHAnsi" w:hAnsiTheme="majorHAnsi" w:cstheme="majorHAnsi"/>
          <w:b/>
          <w:sz w:val="24"/>
          <w:szCs w:val="24"/>
        </w:rPr>
      </w:pPr>
      <w:r w:rsidRPr="000419DB">
        <w:rPr>
          <w:rFonts w:asciiTheme="majorHAnsi" w:hAnsiTheme="majorHAnsi" w:cstheme="majorHAnsi"/>
          <w:b/>
          <w:sz w:val="24"/>
          <w:szCs w:val="24"/>
        </w:rPr>
        <w:t xml:space="preserve">Digital Breast Tomosynthesis </w:t>
      </w:r>
    </w:p>
    <w:p w14:paraId="19A1F8EB" w14:textId="6C6BE523" w:rsidR="00952671" w:rsidRDefault="00952671" w:rsidP="00C76A7D">
      <w:pPr>
        <w:pStyle w:val="CommentText"/>
        <w:spacing w:line="480" w:lineRule="auto"/>
        <w:rPr>
          <w:rFonts w:asciiTheme="majorHAnsi" w:hAnsiTheme="majorHAnsi" w:cstheme="majorHAnsi"/>
          <w:sz w:val="24"/>
          <w:szCs w:val="24"/>
        </w:rPr>
      </w:pPr>
      <w:r w:rsidRPr="007B6F8C">
        <w:rPr>
          <w:rFonts w:asciiTheme="majorHAnsi" w:hAnsiTheme="majorHAnsi" w:cstheme="majorHAnsi"/>
          <w:sz w:val="24"/>
          <w:szCs w:val="24"/>
        </w:rPr>
        <w:t xml:space="preserve">DBT has </w:t>
      </w:r>
      <w:r w:rsidR="000419DB">
        <w:rPr>
          <w:rFonts w:asciiTheme="majorHAnsi" w:hAnsiTheme="majorHAnsi" w:cstheme="majorHAnsi"/>
          <w:sz w:val="24"/>
          <w:szCs w:val="24"/>
        </w:rPr>
        <w:t xml:space="preserve">already </w:t>
      </w:r>
      <w:r w:rsidRPr="007B6F8C">
        <w:rPr>
          <w:rFonts w:asciiTheme="majorHAnsi" w:hAnsiTheme="majorHAnsi" w:cstheme="majorHAnsi"/>
          <w:sz w:val="24"/>
          <w:szCs w:val="24"/>
        </w:rPr>
        <w:t xml:space="preserve">been adopted by many countries as </w:t>
      </w:r>
      <w:r w:rsidR="005C13E1">
        <w:rPr>
          <w:rFonts w:asciiTheme="majorHAnsi" w:hAnsiTheme="majorHAnsi" w:cstheme="majorHAnsi"/>
          <w:sz w:val="24"/>
          <w:szCs w:val="24"/>
        </w:rPr>
        <w:t>research indicates</w:t>
      </w:r>
      <w:r w:rsidRPr="007B6F8C">
        <w:rPr>
          <w:rFonts w:asciiTheme="majorHAnsi" w:hAnsiTheme="majorHAnsi" w:cstheme="majorHAnsi"/>
          <w:sz w:val="24"/>
          <w:szCs w:val="24"/>
        </w:rPr>
        <w:t xml:space="preserve"> that this </w:t>
      </w:r>
      <w:r w:rsidR="000419DB">
        <w:rPr>
          <w:rFonts w:asciiTheme="majorHAnsi" w:hAnsiTheme="majorHAnsi" w:cstheme="majorHAnsi"/>
          <w:sz w:val="24"/>
          <w:szCs w:val="24"/>
        </w:rPr>
        <w:t>3D</w:t>
      </w:r>
      <w:r w:rsidRPr="007B6F8C">
        <w:rPr>
          <w:rFonts w:asciiTheme="majorHAnsi" w:hAnsiTheme="majorHAnsi" w:cstheme="majorHAnsi"/>
          <w:sz w:val="24"/>
          <w:szCs w:val="24"/>
        </w:rPr>
        <w:t xml:space="preserve"> technique </w:t>
      </w:r>
      <w:r w:rsidR="00792730">
        <w:rPr>
          <w:rFonts w:asciiTheme="majorHAnsi" w:hAnsiTheme="majorHAnsi" w:cstheme="majorHAnsi"/>
          <w:sz w:val="24"/>
          <w:szCs w:val="24"/>
        </w:rPr>
        <w:t xml:space="preserve">can </w:t>
      </w:r>
      <w:r w:rsidR="000419DB">
        <w:rPr>
          <w:rFonts w:asciiTheme="majorHAnsi" w:hAnsiTheme="majorHAnsi" w:cstheme="majorHAnsi"/>
          <w:sz w:val="24"/>
          <w:szCs w:val="24"/>
        </w:rPr>
        <w:t>result in improved sensitivity as well as reduced recall rates</w:t>
      </w:r>
      <w:r w:rsidR="003E0FC8">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16/j.crad.2015.11.008","ISSN":"1365229X","PMID":"26707815","abstract":"Breast screening with full-field digital mammography (FFDM) fails to detect 15-30% of cancers. This figure is higher for women with dense breasts. A new tomographic technique in mammography has been developed - digital breast tomosynthesis (DBT) - which allows images to be viewed in sections through the breast and has the potential to improve cancer detection rates. Results from retrospective reading studies comparing DBT with FFDM have been largely favourable with improvement in sensitivity and specificity. Increases in diagnostic accuracy have been reported as being independent of breast density; however there are mixed reports regarding the detection of microcalcification. Prospective screening studies using DBT with FFDM have demonstrated increased rates in cancer detection compared with FFDM alone. A reduction in false-positive recall rates has also been shown. Screening with the addition of DBT would approximately double radiation dose; however a simulated FFDM image can be generated from a DBT scan. The combination of simulated FFDM images and DBT is being evaluated within several studies and some positive results have been published. Interval cancer rates for the UK National Health Service Breast Screening Programme (NHSBSP) demonstrate the limited sensitivity of FFDM in cancer detection. DBT has the potential to increase sensitivity and decrease false-positive recall rates. It has approval for screening and diagnostics in several countries; however, there are issues with DBT as a screening tool including additional reading time, IT storage and connectivity, over-diagnosis, and cost effectiveness. Feasibility and cost-effectiveness trials are needed before the implementation of DBT in NHSBSP can be considered.","author":[{"dropping-particle":"","family":"Gilbert","given":"Fiona J.","non-dropping-particle":"","parse-names":false,"suffix":""},{"dropping-particle":"","family":"Tucker","given":"Lorraine","non-dropping-particle":"","parse-names":false,"suffix":""},{"dropping-particle":"","family":"Young","given":"Ken C.","non-dropping-particle":"","parse-names":false,"suffix":""}],"container-title":"Clinical Radiology","id":"ITEM-1","issue":"2","issued":{"date-parts":[["2016"]]},"page":"141-150","publisher":"The Royal College of Radiologists","title":"Digital breast tomosynthesis (DBT): A review of the evidence for use as a screening tool","type":"article-journal","volume":"71"},"uris":["http://www.mendeley.com/documents/?uuid=096e8739-7c7a-433d-be55-91e08ffd40da"]}],"mendeley":{"formattedCitation":"&lt;sup&gt;46&lt;/sup&gt;","plainTextFormattedCitation":"46","previouslyFormattedCitation":"&lt;sup&gt;45&lt;/sup&gt;"},"properties":{"noteIndex":0},"schema":"https://github.com/citation-style-language/schema/raw/master/csl-citation.json"}</w:instrText>
      </w:r>
      <w:r w:rsidR="003E0FC8">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46</w:t>
      </w:r>
      <w:r w:rsidR="003E0FC8">
        <w:rPr>
          <w:rFonts w:asciiTheme="majorHAnsi" w:hAnsiTheme="majorHAnsi" w:cstheme="majorHAnsi"/>
          <w:sz w:val="24"/>
          <w:szCs w:val="24"/>
        </w:rPr>
        <w:fldChar w:fldCharType="end"/>
      </w:r>
      <w:r w:rsidR="003E0FC8">
        <w:rPr>
          <w:rFonts w:asciiTheme="majorHAnsi" w:hAnsiTheme="majorHAnsi" w:cstheme="majorHAnsi"/>
          <w:sz w:val="24"/>
          <w:szCs w:val="24"/>
        </w:rPr>
        <w:t xml:space="preserve">. </w:t>
      </w:r>
      <w:r w:rsidR="00BD6CF0">
        <w:rPr>
          <w:rFonts w:asciiTheme="majorHAnsi" w:hAnsiTheme="majorHAnsi" w:cstheme="majorHAnsi"/>
          <w:sz w:val="24"/>
          <w:szCs w:val="24"/>
        </w:rPr>
        <w:t xml:space="preserve">However the improved performance may be less marked in women with </w:t>
      </w:r>
      <w:r w:rsidR="00792730">
        <w:rPr>
          <w:rFonts w:asciiTheme="majorHAnsi" w:hAnsiTheme="majorHAnsi" w:cstheme="majorHAnsi"/>
          <w:sz w:val="24"/>
          <w:szCs w:val="24"/>
        </w:rPr>
        <w:t xml:space="preserve">very </w:t>
      </w:r>
      <w:r w:rsidR="00BD6CF0">
        <w:rPr>
          <w:rFonts w:asciiTheme="majorHAnsi" w:hAnsiTheme="majorHAnsi" w:cstheme="majorHAnsi"/>
          <w:sz w:val="24"/>
          <w:szCs w:val="24"/>
        </w:rPr>
        <w:t>high breast density and in those cancers presenting as microcalcification</w:t>
      </w:r>
      <w:r w:rsidR="003E0FC8">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148/radiol.2015142566","ISSN":"15271315","abstract":"Purpose: To compare the diagnostic performance of two-dimensional (2D) mammography, 2D mammography plus digital breast tomosynthesis (DBT), and synthetic 2D mammography plus DBT in depicting malignant radiographic features. Materials and Methods: In this multicenter, multireader, retrospective reading study (the TOMMY trial), after written informed consent was obtained, 8869 women (age range, 29-85 years; mean, 56 years) were recruited from July 2011 to March 2013 in an ethically approved study. From these women, a reading dataset of 7060 cases was randomly allocated for independent blinded review of (a) 2D mammography images, (b) 2D mammography plus DBT images, and (c) synthetic 2D mammography plus DBT images. Reviewers had no access to results of previous examinations. Overall sensitivities and specificities were calculated for younger women and those with dense breasts. Results: Overall sensitivity was 87% for 2D mammography, 89% for 2D mammography plus DBT, and 88% for synthetic 2D mammography plus DBT. The addition of DBT was associated with a 34% increase in the odds of depicting cancer (odds ratio [OR] = 1.34, P = .06); however, this level did not achieve significance. For patients aged 50-59 years old, sensitivity was significantly higher (P = .01) for 2D mammography plus DBT than it was for 2D mammography. For those with breast density of 50% or more, sensitivity was 86% for 2D mammography compared with 93% for 2D mammography plus DBT (P = .03). Specificity was 57% for 2D mammography, 70% for 2D mammography plus DBT, and 72% for synthetic 2D mammography plusmDBT. Specificity was significantly higher than 2D mammography (P , .001in both cases) and was observed for all subgroups (P , .001 for all cases). Conclusion: The addition of DBT increased the sensitivity of 2D mammography in patients with dense breasts and the specificity of 2D mammography for all subgroups. The use of synthetic 2D DBT demonstrated performance similar to that of standard 2D mammography with DBT. DBT is of potential benefit to screening programs, particularly in younger women with dense breasts.","author":[{"dropping-particle":"","family":"Gilbert","given":"Fiona J.","non-dropping-particle":"","parse-names":false,"suffix":""},{"dropping-particle":"","family":"Tucker","given":"Lorraine","non-dropping-particle":"","parse-names":false,"suffix":""},{"dropping-particle":"","family":"Gillan","given":"Maureen G.C.","non-dropping-particle":"","parse-names":false,"suffix":""},{"dropping-particle":"","family":"Willsher","given":"Paula","non-dropping-particle":"","parse-names":false,"suffix":""},{"dropping-particle":"","family":"Cooke","given":"Julie","non-dropping-particle":"","parse-names":false,"suffix":""},{"dropping-particle":"","family":"Duncan","given":"Karen A.","non-dropping-particle":"","parse-names":false,"suffix":""},{"dropping-particle":"","family":"Michell","given":"Michael J.","non-dropping-particle":"","parse-names":false,"suffix":""},{"dropping-particle":"","family":"Dobson","given":"Hilary M.","non-dropping-particle":"","parse-names":false,"suffix":""},{"dropping-particle":"","family":"Lim","given":"Yit Yoong","non-dropping-particle":"","parse-names":false,"suffix":""},{"dropping-particle":"","family":"Suaris","given":"Tamara","non-dropping-particle":"","parse-names":false,"suffix":""},{"dropping-particle":"","family":"Astley","given":"Susan M.","non-dropping-particle":"","parse-names":false,"suffix":""},{"dropping-particle":"","family":"Morrish","given":"Oliver","non-dropping-particle":"","parse-names":false,"suffix":""},{"dropping-particle":"","family":"Young","given":"Kenneth C.","non-dropping-particle":"","parse-names":false,"suffix":""},{"dropping-particle":"","family":"Duffy","given":"Stephen W.","non-dropping-particle":"","parse-names":false,"suffix":""}],"container-title":"Radiology","id":"ITEM-1","issue":"3","issued":{"date-parts":[["2015"]]},"page":"697-706","title":"Accuracy of digital breast tomosynthesis for depicting breast cancer subgroups in a UK retrospective reading study (tommy trial)","type":"article-journal","volume":"277"},"uris":["http://www.mendeley.com/documents/?uuid=19c14f3a-32d5-4cbf-97ee-31f82e46d456"]},{"id":"ITEM-2","itemData":{"DOI":"10.3310/hta19040","ISSN":"20464924","abstract":"Background: Digital breast tomosynthesis (DBT) is a three-dimensional mammography technique with the potential to improve accuracy by improving differentiation between malignant and non-malignant lesions. Objectives: The objectives of the study were to compare the diagnostic accuracy of DBT in conjunction with two-dimensional (2D) mammography or synthetic 2D mammography, against standard 2D mammography and to determine if DBT improves the accuracy of detection of different types of lesions. Study population: Women (aged 47–73 years) recalled for further assessment after routine breast screening and women (aged 40–49 years) with moderate/high of risk of developing breast cancer attending annual mammography screening were recruited after giving written informed consent. Intervention: All participants underwent a two-view 2D mammography of both breasts and two-view DBT imaging. Image-processing software generated a synthetic 2D mammogram from the DBT data sets. Retrospective reading study: In an independent blinded retrospective study, readers reviewed (1) 2D or (2) 2D + DBT or (3) synthetic 2D + DBT images for each case without access to original screening mammograms or prior examinations. Sensitivities and specificities were calculated for each reading arm and by subgroup analyses. Results: Data were available for 7060 subjects comprising 6020 (1158 cancers) assessment cases and 1040 (two cancers) family history screening cases. Overall sensitivity was 87% [95% confidence interval (CI) 85% to 89%] for 2D only, 89% (95% CI 87% to 91%) for 2D + DBT and 88% (95% CI 86% to 90%) for synthetic 2D + DBT. The difference in sensitivity between 2D and 2D + DBT was of borderline significance (p = 0.07) and for synthetic 2D + DBT there was no significant difference (p = 0.6). Specificity was 58% (95% CI 56% to 60%) for 2D, 69% (95% CI 67% to 71%) for 2D + DBT and 71% (95% CI 69% to 73%) for synthetic 2D + DBT. Specificity was significantly higher in both DBT reading arms for all subgroups of age, density and dominant radiological feature (p &lt; 0.001 all cases). In all reading arms, specificity tended to be lower for microcalcifications and higher for distortion/asymmetry. Comparing 2D + DBT to 2D alone, sensitivity was significantly higher: 93% versus 86% (p &lt; 0.001) for invasive tumours of size 11–20 mm. Similarly, for breast density 50% or more, sensitivities were 93% versus 86% (p = 0.03); for grade 2 invasive tumours, sensitivities were 91% versus 87% (p = 0.01);…","author":[{"dropping-particle":"","family":"Gilbert","given":"Fiona J.","non-dropping-particle":"","parse-names":false,"suffix":""},{"dropping-particle":"","family":"Tucker","given":"Lorraine","non-dropping-particle":"","parse-names":false,"suffix":""},{"dropping-particle":"","family":"Gillan","given":"Maureen G.C.","non-dropping-particle":"","parse-names":false,"suffix":""},{"dropping-particle":"","family":"Willsher","given":"Paula","non-dropping-particle":"","parse-names":false,"suffix":""},{"dropping-particle":"","family":"Cooke","given":"Julie","non-dropping-particle":"","parse-names":false,"suffix":""},{"dropping-particle":"","family":"Duncan","given":"Karen A.","non-dropping-particle":"","parse-names":false,"suffix":""},{"dropping-particle":"","family":"Michell","given":"Michael J.","non-dropping-particle":"","parse-names":false,"suffix":""},{"dropping-particle":"","family":"Dobson","given":"Hilary M.","non-dropping-particle":"","parse-names":false,"suffix":""},{"dropping-particle":"","family":"Lim","given":"Yit Yoong","non-dropping-particle":"","parse-names":false,"suffix":""},{"dropping-particle":"","family":"Purushothaman","given":"Hema","non-dropping-particle":"","parse-names":false,"suffix":""},{"dropping-particle":"","family":"Strudley","given":"Celia","non-dropping-particle":"","parse-names":false,"suffix":""},{"dropping-particle":"","family":"Astley","given":"Susan M.","non-dropping-particle":"","parse-names":false,"suffix":""},{"dropping-particle":"","family":"Morrish","given":"Oliver","non-dropping-particle":"","parse-names":false,"suffix":""},{"dropping-particle":"","family":"Young","given":"Kenneth C.","non-dropping-particle":"","parse-names":false,"suffix":""},{"dropping-particle":"","family":"Duffy","given":"Stephen W.","non-dropping-particle":"","parse-names":false,"suffix":""}],"container-title":"Health Technology Assessment","id":"ITEM-2","issue":"4","issued":{"date-parts":[["2015"]]},"page":"1-166","title":"The TOMMY trial: a comparison of TOMosynthesis with digital MammographY in the UK NHS Breast Screening Programme – a multicentre retrospective reading study comparing the diagnostic performance of digital breast tomosynthesis and digital mammography with ","type":"article-journal","volume":"19"},"uris":["http://www.mendeley.com/documents/?uuid=480d0b34-c4ca-425e-b83d-cdea48a896d0"]}],"mendeley":{"formattedCitation":"&lt;sup&gt;47,48&lt;/sup&gt;","plainTextFormattedCitation":"47,48","previouslyFormattedCitation":"&lt;sup&gt;46,47&lt;/sup&gt;"},"properties":{"noteIndex":0},"schema":"https://github.com/citation-style-language/schema/raw/master/csl-citation.json"}</w:instrText>
      </w:r>
      <w:r w:rsidR="003E0FC8">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47,48</w:t>
      </w:r>
      <w:r w:rsidR="003E0FC8">
        <w:rPr>
          <w:rFonts w:asciiTheme="majorHAnsi" w:hAnsiTheme="majorHAnsi" w:cstheme="majorHAnsi"/>
          <w:sz w:val="24"/>
          <w:szCs w:val="24"/>
        </w:rPr>
        <w:fldChar w:fldCharType="end"/>
      </w:r>
      <w:r w:rsidR="00792730">
        <w:rPr>
          <w:rFonts w:asciiTheme="majorHAnsi" w:hAnsiTheme="majorHAnsi" w:cstheme="majorHAnsi"/>
          <w:sz w:val="24"/>
          <w:szCs w:val="24"/>
        </w:rPr>
        <w:t>.</w:t>
      </w:r>
      <w:r w:rsidR="00BD6CF0">
        <w:rPr>
          <w:rFonts w:asciiTheme="majorHAnsi" w:hAnsiTheme="majorHAnsi" w:cstheme="majorHAnsi"/>
          <w:sz w:val="24"/>
          <w:szCs w:val="24"/>
        </w:rPr>
        <w:t xml:space="preserve"> There is also concern that some of the additional cancers being found are slow growing lesions which may not be life threatening – potentially over-diagnosis. Several studies have now suggested that there is reduction in interval cancers when DBT is being used</w:t>
      </w:r>
      <w:r w:rsidR="003E0FC8">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148/radiol.2020191751","ISSN":"15271315","PMID":"32154771","abstract":"Background: Limited data exist beyond prevalence rounds of digital breast tomosynthesis (DBT) screening. Purpose: To compare DBT outcomes over multiple years and rounds to outcomes of digital mammography (DM) screening. Materials and Methods: Retrospective analysis included 1 year of DM and 5 years of DBT screening (September 2011 to September 2016); 67 350 examinations were performed in 29 310 women. Recall rate (RR) percentage, cancer detection rate (CDR) per 1000 women screened, false-negative rate per 1000 women screened, positive predictive value of recall (PPV1) percentage, positive predictive value of biopsies performed percentage, sensitivity, and specificity were calculated. Cancers diagnosed within 1 year of screening were captured by means of linkage to state cancer registry, and biologic characteristics were grouped by prognostic factors. Performance trends across DBT rounds were compared with those from DM rounds by using logistic regression to account for examinations in the same woman. Analyses were adjusted for age, race, breast density, baseline examination, and reader. Results: There were 56 839 DBT and 10 511 DM examinations. The mean patient age (6 standard deviation) was 56 years 611 for the entire cohort, 55 years 611 for the DBT group, and 57 years 611 for the DM group. RRs were significantly lower for the DBT group (8.0%, 4522 of 56 839; 95% confidence interval [CI]: 7.7, 8.2) than for the DM group (10.4%, 1094 of 10 511; 95% CI: 9.8, 11.0) (P , .001). CDRs were higher with DBT (6.0 per 1000 women screened; 95% CI: 5.4, 6.7 per 1000 women screened; 340 of 56 839) than with DM (5.1 per 1000 women screened; 95% CI: 3.9, 6.6 per 1000 women screened; 54 of 10 511) (P = .25), but this difference was not statistically significant. Both RR and CDR remained improved compared with DM for 5 years of DBT at the population level. False-negative rates were slightly lower for DBT (0.6 per 1000 women screened; 95% CI: 0.4, 0.8 per 1000 women screened; 33 of 56 839) than DM (0.9 per 1000 women screened; 0.4, 1.6 per 1000 women screened; nine of 10 511) overall (P = .30), but the difference was not statistically significant. In adjusted analyses, RR, biopsy recommendation rates, and PPV1 were improved for DBT versus DM (P ≤.001). Compared with DM, a higher proportion of DBT-detected cancers were invasive (70% [238 of 340] vs 68.5% [37 of 54]) and had poor prognoses characteristics (32.6% [76 of 233] vs 25.0% [nine of 36]). Conclusion: Favorable o…","author":[{"dropping-particle":"","family":"Conant","given":"Emily F.","non-dropping-particle":"","parse-names":false,"suffix":""},{"dropping-particle":"","family":"Zuckerman","given":"Samantha P.","non-dropping-particle":"","parse-names":false,"suffix":""},{"dropping-particle":"","family":"McDonald","given":"Elizabeth S.","non-dropping-particle":"","parse-names":false,"suffix":""},{"dropping-particle":"","family":"Weinstein","given":"Susan P.","non-dropping-particle":"","parse-names":false,"suffix":""},{"dropping-particle":"","family":"Korhonen","given":"Katrina E.","non-dropping-particle":"","parse-names":false,"suffix":""},{"dropping-particle":"","family":"Birnbaum","given":"Julia A.","non-dropping-particle":"","parse-names":false,"suffix":""},{"dropping-particle":"","family":"Tobey","given":"Jennifer D.","non-dropping-particle":"","parse-names":false,"suffix":""},{"dropping-particle":"","family":"Schnall","given":"Mitchell D.","non-dropping-particle":"","parse-names":false,"suffix":""},{"dropping-particle":"","family":"Hubbard","given":"Rebecca A.","non-dropping-particle":"","parse-names":false,"suffix":""}],"container-title":"Radiology","id":"ITEM-1","issue":"2","issued":{"date-parts":[["2020"]]},"page":"285-293","title":"Five consecutive years of screening with digital breast tomosynthesis: Outcomes by screening year and round","type":"article-journal","volume":"295"},"uris":["http://www.mendeley.com/documents/?uuid=28f91562-9794-4446-b1aa-2e79baed8a4e"]}],"mendeley":{"formattedCitation":"&lt;sup&gt;49&lt;/sup&gt;","plainTextFormattedCitation":"49","previouslyFormattedCitation":"&lt;sup&gt;48&lt;/sup&gt;"},"properties":{"noteIndex":0},"schema":"https://github.com/citation-style-language/schema/raw/master/csl-citation.json"}</w:instrText>
      </w:r>
      <w:r w:rsidR="003E0FC8">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49</w:t>
      </w:r>
      <w:r w:rsidR="003E0FC8">
        <w:rPr>
          <w:rFonts w:asciiTheme="majorHAnsi" w:hAnsiTheme="majorHAnsi" w:cstheme="majorHAnsi"/>
          <w:sz w:val="24"/>
          <w:szCs w:val="24"/>
        </w:rPr>
        <w:fldChar w:fldCharType="end"/>
      </w:r>
      <w:r w:rsidR="003E0FC8">
        <w:rPr>
          <w:rFonts w:asciiTheme="majorHAnsi" w:hAnsiTheme="majorHAnsi" w:cstheme="majorHAnsi"/>
          <w:sz w:val="24"/>
          <w:szCs w:val="24"/>
        </w:rPr>
        <w:t>,</w:t>
      </w:r>
      <w:r w:rsidR="00792730">
        <w:rPr>
          <w:rFonts w:asciiTheme="majorHAnsi" w:hAnsiTheme="majorHAnsi" w:cstheme="majorHAnsi"/>
          <w:sz w:val="24"/>
          <w:szCs w:val="24"/>
        </w:rPr>
        <w:t xml:space="preserve"> but others have found no such reduction</w:t>
      </w:r>
      <w:r w:rsidR="003E0FC8">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author":[{"dropping-particle":"","family":"Bahl","given":"Manisha","non-dropping-particle":"","parse-names":false,"suffix":""},{"dropping-particle":"","family":"Gaffney","given":"Shannon","non-dropping-particle":"","parse-names":false,"suffix":""},{"dropping-particle":"","family":"Mccarthy","given":"Anne Marie","non-dropping-particle":"","parse-names":false,"suffix":""},{"dropping-particle":"","family":"Lowry","given":"Kathryn P","non-dropping-particle":"","parse-names":false,"suffix":""},{"dropping-particle":"","family":"Dang","given":"Pragya A","non-dropping-particle":"","parse-names":false,"suffix":""},{"dropping-particle":"","family":"Lehman","given":"Constance D.","non-dropping-particle":"","parse-names":false,"suffix":""}],"container-title":"Radiology","id":"ITEM-1","issue":"1","issued":{"date-parts":[["2018"]]},"page":"1-9","title":"Associated with 2D Digital Mammography versus Digital Breast Tomosynthesis for","type":"article-journal","volume":"287"},"uris":["http://www.mendeley.com/documents/?uuid=cc1f34ef-6d55-4a47-9c7a-068110a7e5dd"]},{"id":"ITEM-2","itemData":{"DOI":"10.1007/s00330-019-06264-y","ISSN":"14321084","PMID":"31187221","abstract":"Objectives: To retrospectively investigate early performance measures of digital breast tomosynthesis (DBT) versus standard digital mammography (DM) for consecutive screening rounds. Methods: We included information about 35,736 women screened in BreastScreen Norway, 2008–2016, with at least two consecutive screening examinations. The pair of two consecutive screening examinations was the unit of analysis, and results from the subsequent examination were the measure of interest. Screening technique changed during the study period, resulting in four study groups: DM after DM, DBT after DM, DM after DBT, and DBT after DBT. We compared selected early performance measures between the study groups. Results: Recall for DM after DM was 3.6% and lower for all other study groups (p &lt; 0.001). The rate of screen-detected breast cancer was 4.6/1000 for DM after DM; for DBT after DM and DBT after DBT, it was 9.9/1000 and 8.3/1000, respectively (p &lt; 0.001 relative to DM after DM), and for DM after DBT 4.3/1000. The rate of tubular carcinoma was higher for DBT after DBT or after DM compared with DM after DM (p &lt; 0.01). The rate of histologic grade 1 tumors was higher for DBT after DM compared with DM after DM (p &lt; 0.001). We did not observe any statistical difference in the interval cancer rates. Conclusions: Lower recall and higher cancer detection rates for screening with DBT were sustainable over two consecutive screening rounds. Positive predictive values were higher for DBT than DM. There were no differences in the interval cancer rates between the study groups. Key Points: • There is limited knowledge about early performance measures for screening with digital breast tomosynthesis beyond one screening round. • A decline in recall rate and an incline in the rate of screen-detected breast cancer were observed for women screened with DBT compared with DM, irrespective of prior screening technique. The interval breast cancer rate did not differ statistically for women screened with DBT versus DM. • Tumor characteristics tended to be prognostic favorable for DBT compared with DM with no differences in rates of more advanced cancers. The clinical significance of increased cancer detection and the potential for future mortality reduction remain unknown.","author":[{"dropping-particle":"","family":"Hovda","given":"Tone","non-dropping-particle":"","parse-names":false,"suffix":""},{"dropping-particle":"","family":"Brandal","given":"Siri H.B.","non-dropping-particle":"","parse-names":false,"suffix":""},{"dropping-particle":"","family":"Sebuødegård","given":"Sofie","non-dropping-particle":"","parse-names":false,"suffix":""},{"dropping-particle":"","family":"Holen","given":"Åsne S.","non-dropping-particle":"","parse-names":false,"suffix":""},{"dropping-particle":"","family":"Bjørndal","given":"Hilde","non-dropping-particle":"","parse-names":false,"suffix":""},{"dropping-particle":"","family":"Skaane","given":"Per","non-dropping-particle":"","parse-names":false,"suffix":""},{"dropping-particle":"","family":"Hofvind","given":"Solveig","non-dropping-particle":"","parse-names":false,"suffix":""}],"container-title":"European Radiology","id":"ITEM-2","issue":"12","issued":{"date-parts":[["2019"]]},"page":"6991-6999","publisher":"European Radiology","title":"Screening outcome for consecutive examinations with digital breast tomosynthesis versus standard digital mammography in a population-based screening program","type":"article-journal","volume":"29"},"uris":["http://www.mendeley.com/documents/?uuid=f0db61e1-3870-43de-b8a2-a9edf8e8024c"]},{"id":"ITEM-3","itemData":{"DOI":"10.1016/j.breast.2019.09.012","ISSN":"15323080","PMID":"31607526","abstract":"Background/aim: The Trento screening program transitioned to digital breast tomosynthesis (DBT) screening based on evidence that DBT improves breast cancer (BC) detection compared to mammography; an evaluation of the transition to DBT is reported in this pilot study. Methods: Prospective implementation of DBT screening included women aged ≥50 years who attended the Trento program for biennial screening. DBT screening included DBT acquisitions with synthesized 2D-images. A historical cohort of women who attended the program (January 2013–October 2014) and received digital mammography (DM) provided a comparison group. Independent double-reading (with a third arbitrating read for discordance) was used for DBT and DM screening. Screening outcomes included cancer detection rate (CDR/1000 screens), percentage of screens recalled to assessment (recall%), interval cancer rate (ICR/1000 screens) at 2-year follow-up, and screening sensitivity. Rate ratios (RR) and 95% confidence interval (95%CI) examined outcomes for DBT versus DM screening. Results: From women aged 50–69 years who accepted an invitation to screening (October 2014 –October 2016) 46,343 comprised the DBT-screened group: amongst these 402 BCs (includes 50 ductal carcinoma in-situ (DCIS)) were detected (CDR 8.67/1000), whereas 205 BCs (includes 33 DCIS) were detected amongst 37,436 DM screens (CDR 5.48/1000) [RR for CDR:1.58 (1.34–1.87)]. Recall% was lower for DBT (2.55%) than DM (3.21%) [RR:0.79 (0.73–0.86)]. Compared to DM, DBT screening increased CDR for stage I-II BC, for all tumour size and grade categories, and for node-negative BC, but did not increase CDR for DCIS. Estimated ICR for DBT was 1.1/1000 whereas ICR for DM was 1.36/1000 [RR:0.81 (0.55–1.19)]. Screening sensitivity was 88.74% for DBT versus 80.08% for DM [RR:1.11 (0.94–1.31)]. Conclusion: DBT significantly improved early-detection measures but did not significantly reduce ICR (relative to DM screening), suggesting that it could add benefit as well as adding over-detection in population BC screening.","author":[{"dropping-particle":"","family":"Bernardi","given":"Daniela","non-dropping-particle":"","parse-names":false,"suffix":""},{"dropping-particle":"","family":"Gentilini","given":"Maria A.","non-dropping-particle":"","parse-names":false,"suffix":""},{"dropping-particle":"","family":"Nisi","given":"Martina","non-dropping-particle":"De","parse-names":false,"suffix":""},{"dropping-particle":"","family":"Pellegrini","given":"Marco","non-dropping-particle":"","parse-names":false,"suffix":""},{"dropping-particle":"","family":"Fantò","given":"Carmine","non-dropping-particle":"","parse-names":false,"suffix":""},{"dropping-particle":"","family":"Valentini","given":"Marvi","non-dropping-particle":"","parse-names":false,"suffix":""},{"dropping-particle":"","family":"Sabatino","given":"Vincenzo","non-dropping-particle":"","parse-names":false,"suffix":""},{"dropping-particle":"","family":"Luparia","given":"Andrea","non-dropping-particle":"","parse-names":false,"suffix":""},{"dropping-particle":"","family":"Houssami","given":"Nehmat","non-dropping-particle":"","parse-names":false,"suffix":""}],"container-title":"The Breast","id":"ITEM-3","issued":{"date-parts":[["2020"]]},"page":"135-140","title":"Effect of implementing digital breast tomosynthesis (DBT) instead of mammography on population screening outcomes including interval cancer rates: Results of the Trento DBT pilot evaluation","type":"article-journal","volume":"50"},"uris":["http://www.mendeley.com/documents/?uuid=c8f465c4-f2b7-433c-a844-b97935caf61a"]}],"mendeley":{"formattedCitation":"&lt;sup&gt;50–52&lt;/sup&gt;","plainTextFormattedCitation":"50–52","previouslyFormattedCitation":"&lt;sup&gt;49–51&lt;/sup&gt;"},"properties":{"noteIndex":0},"schema":"https://github.com/citation-style-language/schema/raw/master/csl-citation.json"}</w:instrText>
      </w:r>
      <w:r w:rsidR="003E0FC8">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50–52</w:t>
      </w:r>
      <w:r w:rsidR="003E0FC8">
        <w:rPr>
          <w:rFonts w:asciiTheme="majorHAnsi" w:hAnsiTheme="majorHAnsi" w:cstheme="majorHAnsi"/>
          <w:sz w:val="24"/>
          <w:szCs w:val="24"/>
        </w:rPr>
        <w:fldChar w:fldCharType="end"/>
      </w:r>
      <w:r w:rsidR="001C4F28">
        <w:rPr>
          <w:rFonts w:asciiTheme="majorHAnsi" w:hAnsiTheme="majorHAnsi" w:cstheme="majorHAnsi"/>
          <w:sz w:val="24"/>
          <w:szCs w:val="24"/>
        </w:rPr>
        <w:t>. Interval cancer reduction</w:t>
      </w:r>
      <w:r w:rsidR="00BD6CF0">
        <w:rPr>
          <w:rFonts w:asciiTheme="majorHAnsi" w:hAnsiTheme="majorHAnsi" w:cstheme="majorHAnsi"/>
          <w:sz w:val="24"/>
          <w:szCs w:val="24"/>
        </w:rPr>
        <w:t xml:space="preserve"> is one of the key outcome measures </w:t>
      </w:r>
      <w:r w:rsidRPr="007B6F8C">
        <w:rPr>
          <w:rFonts w:asciiTheme="majorHAnsi" w:hAnsiTheme="majorHAnsi" w:cstheme="majorHAnsi"/>
          <w:sz w:val="24"/>
          <w:szCs w:val="24"/>
        </w:rPr>
        <w:t>in the UK large randomised controlled trial comparing 2D with 2D plus 3D recruiting 100,000 women</w:t>
      </w:r>
      <w:r w:rsidR="003E0FC8">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URL":"https://clinicaltrials.gov/ct2/show/NCT03733106","accessed":{"date-parts":[["2020","10","27"]]},"author":[{"dropping-particle":"","family":"ClinicalTrials.gov","given":"","non-dropping-particle":"","parse-names":false,"suffix":""}],"id":"ITEM-1","issued":{"date-parts":[["0"]]},"title":"Prospective Trial of Digital Breast Tomosynthesis (DBT) in Breast Cancer Screening. (PROSPECTS)","type":"webpage"},"uris":["http://www.mendeley.com/documents/?uuid=b6d85d08-270d-45b6-8264-4133638e38a9"]}],"mendeley":{"formattedCitation":"&lt;sup&gt;53&lt;/sup&gt;","plainTextFormattedCitation":"53","previouslyFormattedCitation":"&lt;sup&gt;52&lt;/sup&gt;"},"properties":{"noteIndex":0},"schema":"https://github.com/citation-style-language/schema/raw/master/csl-citation.json"}</w:instrText>
      </w:r>
      <w:r w:rsidR="003E0FC8">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53</w:t>
      </w:r>
      <w:r w:rsidR="003E0FC8">
        <w:rPr>
          <w:rFonts w:asciiTheme="majorHAnsi" w:hAnsiTheme="majorHAnsi" w:cstheme="majorHAnsi"/>
          <w:sz w:val="24"/>
          <w:szCs w:val="24"/>
        </w:rPr>
        <w:fldChar w:fldCharType="end"/>
      </w:r>
      <w:r w:rsidRPr="007B6F8C">
        <w:rPr>
          <w:rFonts w:asciiTheme="majorHAnsi" w:hAnsiTheme="majorHAnsi" w:cstheme="majorHAnsi"/>
          <w:sz w:val="24"/>
          <w:szCs w:val="24"/>
        </w:rPr>
        <w:t xml:space="preserve">. </w:t>
      </w:r>
    </w:p>
    <w:p w14:paraId="41A66286" w14:textId="7C5F9178" w:rsidR="00BD6CF0" w:rsidRPr="007B6F8C" w:rsidRDefault="00BD6CF0" w:rsidP="00C76A7D">
      <w:pPr>
        <w:pStyle w:val="CommentText"/>
        <w:spacing w:line="480" w:lineRule="auto"/>
        <w:rPr>
          <w:rFonts w:asciiTheme="majorHAnsi" w:hAnsiTheme="majorHAnsi" w:cstheme="majorHAnsi"/>
          <w:sz w:val="24"/>
          <w:szCs w:val="24"/>
        </w:rPr>
      </w:pPr>
      <w:r>
        <w:rPr>
          <w:rFonts w:asciiTheme="majorHAnsi" w:hAnsiTheme="majorHAnsi" w:cstheme="majorHAnsi"/>
          <w:sz w:val="24"/>
          <w:szCs w:val="24"/>
        </w:rPr>
        <w:t xml:space="preserve">Mindful of the increased radiation dose with DBT trials have been undertaken which demonstrate that the standard 2D mammogram can be replaced by a synthetic 2D mammogram created from the 3D dataset. It is likely that DBT will be a powerful step in the improvement of performance of the screening programme although it </w:t>
      </w:r>
      <w:r w:rsidR="00EA0B08">
        <w:rPr>
          <w:rFonts w:asciiTheme="majorHAnsi" w:hAnsiTheme="majorHAnsi" w:cstheme="majorHAnsi"/>
          <w:sz w:val="24"/>
          <w:szCs w:val="24"/>
        </w:rPr>
        <w:t>is likely</w:t>
      </w:r>
      <w:r>
        <w:rPr>
          <w:rFonts w:asciiTheme="majorHAnsi" w:hAnsiTheme="majorHAnsi" w:cstheme="majorHAnsi"/>
          <w:sz w:val="24"/>
          <w:szCs w:val="24"/>
        </w:rPr>
        <w:t xml:space="preserve"> not be use</w:t>
      </w:r>
      <w:r w:rsidR="00EA0B08">
        <w:rPr>
          <w:rFonts w:asciiTheme="majorHAnsi" w:hAnsiTheme="majorHAnsi" w:cstheme="majorHAnsi"/>
          <w:sz w:val="24"/>
          <w:szCs w:val="24"/>
        </w:rPr>
        <w:t>ful</w:t>
      </w:r>
      <w:r>
        <w:rPr>
          <w:rFonts w:asciiTheme="majorHAnsi" w:hAnsiTheme="majorHAnsi" w:cstheme="majorHAnsi"/>
          <w:sz w:val="24"/>
          <w:szCs w:val="24"/>
        </w:rPr>
        <w:t xml:space="preserve"> for those women with the densest category of breast tissue. </w:t>
      </w:r>
    </w:p>
    <w:p w14:paraId="57F369B4" w14:textId="77777777" w:rsidR="00952671" w:rsidRPr="007B6F8C" w:rsidRDefault="00952671" w:rsidP="00C76A7D">
      <w:pPr>
        <w:pStyle w:val="CommentText"/>
        <w:spacing w:line="480" w:lineRule="auto"/>
        <w:rPr>
          <w:rFonts w:asciiTheme="majorHAnsi" w:hAnsiTheme="majorHAnsi" w:cstheme="majorHAnsi"/>
          <w:sz w:val="24"/>
          <w:szCs w:val="24"/>
        </w:rPr>
      </w:pPr>
    </w:p>
    <w:p w14:paraId="1C3FB7A0" w14:textId="21FC78CF" w:rsidR="005551A6" w:rsidRPr="000419DB" w:rsidRDefault="005551A6" w:rsidP="00C76A7D">
      <w:pPr>
        <w:pStyle w:val="CommentText"/>
        <w:spacing w:line="480" w:lineRule="auto"/>
        <w:rPr>
          <w:rFonts w:asciiTheme="majorHAnsi" w:hAnsiTheme="majorHAnsi" w:cstheme="majorHAnsi"/>
          <w:b/>
          <w:sz w:val="24"/>
          <w:szCs w:val="24"/>
        </w:rPr>
      </w:pPr>
      <w:r w:rsidRPr="000419DB">
        <w:rPr>
          <w:rFonts w:asciiTheme="majorHAnsi" w:hAnsiTheme="majorHAnsi" w:cstheme="majorHAnsi"/>
          <w:b/>
          <w:sz w:val="24"/>
          <w:szCs w:val="24"/>
        </w:rPr>
        <w:t xml:space="preserve">Breast Ultrasound </w:t>
      </w:r>
    </w:p>
    <w:p w14:paraId="7EB958AA" w14:textId="411C8997" w:rsidR="00B44FFD" w:rsidRPr="00B44FFD" w:rsidRDefault="00B44FFD" w:rsidP="00C76A7D">
      <w:pPr>
        <w:spacing w:before="240" w:after="240" w:line="480" w:lineRule="auto"/>
        <w:jc w:val="both"/>
        <w:rPr>
          <w:rFonts w:ascii="Calibri" w:hAnsi="Calibri" w:cs="Calibri"/>
          <w:color w:val="000000" w:themeColor="text1"/>
          <w:sz w:val="24"/>
          <w:szCs w:val="24"/>
        </w:rPr>
      </w:pPr>
      <w:r w:rsidRPr="00B44FFD">
        <w:rPr>
          <w:rFonts w:ascii="Calibri" w:hAnsi="Calibri" w:cs="Calibri"/>
          <w:color w:val="000000" w:themeColor="text1"/>
          <w:sz w:val="24"/>
          <w:szCs w:val="24"/>
        </w:rPr>
        <w:t xml:space="preserve">Several studies have shown high diagnostic performance of Automated Whole Breast Ultrasound (ABUS), similar to screening with Hand </w:t>
      </w:r>
      <w:r w:rsidR="00147FFA">
        <w:rPr>
          <w:rFonts w:ascii="Calibri" w:hAnsi="Calibri" w:cs="Calibri"/>
          <w:color w:val="000000" w:themeColor="text1"/>
          <w:sz w:val="24"/>
          <w:szCs w:val="24"/>
        </w:rPr>
        <w:t>H</w:t>
      </w:r>
      <w:r w:rsidRPr="00B44FFD">
        <w:rPr>
          <w:rFonts w:ascii="Calibri" w:hAnsi="Calibri" w:cs="Calibri"/>
          <w:color w:val="000000" w:themeColor="text1"/>
          <w:sz w:val="24"/>
          <w:szCs w:val="24"/>
        </w:rPr>
        <w:t>eld Breast Ultrasound (HHUS)</w:t>
      </w:r>
      <w:r w:rsidR="00E2727B">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16/j.diii.2019.03.012","ISSN":"22115684","PMID":"30962169","abstract":"Three-dimensional automated breast ultrasound system (3D ABUS) is an innovation in breast ultrasound that has been developed to uncouple detection from image acquisition and to address the limitations of handheld ultrasound (HHUS). 3D ABUS provides a large field of view using high frequency transducers, producing high-resolution images and covering a large portion of the breast with one sweep. As more data become available on breast density and the impact of supplemental screening, 3D ABUS has gained wider acceptance as an adjunct tool to mammography. Computer-aided detection software significantly reduces interpretation time, improving the workflow for the utilization of 3D ABUS as a supplemental screening tool. In the diagnostic setting, 3D ABUS offers valuable impact in the detectability of breast lesions and the differentiation of malignant from benign lesions, with a high inter-observer agreement. State-of-the art technique, including uniform compression and proper positioning, tends to reduce artifactual posterior shadowing, while combined 3D ABUS-mammography interpretation improves radiologists’ diagnostic performance. Promising results have supported the enhanced efficiency of 3D ABUS in detecting the extent of breast cancer and assessing response to neoadjuvant chemotherapy, whereas its correlation with molecular subtypes of breast cancer is remarkable. Future perspectives include the integration of radiomics and deep learning in the further development of 3D ABUS.","author":[{"dropping-particle":"","family":"Vourtsis","given":"A.","non-dropping-particle":"","parse-names":false,"suffix":""}],"container-title":"Diagnostic and Interventional Imaging","id":"ITEM-1","issue":"10","issued":{"date-parts":[["2019","10","1"]]},"page":"579-592","publisher":"Elsevier Masson SAS","title":"Three-dimensional automated breast ultrasound: Technical aspects and first results","type":"article","volume":"100"},"uris":["http://www.mendeley.com/documents/?uuid=b454d23c-bf27-3294-b2d9-4eda7760d4a2"]}],"mendeley":{"formattedCitation":"&lt;sup&gt;54&lt;/sup&gt;","plainTextFormattedCitation":"54","previouslyFormattedCitation":"&lt;sup&gt;53&lt;/sup&gt;"},"properties":{"noteIndex":0},"schema":"https://github.com/citation-style-language/schema/raw/master/csl-citation.json"}</w:instrText>
      </w:r>
      <w:r w:rsidR="00E2727B">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54</w:t>
      </w:r>
      <w:r w:rsidR="00E2727B">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xml:space="preserve"> with an </w:t>
      </w:r>
      <w:r w:rsidR="00792730">
        <w:rPr>
          <w:rFonts w:ascii="Calibri" w:hAnsi="Calibri" w:cs="Calibri"/>
          <w:color w:val="000000" w:themeColor="text1"/>
          <w:sz w:val="24"/>
          <w:szCs w:val="24"/>
        </w:rPr>
        <w:t>incremental</w:t>
      </w:r>
      <w:r w:rsidRPr="00B44FFD">
        <w:rPr>
          <w:rFonts w:ascii="Calibri" w:hAnsi="Calibri" w:cs="Calibri"/>
          <w:color w:val="000000" w:themeColor="text1"/>
          <w:sz w:val="24"/>
          <w:szCs w:val="24"/>
        </w:rPr>
        <w:t xml:space="preserve"> cancer detection rate </w:t>
      </w:r>
      <w:r w:rsidR="00792730">
        <w:rPr>
          <w:rFonts w:ascii="Calibri" w:hAnsi="Calibri" w:cs="Calibri"/>
          <w:color w:val="000000" w:themeColor="text1"/>
          <w:sz w:val="24"/>
          <w:szCs w:val="24"/>
        </w:rPr>
        <w:t>of</w:t>
      </w:r>
      <w:r w:rsidR="00792730" w:rsidRPr="00B44FFD">
        <w:rPr>
          <w:rFonts w:ascii="Calibri" w:hAnsi="Calibri" w:cs="Calibri"/>
          <w:color w:val="000000" w:themeColor="text1"/>
          <w:sz w:val="24"/>
          <w:szCs w:val="24"/>
        </w:rPr>
        <w:t xml:space="preserve"> </w:t>
      </w:r>
      <w:r w:rsidRPr="00B44FFD">
        <w:rPr>
          <w:rFonts w:ascii="Calibri" w:hAnsi="Calibri" w:cs="Calibri"/>
          <w:color w:val="000000" w:themeColor="text1"/>
          <w:sz w:val="24"/>
          <w:szCs w:val="24"/>
        </w:rPr>
        <w:t>1.9–7.7 cases per 1000 women compared to mammography alone</w:t>
      </w:r>
      <w:r w:rsidR="00E2727B">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07/s00330-009-1588-y","ISSN":"09387994","PMID":"19727744","abstract":"Purpose: Mammography, the standard method of breast cancer screening, misses many cancers especially in dense-breasted women. We compared the performance and diagnostic yield of mammography alone versus an automated whole breast ultrasound (AWBU) plus mammography in women with dense breasts and/or at elevated risk of breast cancer. Methods: AWBU screening was tested in 4,419 women having routine mammography (Trial Registration: ClinicalTrials.gov Identifier: NCT00649337). Cancers occurring during the study and subsequent 1-year follow-up were evaluated. Sensitivity, specificity and positive predictive value (PPV) of biopsy recommendation for mammography alone, AWBU and mammography with AWBU were calculated. Results: Breast cancer detection doubled from 23 to 46 in 6,425 studies using AWBU with mammography, resulting in an increase in diagnostic yield from 3.6 per 1,000 with mammography alone to 7.2 per 1,000 by adding AWBU. PPV for biopsy based on mammography findings was 39.0% and for AWBU 38.4%. The number of detected invasive cancers 10 mm or less in size tripled from 7 to 21 when AWBU findings were added to mammography. Conclusion: AWBU resulted in significant cancer detection improvement compared with mammography alone. Additional detection and the smaller size of invasive cancers may justify this technology's expense for women with dense breasts and/or at high risk for breast cancer. © The Author(s) 2009.","author":[{"dropping-particle":"","family":"Kelly","given":"Kevin M.","non-dropping-particle":"","parse-names":false,"suffix":""},{"dropping-particle":"","family":"Dean","given":"Judy","non-dropping-particle":"","parse-names":false,"suffix":""},{"dropping-particle":"","family":"Comulada","given":"W. Scott","non-dropping-particle":"","parse-names":false,"suffix":""},{"dropping-particle":"","family":"Lee","given":"Sung Jae","non-dropping-particle":"","parse-names":false,"suffix":""}],"container-title":"European Radiology","id":"ITEM-1","issue":"3","issued":{"date-parts":[["2010","3","2"]]},"page":"734-742","publisher":"Springer","title":"Breast cancer detection using automated whole breast ultrasound and mammography in radiographically dense breasts","type":"article-journal","volume":"20"},"uris":["http://www.mendeley.com/documents/?uuid=5854c8d0-53d4-363c-829e-b6650a7b137e"]},{"id":"ITEM-2","itemData":{"DOI":"10.1148/radiol.14132832","ISSN":"15271315","PMID":"25329763","abstract":"Purpose: To determine improvement in breast cancer detection by using supplemental three-dimensional (3D) automated breast (AB) ultrasonography (US) with screening mammography versus screening mammography alone in asymptomatic women with dense breasts. Materials and Methods: Institutional review board approval and written informed consent were obtained for this HIPAA-compliant study. The SomoInsight Study was an observational, multicenter study conducted between 2009 and 2011. A total of 15 318 women (mean age, 53.3 years ± 10 [standard deviation]; range, 25-94 years) presenting for screening mammography alone with heterogeneously (50%-75%) or extremely (&gt;75%) dense breasts were included, regardless of further risk characterization, and were followed up for 1 year. Participants underwent screening mammography alone followed by an AB US examination; results were interpreted sequentially. McNemar test was used to assess differences in cancer detection. Results: Breast cancer was diagnosed at screening in 112 women: 82 with screening mammography and an additional 30 with AB US. Addition of AB US to screening mammography yielded an additional 1.9 detected cancers per 1000 women screened (95% confidence interval [CI]: 1.2, 2.7; P , .001). Of cancers detected with screening mammography, 62.2% (51 of 82) were invasive versus 93.3% (28 of 30) of additional cancers detected with AB US (P &lt; .001). Of the 82 cancers detected with either screening mammography alone or the combined read, 17 were detected with screening mammography alone. Of these, 64.7% (11 of 17) were ductal carcinoma in situ versus 6.7% (two of 30) of cancers detected with AB US alone. Sensitivity for the combined read increased by 26.7% (95% CI: 18.3%, 35.1%); the increase in the recall rate per 1000 women screened was 284.9 (95% CI: 278.0, 292.2; P &lt; .001). Conclusion: Addition of AB US to screening mammography in a generalizable cohort of women with dense breasts increased the cancer detection yield of clinically important cancers, but it also increased the number of false-positive results.","author":[{"dropping-particle":"","family":"Brem","given":"Rachel F.","non-dropping-particle":"","parse-names":false,"suffix":""},{"dropping-particle":"","family":"Tabár","given":"László","non-dropping-particle":"","parse-names":false,"suffix":""},{"dropping-particle":"","family":"Duffy","given":"Stephen W.","non-dropping-particle":"","parse-names":false,"suffix":""},{"dropping-particle":"","family":"Inciardi","given":"Marc F.","non-dropping-particle":"","parse-names":false,"suffix":""},{"dropping-particle":"","family":"Guingrich","given":"Jessica A.","non-dropping-particle":"","parse-names":false,"suffix":""},{"dropping-particle":"","family":"Hashimoto","given":"Beverly E.","non-dropping-particle":"","parse-names":false,"suffix":""},{"dropping-particle":"","family":"Lander","given":"Marla R.","non-dropping-particle":"","parse-names":false,"suffix":""},{"dropping-particle":"","family":"Lapidus","given":"Robert L.","non-dropping-particle":"","parse-names":false,"suffix":""},{"dropping-particle":"","family":"Peterson","given":"Mary Kay","non-dropping-particle":"","parse-names":false,"suffix":""},{"dropping-particle":"","family":"Rapelyea","given":"Jocelyn A.","non-dropping-particle":"","parse-names":false,"suffix":""},{"dropping-particle":"","family":"Roux","given":"Susan","non-dropping-particle":"","parse-names":false,"suffix":""},{"dropping-particle":"","family":"Schilling","given":"Kathy J.","non-dropping-particle":"","parse-names":false,"suffix":""},{"dropping-particle":"","family":"Shah","given":"Biren A.","non-dropping-particle":"","parse-names":false,"suffix":""},{"dropping-particle":"","family":"Torrente","given":"Jessica","non-dropping-particle":"","parse-names":false,"suffix":""},{"dropping-particle":"","family":"Wynn","given":"Ralph T.","non-dropping-particle":"","parse-names":false,"suffix":""},{"dropping-particle":"","family":"Miller","given":"Dave P.","non-dropping-particle":"","parse-names":false,"suffix":""}],"container-title":"Radiology","id":"ITEM-2","issue":"3","issued":{"date-parts":[["2015"]]},"page":"663-673","title":"Assessing improvement in detection of breast cancer with three-dimensional automated breast US in women with dense breast tissue: The somoinsight study","type":"article-journal","volume":"274"},"uris":["http://www.mendeley.com/documents/?uuid=77e67a2e-c4e1-4a7d-b84f-a36692399435"]},{"id":"ITEM-3","itemData":{"DOI":"10.1016/j.ejrad.2016.06.004","ISSN":"18727727","PMID":"27501888","abstract":"Purpose The aim of this study was to evaluate the impact of the 3D automated breast ultrasound (3D ABUS) when added to full field digital screening mammography (FFDSM), on breast cancer detection and recall rates in asymptomatic women with dense breasts examined in a high-volume breast cancer screening mammography center. Methods and material 1668 asymptomatic women, age 40-74 years, with heterogeneously dense parenchyma (ACR3) or extremely dense breast (ACR4) were included in the study. FFDSM was performed using standard craniocaudal (CC) and mediolateral oblique (MLO) views followed by anteroposterior (AP); lateral (LAT) and medial (MED) acquisitions of 3D ABUS in both breasts. All mammograms were double read by two dedicated breast radiologists. The 3D ABUS was read by the first radiologist immediately after reading the mammograms. The second reader looked at the 3D ABUS only if there was a need for consensus discussion because of unclear or abnormal mammograms or 3D ABUS. Results The combined FFDSM and 3D ABUS generated a total of 6.6 cancers per 1000 women screened (95% CI: 3.0, 10.2; p &lt; 0.001) compared with 4.2 cancers per 1000 women screened (95% CI) for FFDSM alone. The difference in yield was an additional 2.4 detected cancers per 1000 women screened (95% CI: 0.6, 4.8; p &lt; 0.001). The corresponding recall rate per 1000 women screened was 13.8 (95% CI: 9.0, 19.8) for FFDSM alone and 22.8 for combined FFDSM and ABUS (95% CI: 16.2, 30.0), yielding a difference of an additional 9.0 recalls per 1000 women screened (95% CI: 3.0, 15.0; p = 0.004). Conclusion The addition of 3D ABUS to FFDSM in women with ACR3 or ACR4 breast density significantly improved invasive breast cancer detection rate with an acceptable recall increase.","author":[{"dropping-particle":"","family":"Wilczek","given":"Brigitte","non-dropping-particle":"","parse-names":false,"suffix":""},{"dropping-particle":"","family":"Wilczek","given":"Henryk E.","non-dropping-particle":"","parse-names":false,"suffix":""},{"dropping-particle":"","family":"Rasouliyan","given":"Lawrence","non-dropping-particle":"","parse-names":false,"suffix":""},{"dropping-particle":"","family":"Leifland","given":"Karin","non-dropping-particle":"","parse-names":false,"suffix":""}],"container-title":"European Journal of Radiology","id":"ITEM-3","issue":"9","issued":{"date-parts":[["2016"]]},"page":"1554-1563","publisher":"Elsevier Ireland Ltd","title":"Adding 3D automated breast ultrasound to mammography screening in women with heterogeneously and extremely dense breasts: Report from a hospital-based, high-volume, single-center breast cancer screening program","type":"article-journal","volume":"85"},"uris":["http://www.mendeley.com/documents/?uuid=9b0dc876-6b08-4046-bd6f-8320e4e03cbe"]},{"id":"ITEM-4","itemData":{"DOI":"10.1097/CEJ.0b013e32833548ed","ISSN":"09598278","PMID":"20010429","abstract":"The objective of this study was to assess detection rates and interval breast cancer (IC) rates from eight programmes in the European Breast Cancer Screening Network. A common data collection protocol was used to explore differences in IC rates among programmes and discuss their potential determinants. Pooled analysis was used to describe IC rates by age, compliance in screening, recall rate, screening detection (SD) rate and expected breast cancer incidence. Participation in screening averaged 77.9% (range 42.6-88.7%), recall rate 5.4% (range 3.3-17.7%) in the initial and 3.4% (range 1.8-8.9%) in the subsequent screening rounds, and SD rate was 60.4 (range 41.6-91) per 10 000 women in initial and 38.5 (range 31.3-62.6) in subsequent screens. IC rate during first 12 months after screening was 5.9 (range 2.1-7.3) per 10 000 women screened negative and 12.6 (range 6.3-15) in the second year of the interval. IC comprised 28% of the IC and SD cancers. The ratio between IC rate and expected incidence was 0.29 for the first 12 months and 0.63 for the 13-24 months period. Sensitivity was higher for the ages 60-69 years and for initial tests than subsequent tests. There were distinct differences in the IC rates between programmes. The results of this study reveal large variations in screening sensitivity and performance. Pooled evaluation of some process indicators within the European breast cancer screening programmes proved to be feasible and is likely to be useful for the future, particularly if it is performed regularly and extensively. © 2010 Wolters Kluwer Health | Lippincott Williams &amp; Wilkins.","author":[{"dropping-particle":"","family":"Törnberg","given":"Sven","non-dropping-particle":"","parse-names":false,"suffix":""},{"dropping-particle":"","family":"Kemetli","given":"Levent","non-dropping-particle":"","parse-names":false,"suffix":""},{"dropping-particle":"","family":"Ascunce","given":"Nieves","non-dropping-particle":"","parse-names":false,"suffix":""},{"dropping-particle":"","family":"Hofvind","given":"Solveig","non-dropping-particle":"","parse-names":false,"suffix":""},{"dropping-particle":"","family":"Anttila","given":"Ahti","non-dropping-particle":"","parse-names":false,"suffix":""},{"dropping-particle":"","family":"Sèradour","given":"Brigitte","non-dropping-particle":"","parse-names":false,"suffix":""},{"dropping-particle":"","family":"Paci","given":"Eugenio","non-dropping-particle":"","parse-names":false,"suffix":""},{"dropping-particle":"","family":"Guldenfels","given":"Cathrine","non-dropping-particle":"","parse-names":false,"suffix":""},{"dropping-particle":"","family":"Azavedo","given":"Edward","non-dropping-particle":"","parse-names":false,"suffix":""},{"dropping-particle":"","family":"Frigerio","given":"Alfonso","non-dropping-particle":"","parse-names":false,"suffix":""},{"dropping-particle":"","family":"Rodrigues","given":"Vitor","non-dropping-particle":"","parse-names":false,"suffix":""},{"dropping-particle":"","family":"Ponti","given":"Antonio","non-dropping-particle":"","parse-names":false,"suffix":""}],"container-title":"European Journal of Cancer Prevention","id":"ITEM-4","issue":"2","issued":{"date-parts":[["2010"]]},"page":"87-93","title":"A pooled analysis of interval cancer rates in six European countries","type":"article-journal","volume":"19"},"uris":["http://www.mendeley.com/documents/?uuid=0c3898e5-35cd-437b-9603-286f8d846b2f"]},{"id":"ITEM-5","itemData":{"DOI":"10.1016/j.clinimag.2012.09.018","ISSN":"08997071","PMID":"23116728","abstract":"Automated breast ultrasound (ABUS)was performed in 3418 asymptomatic women with mammographically dense breasts. The addition of ABUS to mammography in women with greater than 50% breast density resulted in the detection of 12.3 per 1,000 breast cancers, compared to 4.6 per 1,000 by mammography alone. The mean tumor size was 14.3 mm and overall attributable risk of breast cancer was 19.92 (95% confidence level, 16.75 - 23.61) in our screened population. These preliminary results may justify the cost-benefit of implementing the judicious us of ABUS in conjunction with mammography in the dense breast screening population. © 2013 Elsevier Inc.","author":[{"dropping-particle":"","family":"Giuliano","given":"Vincenzo","non-dropping-particle":"","parse-names":false,"suffix":""},{"dropping-particle":"","family":"Giuliano","given":"Concetta","non-dropping-particle":"","parse-names":false,"suffix":""}],"container-title":"Clinical Imaging","id":"ITEM-5","issue":"3","issued":{"date-parts":[["2013","5"]]},"page":"480-486","publisher":"Clin Imaging","title":"Improved breast cancer detection in asymptomatic women using 3D-automated breast ultrasound in mammographically dense breasts","type":"article-journal","volume":"37"},"uris":["http://www.mendeley.com/documents/?uuid=93018499-342b-46e7-bccc-8b0bc2b76afa"]},{"id":"ITEM-6","itemData":{"DOI":"10.3348/kjr.2019.0176","ISSN":"12296929","PMID":"31920025","abstract":"Mammography is the primary screening method for breast cancers. However, the sensitivity of mammographic screening is lower for dense breasts, which are an independent risk factor for breast cancers. Automated breast ultrasound (ABUS) is used as an adjunct to mammography for screening breast cancers in asymptomatic women with dense breasts. It is an effective screening modality with diagnostic accuracy comparable to that of handheld ultrasound (HHUS). Radiologists should be familiar with the unique display mode, imaging features, and artifacts in ABUS, which differ from those in HHUS. The purpose of this study was to provide a comprehensive review of the clinical significance of dense breasts and ABUS screening, describe the unique features of ABUS, and introduce the method of use and interpretation of ABUS.","author":[{"dropping-particle":"","family":"Kim","given":"Sung Hun","non-dropping-particle":"","parse-names":false,"suffix":""},{"dropping-particle":"","family":"Kim","given":"Hak Hee","non-dropping-particle":"","parse-names":false,"suffix":""},{"dropping-particle":"","family":"Moon","given":"Woo Kyung","non-dropping-particle":"","parse-names":false,"suffix":""}],"container-title":"Korean Journal of Radiology","id":"ITEM-6","issue":"1","issued":{"date-parts":[["2020","1","1"]]},"page":"15-24","publisher":"Korean Radiological Society","title":"Automated breast ultrasound screening for dense breasts","type":"article","volume":"21"},"uris":["http://www.mendeley.com/documents/?uuid=b27483a4-6fce-3b2e-b292-12b7ec7611e4"]}],"mendeley":{"formattedCitation":"&lt;sup&gt;43,55–59&lt;/sup&gt;","plainTextFormattedCitation":"43,55–59","previouslyFormattedCitation":"&lt;sup&gt;43,54–58&lt;/sup&gt;"},"properties":{"noteIndex":0},"schema":"https://github.com/citation-style-language/schema/raw/master/csl-citation.json"}</w:instrText>
      </w:r>
      <w:r w:rsidR="00E2727B">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43,55–59</w:t>
      </w:r>
      <w:r w:rsidR="00E2727B">
        <w:rPr>
          <w:rFonts w:ascii="Calibri" w:hAnsi="Calibri" w:cs="Calibri"/>
          <w:color w:val="000000" w:themeColor="text1"/>
          <w:sz w:val="24"/>
          <w:szCs w:val="24"/>
        </w:rPr>
        <w:fldChar w:fldCharType="end"/>
      </w:r>
      <w:r w:rsidR="00E2727B">
        <w:rPr>
          <w:rFonts w:ascii="Calibri" w:hAnsi="Calibri" w:cs="Calibri"/>
          <w:color w:val="000000" w:themeColor="text1"/>
          <w:sz w:val="24"/>
          <w:szCs w:val="24"/>
        </w:rPr>
        <w:t>,</w:t>
      </w:r>
      <w:r w:rsidRPr="00B44FFD">
        <w:rPr>
          <w:rFonts w:ascii="Calibri" w:hAnsi="Calibri" w:cs="Calibri"/>
          <w:color w:val="000000" w:themeColor="text1"/>
          <w:sz w:val="24"/>
          <w:szCs w:val="24"/>
        </w:rPr>
        <w:t xml:space="preserve"> increased sensitivity of between 21.6–41.0%, but with variable specificity. Recall and biopsy rates were higher while positive predictive value-3 (PPV3) </w:t>
      </w:r>
      <w:r w:rsidRPr="00B44FFD">
        <w:rPr>
          <w:rFonts w:ascii="Calibri" w:hAnsi="Calibri" w:cs="Calibri"/>
          <w:color w:val="000000" w:themeColor="text1"/>
          <w:sz w:val="24"/>
          <w:szCs w:val="24"/>
        </w:rPr>
        <w:lastRenderedPageBreak/>
        <w:t>decreased by 4.2–15.8%</w:t>
      </w:r>
      <w:r>
        <w:rPr>
          <w:rFonts w:ascii="Calibri" w:hAnsi="Calibri" w:cs="Calibri"/>
          <w:color w:val="000000" w:themeColor="text1"/>
          <w:sz w:val="24"/>
          <w:szCs w:val="24"/>
        </w:rPr>
        <w:t xml:space="preserve">. </w:t>
      </w:r>
      <w:r w:rsidRPr="00B44FFD">
        <w:rPr>
          <w:rFonts w:ascii="Calibri" w:hAnsi="Calibri" w:cs="Calibri"/>
          <w:color w:val="000000" w:themeColor="text1"/>
          <w:sz w:val="24"/>
          <w:szCs w:val="24"/>
        </w:rPr>
        <w:t xml:space="preserve"> The largest ABUS study (</w:t>
      </w:r>
      <w:proofErr w:type="spellStart"/>
      <w:r w:rsidRPr="00B44FFD">
        <w:rPr>
          <w:rFonts w:ascii="Calibri" w:hAnsi="Calibri" w:cs="Calibri"/>
          <w:color w:val="000000" w:themeColor="text1"/>
          <w:sz w:val="24"/>
          <w:szCs w:val="24"/>
        </w:rPr>
        <w:t>SomoInsight</w:t>
      </w:r>
      <w:proofErr w:type="spellEnd"/>
      <w:r w:rsidRPr="00B44FFD">
        <w:rPr>
          <w:rFonts w:ascii="Calibri" w:hAnsi="Calibri" w:cs="Calibri"/>
          <w:color w:val="000000" w:themeColor="text1"/>
          <w:sz w:val="24"/>
          <w:szCs w:val="24"/>
        </w:rPr>
        <w:t xml:space="preserve"> Study) detected 1.9 </w:t>
      </w:r>
      <w:r w:rsidR="00792730">
        <w:rPr>
          <w:rFonts w:ascii="Calibri" w:hAnsi="Calibri" w:cs="Calibri"/>
          <w:color w:val="000000" w:themeColor="text1"/>
          <w:sz w:val="24"/>
          <w:szCs w:val="24"/>
        </w:rPr>
        <w:t xml:space="preserve">additional </w:t>
      </w:r>
      <w:r w:rsidRPr="00B44FFD">
        <w:rPr>
          <w:rFonts w:ascii="Calibri" w:hAnsi="Calibri" w:cs="Calibri"/>
          <w:color w:val="000000" w:themeColor="text1"/>
          <w:sz w:val="24"/>
          <w:szCs w:val="24"/>
        </w:rPr>
        <w:t>breast cancer</w:t>
      </w:r>
      <w:r w:rsidR="00792730">
        <w:rPr>
          <w:rFonts w:ascii="Calibri" w:hAnsi="Calibri" w:cs="Calibri"/>
          <w:color w:val="000000" w:themeColor="text1"/>
          <w:sz w:val="24"/>
          <w:szCs w:val="24"/>
        </w:rPr>
        <w:t>s</w:t>
      </w:r>
      <w:r w:rsidRPr="00B44FFD">
        <w:rPr>
          <w:rFonts w:ascii="Calibri" w:hAnsi="Calibri" w:cs="Calibri"/>
          <w:color w:val="000000" w:themeColor="text1"/>
          <w:sz w:val="24"/>
          <w:szCs w:val="24"/>
        </w:rPr>
        <w:t xml:space="preserve"> per 1000 women</w:t>
      </w:r>
      <w:r w:rsidR="00E2727B">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148/radiol.14132832","ISSN":"15271315","PMID":"25329763","abstract":"Purpose: To determine improvement in breast cancer detection by using supplemental three-dimensional (3D) automated breast (AB) ultrasonography (US) with screening mammography versus screening mammography alone in asymptomatic women with dense breasts. Materials and Methods: Institutional review board approval and written informed consent were obtained for this HIPAA-compliant study. The SomoInsight Study was an observational, multicenter study conducted between 2009 and 2011. A total of 15 318 women (mean age, 53.3 years ± 10 [standard deviation]; range, 25-94 years) presenting for screening mammography alone with heterogeneously (50%-75%) or extremely (&gt;75%) dense breasts were included, regardless of further risk characterization, and were followed up for 1 year. Participants underwent screening mammography alone followed by an AB US examination; results were interpreted sequentially. McNemar test was used to assess differences in cancer detection. Results: Breast cancer was diagnosed at screening in 112 women: 82 with screening mammography and an additional 30 with AB US. Addition of AB US to screening mammography yielded an additional 1.9 detected cancers per 1000 women screened (95% confidence interval [CI]: 1.2, 2.7; P , .001). Of cancers detected with screening mammography, 62.2% (51 of 82) were invasive versus 93.3% (28 of 30) of additional cancers detected with AB US (P &lt; .001). Of the 82 cancers detected with either screening mammography alone or the combined read, 17 were detected with screening mammography alone. Of these, 64.7% (11 of 17) were ductal carcinoma in situ versus 6.7% (two of 30) of cancers detected with AB US alone. Sensitivity for the combined read increased by 26.7% (95% CI: 18.3%, 35.1%); the increase in the recall rate per 1000 women screened was 284.9 (95% CI: 278.0, 292.2; P &lt; .001). Conclusion: Addition of AB US to screening mammography in a generalizable cohort of women with dense breasts increased the cancer detection yield of clinically important cancers, but it also increased the number of false-positive results.","author":[{"dropping-particle":"","family":"Brem","given":"Rachel F.","non-dropping-particle":"","parse-names":false,"suffix":""},{"dropping-particle":"","family":"Tabár","given":"László","non-dropping-particle":"","parse-names":false,"suffix":""},{"dropping-particle":"","family":"Duffy","given":"Stephen W.","non-dropping-particle":"","parse-names":false,"suffix":""},{"dropping-particle":"","family":"Inciardi","given":"Marc F.","non-dropping-particle":"","parse-names":false,"suffix":""},{"dropping-particle":"","family":"Guingrich","given":"Jessica A.","non-dropping-particle":"","parse-names":false,"suffix":""},{"dropping-particle":"","family":"Hashimoto","given":"Beverly E.","non-dropping-particle":"","parse-names":false,"suffix":""},{"dropping-particle":"","family":"Lander","given":"Marla R.","non-dropping-particle":"","parse-names":false,"suffix":""},{"dropping-particle":"","family":"Lapidus","given":"Robert L.","non-dropping-particle":"","parse-names":false,"suffix":""},{"dropping-particle":"","family":"Peterson","given":"Mary Kay","non-dropping-particle":"","parse-names":false,"suffix":""},{"dropping-particle":"","family":"Rapelyea","given":"Jocelyn A.","non-dropping-particle":"","parse-names":false,"suffix":""},{"dropping-particle":"","family":"Roux","given":"Susan","non-dropping-particle":"","parse-names":false,"suffix":""},{"dropping-particle":"","family":"Schilling","given":"Kathy J.","non-dropping-particle":"","parse-names":false,"suffix":""},{"dropping-particle":"","family":"Shah","given":"Biren A.","non-dropping-particle":"","parse-names":false,"suffix":""},{"dropping-particle":"","family":"Torrente","given":"Jessica","non-dropping-particle":"","parse-names":false,"suffix":""},{"dropping-particle":"","family":"Wynn","given":"Ralph T.","non-dropping-particle":"","parse-names":false,"suffix":""},{"dropping-particle":"","family":"Miller","given":"Dave P.","non-dropping-particle":"","parse-names":false,"suffix":""}],"container-title":"Radiology","id":"ITEM-1","issue":"3","issued":{"date-parts":[["2015"]]},"page":"663-673","title":"Assessing improvement in detection of breast cancer with three-dimensional automated breast US in women with dense breast tissue: The somoinsight study","type":"article-journal","volume":"274"},"uris":["http://www.mendeley.com/documents/?uuid=77e67a2e-c4e1-4a7d-b84f-a36692399435"]}],"mendeley":{"formattedCitation":"&lt;sup&gt;56&lt;/sup&gt;","plainTextFormattedCitation":"56","previouslyFormattedCitation":"&lt;sup&gt;55&lt;/sup&gt;"},"properties":{"noteIndex":0},"schema":"https://github.com/citation-style-language/schema/raw/master/csl-citation.json"}</w:instrText>
      </w:r>
      <w:r w:rsidR="00E2727B">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56</w:t>
      </w:r>
      <w:r w:rsidR="00E2727B">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similar to the results of Japan Strategic Anti-cancer Randomized Trial (J-START)</w:t>
      </w:r>
      <w:r w:rsidR="00104F78">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16/S0140-6736(15)00774-6","ISSN":"1474547X","PMID":"26547101","abstract":"Summary Background Mammography is the only proven method for breast cancer screening that reduces mortality, although it is inaccurate in young women or women with dense breasts. We investigated the efficacy of adjunctive ultrasonography. Methods Between July, 2007, and March, 2011, we enrolled asymptomatic women aged 40-49 years at 42 study sites in 23 prefectures into the Japan Strategic Anti-cancer Randomized Trial (J-START). Eligible women had no history of any cancer in the previous 5 years and were expected to live for more than 5 years. Randomisation was done centrally by the Japan Clinical Research Support Unit. Participants were randomly assigned in 1:1 ratio to undergo mammography and ultrasonography (intervention group) or mammography alone (control group) twice in 2 years. The primary outcome was sensitivity, specificity, cancer detection rate, and stage distribution at the first round of screening. Analysis was by intention to treat. This study is registered, number UMIN000000757. Findings Of 72998 women enrolled, 36859 were assigned to the intervention group and 36139 to the control group. Sensitivity was significantly higher in the intervention group than in the control group (91·1%, 95% CI 87·2-95·0 vs 77·0%, 70·3-83·7; p=0·0004), whereas specificity was significantly lower (87·7%, 87·3-88·0 vs 91·4%, 91·1-91·7; p&lt;0·0001). More cancers were detected in the intervention group than in the control group (184 [0·50%] vs 117 [0·32%], p=0·0003) and were more frequently stage 0 and I (144 [71·3%] vs 79 [52·0%], p=0·0194). 18 (0·05%) interval cancers were detected in the intervention group compared with 35 (0·10%) in the control group (p=0·034). Interpretation Adjunctive ultrasonography increases sensitivity and detection rate of early cancers. Funding Ministry of Health, Labour and Welfare of Japan.","author":[{"dropping-particle":"","family":"Ohuchi","given":"Noriaki","non-dropping-particle":"","parse-names":false,"suffix":""},{"dropping-particle":"","family":"Suzuki","given":"Akihiko","non-dropping-particle":"","parse-names":false,"suffix":""},{"dropping-particle":"","family":"Sobue","given":"Tomotaka","non-dropping-particle":"","parse-names":false,"suffix":""},{"dropping-particle":"","family":"Kawai","given":"Masaaki","non-dropping-particle":"","parse-names":false,"suffix":""},{"dropping-particle":"","family":"Yamamoto","given":"Seiichiro","non-dropping-particle":"","parse-names":false,"suffix":""},{"dropping-particle":"","family":"Zheng","given":"Ying Fang","non-dropping-particle":"","parse-names":false,"suffix":""},{"dropping-particle":"","family":"Shiono","given":"Yoko Narikawa","non-dropping-particle":"","parse-names":false,"suffix":""},{"dropping-particle":"","family":"Saito","given":"Hiroshi","non-dropping-particle":"","parse-names":false,"suffix":""},{"dropping-particle":"","family":"Kuriyama","given":"Shinichi","non-dropping-particle":"","parse-names":false,"suffix":""},{"dropping-particle":"","family":"Tohno","given":"Eriko","non-dropping-particle":"","parse-names":false,"suffix":""},{"dropping-particle":"","family":"Endo","given":"Tokiko","non-dropping-particle":"","parse-names":false,"suffix":""},{"dropping-particle":"","family":"Fukao","given":"Akira","non-dropping-particle":"","parse-names":false,"suffix":""},{"dropping-particle":"","family":"Tsuji","given":"Ichiro","non-dropping-particle":"","parse-names":false,"suffix":""},{"dropping-particle":"","family":"Yamaguchi","given":"Takuhiro","non-dropping-particle":"","parse-names":false,"suffix":""},{"dropping-particle":"","family":"Ohashi","given":"Yasuo","non-dropping-particle":"","parse-names":false,"suffix":""},{"dropping-particle":"","family":"Fukuda","given":"Mamoru","non-dropping-particle":"","parse-names":false,"suffix":""},{"dropping-particle":"","family":"Ishida","given":"Takanori","non-dropping-particle":"","parse-names":false,"suffix":""}],"container-title":"The Lancet","id":"ITEM-1","issue":"10016","issued":{"date-parts":[["2016"]]},"page":"341-348","publisher":"Elsevier Ltd","title":"Sensitivity and specificity of mammography and adjunctive ultrasonography to screen for breast cancer in the Japan Strategic Anti-cancer Randomized Trial (J-START): A randomised controlled trial","type":"article-journal","volume":"387"},"uris":["http://www.mendeley.com/documents/?uuid=248a4e28-64d9-47ab-86c7-3cdd1cc5bb65"]}],"mendeley":{"formattedCitation":"&lt;sup&gt;60&lt;/sup&gt;","plainTextFormattedCitation":"60","previouslyFormattedCitation":"&lt;sup&gt;59&lt;/sup&gt;"},"properties":{"noteIndex":0},"schema":"https://github.com/citation-style-language/schema/raw/master/csl-citation.json"}</w:instrText>
      </w:r>
      <w:r w:rsidR="00104F78">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60</w:t>
      </w:r>
      <w:r w:rsidR="00104F78">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xml:space="preserve"> but lower than the results of American College of Radiology Imaging Network 6666</w:t>
      </w:r>
      <w:r w:rsidR="00E2727B">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01/jama.2012.388","ISSN":"00987484","PMID":"22474203","abstract":"Context: Annual ultrasound screening may detect small, node-negative breast cancers that are not seen on mammography. Magnetic resonance imaging (MRI) may reveal additional breast cancers missed by both mammography and ultrasound screening. Objective: To determine supplemental cancer detection yield of ultrasound and MRI in women at elevated risk for breast cancer. Design, Setting, and Participants: From April 2004-February 2006, 2809 women at 21 sites with elevated cancer risk and dense breasts consented to 3 annual independent screens with mammography and ultrasound in randomized order. After 3 rounds of both screenings, 612 of 703womenwhochose to undergo anMRIhad complete data. The reference standard was defined as a combination of pathology (biopsy results that showed in situ or infiltrating ductal carcinoma or infiltrating lobular carcinoma in the breast or axillary lymph nodes) and 12-month follow-up. Main Outcome Measures: Cancer detection rate (yield), sensitivity, specificity, positive predictive value (PPV3) of biopsies performed and interval cancer rate. Results: A total of 2662 women underwent 7473 mammogram and ultrasound screenings, 110 ofwhomhad 111 breast cancer events: 33 detected by mammography only, 32 by ultrasound only, 26 by both, and 9 by MRI after mammography plus ultrasound; 11 were not detected by any imaging screen. Among 4814 incidence screens in the second andthird years combined,75womenwere diagnosed with cancer. Supplemental incidencescreening ultrasound identified 3.7 cancers per 1000 screens (95% CI, 2.1-5.8; P&lt;.001). Sensitivity for mammography plus ultrasound was 0.76 (95% CI, 0.65-0.85); specificity, 0.84(95%CI, 0.83-0.85);andPPV3, 0.16(95%CI, 0.12-0.21). Formammographyalone, sensitivity was 0.52(95%CI, 0.40-0.64); specificity, 0.91(95%CI, 0.90-0.92); and PPV3, 0.38 (95% CI, 0.28-0.49; P&lt;.001 all comparisons). Of the MRI participants, 16 women (2.6%) had breast cancer diagnosed. The supplemental yield of MRI was 14.7 per 1000 (95% CI, 3.5-25.9; P=.004). Sensitivity for MRI and mammography plus ultrasound was 1.00 (95% CI, 0.79-1.00); specificity, 0.65 (95% CI, 0.61-0.69); and PPV3, 0.19 (95% CI, 0.11-0.29). For mammography and ultrasound, sensitivity was 0.44 (95% CI, 0.20- 0.70, P=.004); specificity 0.84 (95% CI, 0.81-0.87; P&lt;.001); and PPV3, 0.18 (95% CI, 0.08 to 0.34; P=.98). The number of screens needed to detect 1 cancer was 127(95%CI, 99-167) for mammography; 234(95%CI, 173-345) for supplemental ultrasound; and …","author":[{"dropping-particle":"","family":"Berg","given":"Wendie A.","non-dropping-particle":"","parse-names":false,"suffix":""},{"dropping-particle":"","family":"Zhang","given":"Zheng","non-dropping-particle":"","parse-names":false,"suffix":""},{"dropping-particle":"","family":"Lehrer","given":"Daniel","non-dropping-particle":"","parse-names":false,"suffix":""},{"dropping-particle":"","family":"Jong","given":"Roberta A.","non-dropping-particle":"","parse-names":false,"suffix":""},{"dropping-particle":"","family":"Pisano","given":"Etta D.","non-dropping-particle":"","parse-names":false,"suffix":""},{"dropping-particle":"","family":"Barr","given":"Richard G.","non-dropping-particle":"","parse-names":false,"suffix":""},{"dropping-particle":"","family":"Böhm-Vélez","given":"Marcela","non-dropping-particle":"","parse-names":false,"suffix":""},{"dropping-particle":"","family":"Mahoney","given":"Mary C.","non-dropping-particle":"","parse-names":false,"suffix":""},{"dropping-particle":"","family":"Evans","given":"W. Phil","non-dropping-particle":"","parse-names":false,"suffix":""},{"dropping-particle":"","family":"Larsen","given":"Linda H.","non-dropping-particle":"","parse-names":false,"suffix":""},{"dropping-particle":"","family":"Morton","given":"Marilyn J.","non-dropping-particle":"","parse-names":false,"suffix":""},{"dropping-particle":"","family":"Mendelson","given":"Ellen B.","non-dropping-particle":"","parse-names":false,"suffix":""},{"dropping-particle":"","family":"Farria","given":"Dione M.","non-dropping-particle":"","parse-names":false,"suffix":""},{"dropping-particle":"","family":"Cormack","given":"Jean B.","non-dropping-particle":"","parse-names":false,"suffix":""},{"dropping-particle":"","family":"Marques","given":"Helga S.","non-dropping-particle":"","parse-names":false,"suffix":""},{"dropping-particle":"","family":"Adams","given":"Amanda","non-dropping-particle":"","parse-names":false,"suffix":""},{"dropping-particle":"","family":"Yeh","given":"Nolin M.","non-dropping-particle":"","parse-names":false,"suffix":""},{"dropping-particle":"","family":"Gabrielli","given":"Glenna","non-dropping-particle":"","parse-names":false,"suffix":""}],"container-title":"JAMA - Journal of the American Medical Association","id":"ITEM-1","issue":"13","issued":{"date-parts":[["2012","3","28"]]},"page":"1394-1404","publisher":"NIH Public Access","title":"Detection of breast cancer with addition of annual screening ultrasound or a single screening MRI to mammography in women with elevated breast cancer risk","type":"article-journal","volume":"307"},"uris":["http://www.mendeley.com/documents/?uuid=b9a13476-3252-34d5-bfb3-07d7d8575f77"]}],"mendeley":{"formattedCitation":"&lt;sup&gt;61&lt;/sup&gt;","plainTextFormattedCitation":"61","previouslyFormattedCitation":"&lt;sup&gt;60&lt;/sup&gt;"},"properties":{"noteIndex":0},"schema":"https://github.com/citation-style-language/schema/raw/master/csl-citation.json"}</w:instrText>
      </w:r>
      <w:r w:rsidR="00E2727B">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61</w:t>
      </w:r>
      <w:r w:rsidR="00E2727B">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The difference</w:t>
      </w:r>
      <w:r>
        <w:rPr>
          <w:rFonts w:ascii="Calibri" w:hAnsi="Calibri" w:cs="Calibri"/>
          <w:color w:val="000000" w:themeColor="text1"/>
          <w:sz w:val="24"/>
          <w:szCs w:val="24"/>
        </w:rPr>
        <w:t>s</w:t>
      </w:r>
      <w:r w:rsidRPr="00B44FFD">
        <w:rPr>
          <w:rFonts w:ascii="Calibri" w:hAnsi="Calibri" w:cs="Calibri"/>
          <w:color w:val="000000" w:themeColor="text1"/>
          <w:sz w:val="24"/>
          <w:szCs w:val="24"/>
        </w:rPr>
        <w:t xml:space="preserve"> in </w:t>
      </w:r>
      <w:r>
        <w:rPr>
          <w:rFonts w:ascii="Calibri" w:hAnsi="Calibri" w:cs="Calibri"/>
          <w:color w:val="000000" w:themeColor="text1"/>
          <w:sz w:val="24"/>
          <w:szCs w:val="24"/>
        </w:rPr>
        <w:t xml:space="preserve">additional </w:t>
      </w:r>
      <w:r w:rsidRPr="00B44FFD">
        <w:rPr>
          <w:rFonts w:ascii="Calibri" w:hAnsi="Calibri" w:cs="Calibri"/>
          <w:color w:val="000000" w:themeColor="text1"/>
          <w:sz w:val="24"/>
          <w:szCs w:val="24"/>
        </w:rPr>
        <w:t xml:space="preserve">cancer detection rates was probably due to </w:t>
      </w:r>
      <w:r w:rsidR="00792730">
        <w:rPr>
          <w:rFonts w:ascii="Calibri" w:hAnsi="Calibri" w:cs="Calibri"/>
          <w:color w:val="000000" w:themeColor="text1"/>
          <w:sz w:val="24"/>
          <w:szCs w:val="24"/>
        </w:rPr>
        <w:t>differing</w:t>
      </w:r>
      <w:r w:rsidRPr="00B44FFD">
        <w:rPr>
          <w:rFonts w:ascii="Calibri" w:hAnsi="Calibri" w:cs="Calibri"/>
          <w:color w:val="000000" w:themeColor="text1"/>
          <w:sz w:val="24"/>
          <w:szCs w:val="24"/>
        </w:rPr>
        <w:t xml:space="preserve"> inclusion criteria of these studies. </w:t>
      </w:r>
      <w:r w:rsidR="00792730">
        <w:rPr>
          <w:rFonts w:ascii="Calibri" w:hAnsi="Calibri" w:cs="Calibri"/>
          <w:color w:val="000000" w:themeColor="text1"/>
          <w:sz w:val="24"/>
          <w:szCs w:val="24"/>
        </w:rPr>
        <w:t>In t</w:t>
      </w:r>
      <w:r w:rsidRPr="00B44FFD">
        <w:rPr>
          <w:rFonts w:ascii="Calibri" w:hAnsi="Calibri" w:cs="Calibri"/>
          <w:color w:val="000000" w:themeColor="text1"/>
          <w:sz w:val="24"/>
          <w:szCs w:val="24"/>
        </w:rPr>
        <w:t xml:space="preserve">he </w:t>
      </w:r>
      <w:proofErr w:type="spellStart"/>
      <w:r w:rsidRPr="00B44FFD">
        <w:rPr>
          <w:rFonts w:ascii="Calibri" w:hAnsi="Calibri" w:cs="Calibri"/>
          <w:color w:val="000000" w:themeColor="text1"/>
          <w:sz w:val="24"/>
          <w:szCs w:val="24"/>
        </w:rPr>
        <w:t>SomoInsight</w:t>
      </w:r>
      <w:proofErr w:type="spellEnd"/>
      <w:r w:rsidRPr="00B44FFD">
        <w:rPr>
          <w:rFonts w:ascii="Calibri" w:hAnsi="Calibri" w:cs="Calibri"/>
          <w:color w:val="000000" w:themeColor="text1"/>
          <w:sz w:val="24"/>
          <w:szCs w:val="24"/>
        </w:rPr>
        <w:t xml:space="preserve"> study</w:t>
      </w:r>
      <w:r w:rsidR="00792730">
        <w:rPr>
          <w:rFonts w:ascii="Calibri" w:hAnsi="Calibri" w:cs="Calibri"/>
          <w:color w:val="000000" w:themeColor="text1"/>
          <w:sz w:val="24"/>
          <w:szCs w:val="24"/>
        </w:rPr>
        <w:t>,</w:t>
      </w:r>
      <w:r w:rsidR="001C4F28">
        <w:rPr>
          <w:rFonts w:ascii="Calibri" w:hAnsi="Calibri" w:cs="Calibri"/>
          <w:color w:val="000000" w:themeColor="text1"/>
          <w:sz w:val="24"/>
          <w:szCs w:val="24"/>
        </w:rPr>
        <w:t xml:space="preserve"> </w:t>
      </w:r>
      <w:r w:rsidR="00196668" w:rsidRPr="00B44FFD">
        <w:rPr>
          <w:rFonts w:ascii="Calibri" w:hAnsi="Calibri" w:cs="Calibri"/>
          <w:color w:val="000000" w:themeColor="text1"/>
          <w:sz w:val="24"/>
          <w:szCs w:val="24"/>
        </w:rPr>
        <w:t>93.3%</w:t>
      </w:r>
      <w:r w:rsidRPr="00B44FFD">
        <w:rPr>
          <w:rFonts w:ascii="Calibri" w:hAnsi="Calibri" w:cs="Calibri"/>
          <w:color w:val="000000" w:themeColor="text1"/>
          <w:sz w:val="24"/>
          <w:szCs w:val="24"/>
        </w:rPr>
        <w:t xml:space="preserve"> </w:t>
      </w:r>
      <w:r w:rsidR="00792730">
        <w:rPr>
          <w:rFonts w:ascii="Calibri" w:hAnsi="Calibri" w:cs="Calibri"/>
          <w:color w:val="000000" w:themeColor="text1"/>
          <w:sz w:val="24"/>
          <w:szCs w:val="24"/>
        </w:rPr>
        <w:t xml:space="preserve">of cancers were </w:t>
      </w:r>
      <w:r w:rsidRPr="00B44FFD">
        <w:rPr>
          <w:rFonts w:ascii="Calibri" w:hAnsi="Calibri" w:cs="Calibri"/>
          <w:color w:val="000000" w:themeColor="text1"/>
          <w:sz w:val="24"/>
          <w:szCs w:val="24"/>
        </w:rPr>
        <w:t>invas</w:t>
      </w:r>
      <w:r w:rsidR="00792730">
        <w:rPr>
          <w:rFonts w:ascii="Calibri" w:hAnsi="Calibri" w:cs="Calibri"/>
          <w:color w:val="000000" w:themeColor="text1"/>
          <w:sz w:val="24"/>
          <w:szCs w:val="24"/>
        </w:rPr>
        <w:t>ive</w:t>
      </w:r>
      <w:r w:rsidR="00196668">
        <w:rPr>
          <w:rFonts w:ascii="Calibri" w:hAnsi="Calibri" w:cs="Calibri"/>
          <w:color w:val="000000" w:themeColor="text1"/>
          <w:sz w:val="24"/>
          <w:szCs w:val="24"/>
        </w:rPr>
        <w:t xml:space="preserve">, </w:t>
      </w:r>
      <w:r w:rsidR="00792730">
        <w:rPr>
          <w:rFonts w:ascii="Calibri" w:hAnsi="Calibri" w:cs="Calibri"/>
          <w:color w:val="000000" w:themeColor="text1"/>
          <w:sz w:val="24"/>
          <w:szCs w:val="24"/>
        </w:rPr>
        <w:t xml:space="preserve">with </w:t>
      </w:r>
      <w:r w:rsidRPr="00B44FFD">
        <w:rPr>
          <w:rFonts w:ascii="Calibri" w:hAnsi="Calibri" w:cs="Calibri"/>
          <w:color w:val="000000" w:themeColor="text1"/>
          <w:sz w:val="24"/>
          <w:szCs w:val="24"/>
        </w:rPr>
        <w:t xml:space="preserve">mean size of 12.9 mm and </w:t>
      </w:r>
      <w:r w:rsidR="00196668" w:rsidRPr="00B44FFD">
        <w:rPr>
          <w:rFonts w:ascii="Calibri" w:hAnsi="Calibri" w:cs="Calibri"/>
          <w:color w:val="000000" w:themeColor="text1"/>
          <w:sz w:val="24"/>
          <w:szCs w:val="24"/>
        </w:rPr>
        <w:t xml:space="preserve">92.6% </w:t>
      </w:r>
      <w:r w:rsidRPr="00B44FFD">
        <w:rPr>
          <w:rFonts w:ascii="Calibri" w:hAnsi="Calibri" w:cs="Calibri"/>
          <w:color w:val="000000" w:themeColor="text1"/>
          <w:sz w:val="24"/>
          <w:szCs w:val="24"/>
        </w:rPr>
        <w:t>node-</w:t>
      </w:r>
      <w:r w:rsidR="00196668">
        <w:rPr>
          <w:rFonts w:ascii="Calibri" w:hAnsi="Calibri" w:cs="Calibri"/>
          <w:color w:val="000000" w:themeColor="text1"/>
          <w:sz w:val="24"/>
          <w:szCs w:val="24"/>
        </w:rPr>
        <w:t>n</w:t>
      </w:r>
      <w:r w:rsidRPr="00B44FFD">
        <w:rPr>
          <w:rFonts w:ascii="Calibri" w:hAnsi="Calibri" w:cs="Calibri"/>
          <w:color w:val="000000" w:themeColor="text1"/>
          <w:sz w:val="24"/>
          <w:szCs w:val="24"/>
        </w:rPr>
        <w:t>egativ</w:t>
      </w:r>
      <w:r w:rsidR="00056C36">
        <w:rPr>
          <w:rFonts w:ascii="Calibri" w:hAnsi="Calibri" w:cs="Calibri"/>
          <w:color w:val="000000" w:themeColor="text1"/>
          <w:sz w:val="24"/>
          <w:szCs w:val="24"/>
        </w:rPr>
        <w:t>ity</w:t>
      </w:r>
      <w:r w:rsidR="00E2727B">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148/radiol.14132832","ISSN":"15271315","PMID":"25329763","abstract":"Purpose: To determine improvement in breast cancer detection by using supplemental three-dimensional (3D) automated breast (AB) ultrasonography (US) with screening mammography versus screening mammography alone in asymptomatic women with dense breasts. Materials and Methods: Institutional review board approval and written informed consent were obtained for this HIPAA-compliant study. The SomoInsight Study was an observational, multicenter study conducted between 2009 and 2011. A total of 15 318 women (mean age, 53.3 years ± 10 [standard deviation]; range, 25-94 years) presenting for screening mammography alone with heterogeneously (50%-75%) or extremely (&gt;75%) dense breasts were included, regardless of further risk characterization, and were followed up for 1 year. Participants underwent screening mammography alone followed by an AB US examination; results were interpreted sequentially. McNemar test was used to assess differences in cancer detection. Results: Breast cancer was diagnosed at screening in 112 women: 82 with screening mammography and an additional 30 with AB US. Addition of AB US to screening mammography yielded an additional 1.9 detected cancers per 1000 women screened (95% confidence interval [CI]: 1.2, 2.7; P , .001). Of cancers detected with screening mammography, 62.2% (51 of 82) were invasive versus 93.3% (28 of 30) of additional cancers detected with AB US (P &lt; .001). Of the 82 cancers detected with either screening mammography alone or the combined read, 17 were detected with screening mammography alone. Of these, 64.7% (11 of 17) were ductal carcinoma in situ versus 6.7% (two of 30) of cancers detected with AB US alone. Sensitivity for the combined read increased by 26.7% (95% CI: 18.3%, 35.1%); the increase in the recall rate per 1000 women screened was 284.9 (95% CI: 278.0, 292.2; P &lt; .001). Conclusion: Addition of AB US to screening mammography in a generalizable cohort of women with dense breasts increased the cancer detection yield of clinically important cancers, but it also increased the number of false-positive results.","author":[{"dropping-particle":"","family":"Brem","given":"Rachel F.","non-dropping-particle":"","parse-names":false,"suffix":""},{"dropping-particle":"","family":"Tabár","given":"László","non-dropping-particle":"","parse-names":false,"suffix":""},{"dropping-particle":"","family":"Duffy","given":"Stephen W.","non-dropping-particle":"","parse-names":false,"suffix":""},{"dropping-particle":"","family":"Inciardi","given":"Marc F.","non-dropping-particle":"","parse-names":false,"suffix":""},{"dropping-particle":"","family":"Guingrich","given":"Jessica A.","non-dropping-particle":"","parse-names":false,"suffix":""},{"dropping-particle":"","family":"Hashimoto","given":"Beverly E.","non-dropping-particle":"","parse-names":false,"suffix":""},{"dropping-particle":"","family":"Lander","given":"Marla R.","non-dropping-particle":"","parse-names":false,"suffix":""},{"dropping-particle":"","family":"Lapidus","given":"Robert L.","non-dropping-particle":"","parse-names":false,"suffix":""},{"dropping-particle":"","family":"Peterson","given":"Mary Kay","non-dropping-particle":"","parse-names":false,"suffix":""},{"dropping-particle":"","family":"Rapelyea","given":"Jocelyn A.","non-dropping-particle":"","parse-names":false,"suffix":""},{"dropping-particle":"","family":"Roux","given":"Susan","non-dropping-particle":"","parse-names":false,"suffix":""},{"dropping-particle":"","family":"Schilling","given":"Kathy J.","non-dropping-particle":"","parse-names":false,"suffix":""},{"dropping-particle":"","family":"Shah","given":"Biren A.","non-dropping-particle":"","parse-names":false,"suffix":""},{"dropping-particle":"","family":"Torrente","given":"Jessica","non-dropping-particle":"","parse-names":false,"suffix":""},{"dropping-particle":"","family":"Wynn","given":"Ralph T.","non-dropping-particle":"","parse-names":false,"suffix":""},{"dropping-particle":"","family":"Miller","given":"Dave P.","non-dropping-particle":"","parse-names":false,"suffix":""}],"container-title":"Radiology","id":"ITEM-1","issue":"3","issued":{"date-parts":[["2015"]]},"page":"663-673","title":"Assessing improvement in detection of breast cancer with three-dimensional automated breast US in women with dense breast tissue: The somoinsight study","type":"article-journal","volume":"274"},"uris":["http://www.mendeley.com/documents/?uuid=77e67a2e-c4e1-4a7d-b84f-a36692399435"]}],"mendeley":{"formattedCitation":"&lt;sup&gt;56&lt;/sup&gt;","plainTextFormattedCitation":"56","previouslyFormattedCitation":"&lt;sup&gt;55&lt;/sup&gt;"},"properties":{"noteIndex":0},"schema":"https://github.com/citation-style-language/schema/raw/master/csl-citation.json"}</w:instrText>
      </w:r>
      <w:r w:rsidR="00E2727B">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56</w:t>
      </w:r>
      <w:r w:rsidR="00E2727B">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similar to the results of HHUS screening</w:t>
      </w:r>
      <w:r w:rsidR="00E2727B">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16/S0140-6736(15)00774-6","ISSN":"1474547X","PMID":"26547101","abstract":"Summary Background Mammography is the only proven method for breast cancer screening that reduces mortality, although it is inaccurate in young women or women with dense breasts. We investigated the efficacy of adjunctive ultrasonography. Methods Between July, 2007, and March, 2011, we enrolled asymptomatic women aged 40-49 years at 42 study sites in 23 prefectures into the Japan Strategic Anti-cancer Randomized Trial (J-START). Eligible women had no history of any cancer in the previous 5 years and were expected to live for more than 5 years. Randomisation was done centrally by the Japan Clinical Research Support Unit. Participants were randomly assigned in 1:1 ratio to undergo mammography and ultrasonography (intervention group) or mammography alone (control group) twice in 2 years. The primary outcome was sensitivity, specificity, cancer detection rate, and stage distribution at the first round of screening. Analysis was by intention to treat. This study is registered, number UMIN000000757. Findings Of 72998 women enrolled, 36859 were assigned to the intervention group and 36139 to the control group. Sensitivity was significantly higher in the intervention group than in the control group (91·1%, 95% CI 87·2-95·0 vs 77·0%, 70·3-83·7; p=0·0004), whereas specificity was significantly lower (87·7%, 87·3-88·0 vs 91·4%, 91·1-91·7; p&lt;0·0001). More cancers were detected in the intervention group than in the control group (184 [0·50%] vs 117 [0·32%], p=0·0003) and were more frequently stage 0 and I (144 [71·3%] vs 79 [52·0%], p=0·0194). 18 (0·05%) interval cancers were detected in the intervention group compared with 35 (0·10%) in the control group (p=0·034). Interpretation Adjunctive ultrasonography increases sensitivity and detection rate of early cancers. Funding Ministry of Health, Labour and Welfare of Japan.","author":[{"dropping-particle":"","family":"Ohuchi","given":"Noriaki","non-dropping-particle":"","parse-names":false,"suffix":""},{"dropping-particle":"","family":"Suzuki","given":"Akihiko","non-dropping-particle":"","parse-names":false,"suffix":""},{"dropping-particle":"","family":"Sobue","given":"Tomotaka","non-dropping-particle":"","parse-names":false,"suffix":""},{"dropping-particle":"","family":"Kawai","given":"Masaaki","non-dropping-particle":"","parse-names":false,"suffix":""},{"dropping-particle":"","family":"Yamamoto","given":"Seiichiro","non-dropping-particle":"","parse-names":false,"suffix":""},{"dropping-particle":"","family":"Zheng","given":"Ying Fang","non-dropping-particle":"","parse-names":false,"suffix":""},{"dropping-particle":"","family":"Shiono","given":"Yoko Narikawa","non-dropping-particle":"","parse-names":false,"suffix":""},{"dropping-particle":"","family":"Saito","given":"Hiroshi","non-dropping-particle":"","parse-names":false,"suffix":""},{"dropping-particle":"","family":"Kuriyama","given":"Shinichi","non-dropping-particle":"","parse-names":false,"suffix":""},{"dropping-particle":"","family":"Tohno","given":"Eriko","non-dropping-particle":"","parse-names":false,"suffix":""},{"dropping-particle":"","family":"Endo","given":"Tokiko","non-dropping-particle":"","parse-names":false,"suffix":""},{"dropping-particle":"","family":"Fukao","given":"Akira","non-dropping-particle":"","parse-names":false,"suffix":""},{"dropping-particle":"","family":"Tsuji","given":"Ichiro","non-dropping-particle":"","parse-names":false,"suffix":""},{"dropping-particle":"","family":"Yamaguchi","given":"Takuhiro","non-dropping-particle":"","parse-names":false,"suffix":""},{"dropping-particle":"","family":"Ohashi","given":"Yasuo","non-dropping-particle":"","parse-names":false,"suffix":""},{"dropping-particle":"","family":"Fukuda","given":"Mamoru","non-dropping-particle":"","parse-names":false,"suffix":""},{"dropping-particle":"","family":"Ishida","given":"Takanori","non-dropping-particle":"","parse-names":false,"suffix":""}],"container-title":"The Lancet","id":"ITEM-1","issue":"10016","issued":{"date-parts":[["2016"]]},"page":"341-348","publisher":"Elsevier Ltd","title":"Sensitivity and specificity of mammography and adjunctive ultrasonography to screen for breast cancer in the Japan Strategic Anti-cancer Randomized Trial (J-START): A randomised controlled trial","type":"article-journal","volume":"387"},"uris":["http://www.mendeley.com/documents/?uuid=248a4e28-64d9-47ab-86c7-3cdd1cc5bb65"]},{"id":"ITEM-2","itemData":{"DOI":"10.1001/jama.2012.388","ISSN":"00987484","PMID":"22474203","abstract":"Context: Annual ultrasound screening may detect small, node-negative breast cancers that are not seen on mammography. Magnetic resonance imaging (MRI) may reveal additional breast cancers missed by both mammography and ultrasound screening. Objective: To determine supplemental cancer detection yield of ultrasound and MRI in women at elevated risk for breast cancer. Design, Setting, and Participants: From April 2004-February 2006, 2809 women at 21 sites with elevated cancer risk and dense breasts consented to 3 annual independent screens with mammography and ultrasound in randomized order. After 3 rounds of both screenings, 612 of 703womenwhochose to undergo anMRIhad complete data. The reference standard was defined as a combination of pathology (biopsy results that showed in situ or infiltrating ductal carcinoma or infiltrating lobular carcinoma in the breast or axillary lymph nodes) and 12-month follow-up. Main Outcome Measures: Cancer detection rate (yield), sensitivity, specificity, positive predictive value (PPV3) of biopsies performed and interval cancer rate. Results: A total of 2662 women underwent 7473 mammogram and ultrasound screenings, 110 ofwhomhad 111 breast cancer events: 33 detected by mammography only, 32 by ultrasound only, 26 by both, and 9 by MRI after mammography plus ultrasound; 11 were not detected by any imaging screen. Among 4814 incidence screens in the second andthird years combined,75womenwere diagnosed with cancer. Supplemental incidencescreening ultrasound identified 3.7 cancers per 1000 screens (95% CI, 2.1-5.8; P&lt;.001). Sensitivity for mammography plus ultrasound was 0.76 (95% CI, 0.65-0.85); specificity, 0.84(95%CI, 0.83-0.85);andPPV3, 0.16(95%CI, 0.12-0.21). Formammographyalone, sensitivity was 0.52(95%CI, 0.40-0.64); specificity, 0.91(95%CI, 0.90-0.92); and PPV3, 0.38 (95% CI, 0.28-0.49; P&lt;.001 all comparisons). Of the MRI participants, 16 women (2.6%) had breast cancer diagnosed. The supplemental yield of MRI was 14.7 per 1000 (95% CI, 3.5-25.9; P=.004). Sensitivity for MRI and mammography plus ultrasound was 1.00 (95% CI, 0.79-1.00); specificity, 0.65 (95% CI, 0.61-0.69); and PPV3, 0.19 (95% CI, 0.11-0.29). For mammography and ultrasound, sensitivity was 0.44 (95% CI, 0.20- 0.70, P=.004); specificity 0.84 (95% CI, 0.81-0.87; P&lt;.001); and PPV3, 0.18 (95% CI, 0.08 to 0.34; P=.98). The number of screens needed to detect 1 cancer was 127(95%CI, 99-167) for mammography; 234(95%CI, 173-345) for supplemental ultrasound; and …","author":[{"dropping-particle":"","family":"Berg","given":"Wendie A.","non-dropping-particle":"","parse-names":false,"suffix":""},{"dropping-particle":"","family":"Zhang","given":"Zheng","non-dropping-particle":"","parse-names":false,"suffix":""},{"dropping-particle":"","family":"Lehrer","given":"Daniel","non-dropping-particle":"","parse-names":false,"suffix":""},{"dropping-particle":"","family":"Jong","given":"Roberta A.","non-dropping-particle":"","parse-names":false,"suffix":""},{"dropping-particle":"","family":"Pisano","given":"Etta D.","non-dropping-particle":"","parse-names":false,"suffix":""},{"dropping-particle":"","family":"Barr","given":"Richard G.","non-dropping-particle":"","parse-names":false,"suffix":""},{"dropping-particle":"","family":"Böhm-Vélez","given":"Marcela","non-dropping-particle":"","parse-names":false,"suffix":""},{"dropping-particle":"","family":"Mahoney","given":"Mary C.","non-dropping-particle":"","parse-names":false,"suffix":""},{"dropping-particle":"","family":"Evans","given":"W. Phil","non-dropping-particle":"","parse-names":false,"suffix":""},{"dropping-particle":"","family":"Larsen","given":"Linda H.","non-dropping-particle":"","parse-names":false,"suffix":""},{"dropping-particle":"","family":"Morton","given":"Marilyn J.","non-dropping-particle":"","parse-names":false,"suffix":""},{"dropping-particle":"","family":"Mendelson","given":"Ellen B.","non-dropping-particle":"","parse-names":false,"suffix":""},{"dropping-particle":"","family":"Farria","given":"Dione M.","non-dropping-particle":"","parse-names":false,"suffix":""},{"dropping-particle":"","family":"Cormack","given":"Jean B.","non-dropping-particle":"","parse-names":false,"suffix":""},{"dropping-particle":"","family":"Marques","given":"Helga S.","non-dropping-particle":"","parse-names":false,"suffix":""},{"dropping-particle":"","family":"Adams","given":"Amanda","non-dropping-particle":"","parse-names":false,"suffix":""},{"dropping-particle":"","family":"Yeh","given":"Nolin M.","non-dropping-particle":"","parse-names":false,"suffix":""},{"dropping-particle":"","family":"Gabrielli","given":"Glenna","non-dropping-particle":"","parse-names":false,"suffix":""}],"container-title":"JAMA - Journal of the American Medical Association","id":"ITEM-2","issue":"13","issued":{"date-parts":[["2012","3","28"]]},"page":"1394-1404","publisher":"NIH Public Access","title":"Detection of breast cancer with addition of annual screening ultrasound or a single screening MRI to mammography in women with elevated breast cancer risk","type":"article-journal","volume":"307"},"uris":["http://www.mendeley.com/documents/?uuid=b9a13476-3252-34d5-bfb3-07d7d8575f77"]}],"mendeley":{"formattedCitation":"&lt;sup&gt;60,61&lt;/sup&gt;","plainTextFormattedCitation":"60,61","previouslyFormattedCitation":"&lt;sup&gt;59,60&lt;/sup&gt;"},"properties":{"noteIndex":0},"schema":"https://github.com/citation-style-language/schema/raw/master/csl-citation.json"}</w:instrText>
      </w:r>
      <w:r w:rsidR="00E2727B">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60,61</w:t>
      </w:r>
      <w:r w:rsidR="00E2727B">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Overall ABUS screening was effective in detecting small, invasive, and predominantly node-negative breast cancers.</w:t>
      </w:r>
    </w:p>
    <w:p w14:paraId="4C0F6528" w14:textId="1AE124AF" w:rsidR="00B44FFD" w:rsidRPr="00B44FFD" w:rsidRDefault="00B44FFD" w:rsidP="00C76A7D">
      <w:pPr>
        <w:spacing w:before="240" w:after="240" w:line="480" w:lineRule="auto"/>
        <w:jc w:val="both"/>
        <w:rPr>
          <w:rFonts w:ascii="Calibri" w:hAnsi="Calibri" w:cs="Calibri"/>
          <w:color w:val="000000" w:themeColor="text1"/>
          <w:sz w:val="24"/>
          <w:szCs w:val="24"/>
        </w:rPr>
      </w:pPr>
      <w:r w:rsidRPr="00B44FFD">
        <w:rPr>
          <w:rFonts w:ascii="Calibri" w:hAnsi="Calibri" w:cs="Calibri"/>
          <w:color w:val="000000" w:themeColor="text1"/>
          <w:sz w:val="24"/>
          <w:szCs w:val="24"/>
        </w:rPr>
        <w:t>Recall and biopsy rates tend to increase with ABUS, with an additional value of 2.5 per 1000 screens and PPV3 of 8.3% for the biopsies overall</w:t>
      </w:r>
      <w:r w:rsidR="00E2727B">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93/jbi/wbz055","ISSN":"2631-6110","abstract":"In women with dense breasts (heterogeneously or extremely dense), adding screening ultrasound to mammography increases detection of node-negative invasive breast cancer. Similar incremental cancer detection rates averaging 2.1–2.7 per 1000 have been observed for physician- and technologist-performed handheld ultrasound (HHUS) and automated ultrasound (AUS). Adding screening ultrasound (US) for women with dense breasts significantly reduces interval cancer rates. Training is critical before interpreting examinations for both modalities, and a learning curve to achieve optimal performance has been observed. On average, about 3% of women will be recommended for biopsy on the prevalence round because of screening US, with a wide range of 2%–30% malignancy rates for suspicious findings seen only on US. Breast Imaging Reporting and Data System 3 lesions identified only on screening HHUS can be safely followed at 1 year rather than 6 months. Computer-aided detection and diagnosis software can augment performance of AUS and HHUS; ongoing research on machine learning and deep learning algorithms will likely improve outcomes and workflow with screening US.","author":[{"dropping-particle":"","family":"Berg","given":"Wendie A","non-dropping-particle":"","parse-names":false,"suffix":""},{"dropping-particle":"","family":"Vourtsis","given":"Athina","non-dropping-particle":"","parse-names":false,"suffix":""}],"container-title":"Journal of Breast Imaging","id":"ITEM-1","issue":"4","issued":{"date-parts":[["2019","12","5"]]},"page":"283-296","publisher":"Oxford University Press (OUP)","title":"Screening Breast Ultrasound Using Handheld or Automated Technique in Women with Dense Breasts","type":"article-journal","volume":"1"},"uris":["http://www.mendeley.com/documents/?uuid=3c31c787-9b41-32b0-971b-4a349ec53e49"]}],"mendeley":{"formattedCitation":"&lt;sup&gt;62&lt;/sup&gt;","plainTextFormattedCitation":"62","previouslyFormattedCitation":"&lt;sup&gt;61&lt;/sup&gt;"},"properties":{"noteIndex":0},"schema":"https://github.com/citation-style-language/schema/raw/master/csl-citation.json"}</w:instrText>
      </w:r>
      <w:r w:rsidR="00E2727B">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62</w:t>
      </w:r>
      <w:r w:rsidR="00E2727B">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These values have improved in time though, due to increased reader experience and software improvement with the latest ABUS systems</w:t>
      </w:r>
      <w:r w:rsidR="00E2727B">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16/j.clinimag.2014.03.012","ISSN":"18734499","PMID":"24768327","abstract":"Purpose: The aim of this study was to determine the recall rate of screening ultrasound with automated breast volumetric scanning (ABVS) in women with dense breasts (BI-RADS density classification 3 or 4 on mammogram). Materials and Methods: In this retrospective cohort study, at the end of the \"first quarter\" (August-October 2013) of use, our practice database was searched for all ABVS examinations performed and specifically, the positive examinations (defined as abnormal/BI-RADS 0) for which patients were recalled for additional imaging evaluation with handheld ultrasound (HHUS); the latter group was reviewed with respect to final BI-RADS and pathology if relevant. Results: During the 3-month study time period, 558 ABVS studies were performed: 453 (81%) were initially BI-RADS 1 or 2 and 105 (19%) were BI-RADS 0-incomplete and recalled, corresponding with an overall recall rate of 19%; specifically, the recall rate trended down from 24.7% in August to 12.6% in October. To date, 98 of the 105 recalled women have returned for HHUS, with the resultant final BI-RADS as follows: 25/98=25% BI-RADS 1, 46/98=47% BI-RADS 2, 13/98=13% BI-RADS 3, 14/98=15% BI-RADS 4, and 0/98=0% BI-RADS 5. All biopsies performed to date of the ABVS-detected BI-RADS 4 lesions have yielded benign results, with the most common pathology being fibroadenoma. Conclusion: The recall rate of screening ABVS in women with dense breasts at our institution was under 20% overall during its first quarter of use, and trended down from nearly 25% in the first month to under 13% in the third. The clinical implication is that ABVS does have a learning curve, but that is a potentially feasible way to meet the increasing demands for screening ultrasound in women with dense breasts. © 2014 Elsevier Inc.","author":[{"dropping-particle":"","family":"Arleo","given":"Elizabeth Kagan","non-dropping-particle":"","parse-names":false,"suffix":""},{"dropping-particle":"","family":"Saleh","given":"Marwa","non-dropping-particle":"","parse-names":false,"suffix":""},{"dropping-particle":"","family":"Ionescu","given":"Dana","non-dropping-particle":"","parse-names":false,"suffix":""},{"dropping-particle":"","family":"Drotman","given":"Michele","non-dropping-particle":"","parse-names":false,"suffix":""},{"dropping-particle":"","family":"Min","given":"Robert J.","non-dropping-particle":"","parse-names":false,"suffix":""},{"dropping-particle":"","family":"Hentel","given":"Keith","non-dropping-particle":"","parse-names":false,"suffix":""}],"container-title":"Clinical Imaging","id":"ITEM-1","issue":"4","issued":{"date-parts":[["2014"]]},"page":"439-444","publisher":"Elsevier Inc.","title":"Recall rate of screening ultrasound with automated breast volumetric scanning (ABVS) in women with dense breasts: A first quarter experience","type":"article-journal","volume":"38"},"uris":["http://www.mendeley.com/documents/?uuid=efa85ac1-f635-3ffa-8952-6eecf14585c8"]},{"id":"ITEM-2","itemData":{"DOI":"10.1093/jbi/wbz055","ISSN":"2631-6110","abstract":"In women with dense breasts (heterogeneously or extremely dense), adding screening ultrasound to mammography increases detection of node-negative invasive breast cancer. Similar incremental cancer detection rates averaging 2.1–2.7 per 1000 have been observed for physician- and technologist-performed handheld ultrasound (HHUS) and automated ultrasound (AUS). Adding screening ultrasound (US) for women with dense breasts significantly reduces interval cancer rates. Training is critical before interpreting examinations for both modalities, and a learning curve to achieve optimal performance has been observed. On average, about 3% of women will be recommended for biopsy on the prevalence round because of screening US, with a wide range of 2%–30% malignancy rates for suspicious findings seen only on US. Breast Imaging Reporting and Data System 3 lesions identified only on screening HHUS can be safely followed at 1 year rather than 6 months. Computer-aided detection and diagnosis software can augment performance of AUS and HHUS; ongoing research on machine learning and deep learning algorithms will likely improve outcomes and workflow with screening US.","author":[{"dropping-particle":"","family":"Berg","given":"Wendie A","non-dropping-particle":"","parse-names":false,"suffix":""},{"dropping-particle":"","family":"Vourtsis","given":"Athina","non-dropping-particle":"","parse-names":false,"suffix":""}],"container-title":"Journal of Breast Imaging","id":"ITEM-2","issue":"4","issued":{"date-parts":[["2019","12","5"]]},"page":"283-296","publisher":"Oxford University Press (OUP)","title":"Screening Breast Ultrasound Using Handheld or Automated Technique in Women with Dense Breasts","type":"article-journal","volume":"1"},"uris":["http://www.mendeley.com/documents/?uuid=3c31c787-9b41-32b0-971b-4a349ec53e49"]}],"mendeley":{"formattedCitation":"&lt;sup&gt;62,63&lt;/sup&gt;","plainTextFormattedCitation":"62,63","previouslyFormattedCitation":"&lt;sup&gt;61,62&lt;/sup&gt;"},"properties":{"noteIndex":0},"schema":"https://github.com/citation-style-language/schema/raw/master/csl-citation.json"}</w:instrText>
      </w:r>
      <w:r w:rsidR="00E2727B">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62,63</w:t>
      </w:r>
      <w:r w:rsidR="00E2727B">
        <w:rPr>
          <w:rFonts w:ascii="Calibri" w:hAnsi="Calibri" w:cs="Calibri"/>
          <w:color w:val="000000" w:themeColor="text1"/>
          <w:sz w:val="24"/>
          <w:szCs w:val="24"/>
        </w:rPr>
        <w:fldChar w:fldCharType="end"/>
      </w:r>
      <w:r w:rsidR="00056C36">
        <w:rPr>
          <w:rFonts w:ascii="Calibri" w:hAnsi="Calibri" w:cs="Calibri"/>
          <w:color w:val="000000" w:themeColor="text1"/>
          <w:sz w:val="24"/>
          <w:szCs w:val="24"/>
        </w:rPr>
        <w:t>, and fall in incident rounds</w:t>
      </w:r>
      <w:r w:rsidRPr="00B44FFD">
        <w:rPr>
          <w:rFonts w:ascii="Calibri" w:hAnsi="Calibri" w:cs="Calibri"/>
          <w:color w:val="000000" w:themeColor="text1"/>
          <w:sz w:val="24"/>
          <w:szCs w:val="24"/>
        </w:rPr>
        <w:t xml:space="preserve">. </w:t>
      </w:r>
      <w:r w:rsidR="00196668">
        <w:rPr>
          <w:rFonts w:ascii="Calibri" w:hAnsi="Calibri" w:cs="Calibri"/>
          <w:color w:val="000000" w:themeColor="text1"/>
          <w:sz w:val="24"/>
          <w:szCs w:val="24"/>
        </w:rPr>
        <w:t>ABUS</w:t>
      </w:r>
      <w:r w:rsidRPr="00B44FFD">
        <w:rPr>
          <w:rFonts w:ascii="Calibri" w:hAnsi="Calibri" w:cs="Calibri"/>
          <w:color w:val="000000" w:themeColor="text1"/>
          <w:sz w:val="24"/>
          <w:szCs w:val="24"/>
        </w:rPr>
        <w:t xml:space="preserve"> has a learning curve so adequate training in order to perform state-of-the art examinations</w:t>
      </w:r>
      <w:r w:rsidR="00056C36">
        <w:rPr>
          <w:rFonts w:ascii="Calibri" w:hAnsi="Calibri" w:cs="Calibri"/>
          <w:color w:val="000000" w:themeColor="text1"/>
          <w:sz w:val="24"/>
          <w:szCs w:val="24"/>
        </w:rPr>
        <w:t>,</w:t>
      </w:r>
      <w:r w:rsidRPr="00B44FFD">
        <w:rPr>
          <w:rFonts w:ascii="Calibri" w:hAnsi="Calibri" w:cs="Calibri"/>
          <w:color w:val="000000" w:themeColor="text1"/>
          <w:sz w:val="24"/>
          <w:szCs w:val="24"/>
        </w:rPr>
        <w:t xml:space="preserve"> as well as aware</w:t>
      </w:r>
      <w:r w:rsidR="00056C36">
        <w:rPr>
          <w:rFonts w:ascii="Calibri" w:hAnsi="Calibri" w:cs="Calibri"/>
          <w:color w:val="000000" w:themeColor="text1"/>
          <w:sz w:val="24"/>
          <w:szCs w:val="24"/>
        </w:rPr>
        <w:t>ness</w:t>
      </w:r>
      <w:r w:rsidRPr="00B44FFD">
        <w:rPr>
          <w:rFonts w:ascii="Calibri" w:hAnsi="Calibri" w:cs="Calibri"/>
          <w:color w:val="000000" w:themeColor="text1"/>
          <w:sz w:val="24"/>
          <w:szCs w:val="24"/>
        </w:rPr>
        <w:t xml:space="preserve"> of technical pitfalls and artifacts will</w:t>
      </w:r>
      <w:r w:rsidR="00196668">
        <w:rPr>
          <w:rFonts w:ascii="Calibri" w:hAnsi="Calibri" w:cs="Calibri"/>
          <w:color w:val="000000" w:themeColor="text1"/>
          <w:sz w:val="24"/>
          <w:szCs w:val="24"/>
        </w:rPr>
        <w:t xml:space="preserve"> improve</w:t>
      </w:r>
      <w:r w:rsidRPr="00B44FFD">
        <w:rPr>
          <w:rFonts w:ascii="Calibri" w:hAnsi="Calibri" w:cs="Calibri"/>
          <w:color w:val="000000" w:themeColor="text1"/>
          <w:sz w:val="24"/>
          <w:szCs w:val="24"/>
        </w:rPr>
        <w:t xml:space="preserve"> correct interpretation and reduce false positive</w:t>
      </w:r>
      <w:r w:rsidR="00056C36">
        <w:rPr>
          <w:rFonts w:ascii="Calibri" w:hAnsi="Calibri" w:cs="Calibri"/>
          <w:color w:val="000000" w:themeColor="text1"/>
          <w:sz w:val="24"/>
          <w:szCs w:val="24"/>
        </w:rPr>
        <w:t xml:space="preserve"> studies</w:t>
      </w:r>
      <w:r w:rsidRPr="00B44FFD">
        <w:rPr>
          <w:rFonts w:ascii="Calibri" w:hAnsi="Calibri" w:cs="Calibri"/>
          <w:color w:val="000000" w:themeColor="text1"/>
          <w:sz w:val="24"/>
          <w:szCs w:val="24"/>
        </w:rPr>
        <w:t xml:space="preserve">. </w:t>
      </w:r>
    </w:p>
    <w:p w14:paraId="2F00E3CC" w14:textId="3D07EC32" w:rsidR="00B44FFD" w:rsidRPr="00B44FFD" w:rsidRDefault="00B44FFD" w:rsidP="00C76A7D">
      <w:pPr>
        <w:spacing w:before="240" w:after="240" w:line="480" w:lineRule="auto"/>
        <w:jc w:val="both"/>
        <w:rPr>
          <w:rFonts w:ascii="Calibri" w:hAnsi="Calibri" w:cs="Calibri"/>
          <w:color w:val="000000" w:themeColor="text1"/>
          <w:sz w:val="24"/>
          <w:szCs w:val="24"/>
        </w:rPr>
      </w:pPr>
      <w:r w:rsidRPr="00B44FFD">
        <w:rPr>
          <w:rFonts w:ascii="Calibri" w:hAnsi="Calibri" w:cs="Calibri"/>
          <w:color w:val="000000" w:themeColor="text1"/>
          <w:sz w:val="24"/>
          <w:szCs w:val="24"/>
        </w:rPr>
        <w:t>ABUS interpretation time tends to vary significantly in published studies (2.9 -</w:t>
      </w:r>
      <w:r w:rsidR="00196668">
        <w:rPr>
          <w:rFonts w:ascii="Calibri" w:hAnsi="Calibri" w:cs="Calibri"/>
          <w:color w:val="000000" w:themeColor="text1"/>
          <w:sz w:val="24"/>
          <w:szCs w:val="24"/>
        </w:rPr>
        <w:t xml:space="preserve"> </w:t>
      </w:r>
      <w:r w:rsidRPr="00B44FFD">
        <w:rPr>
          <w:rFonts w:ascii="Calibri" w:hAnsi="Calibri" w:cs="Calibri"/>
          <w:color w:val="000000" w:themeColor="text1"/>
          <w:sz w:val="24"/>
          <w:szCs w:val="24"/>
        </w:rPr>
        <w:t xml:space="preserve">9 min), due to differences in </w:t>
      </w:r>
      <w:r w:rsidR="00056C36">
        <w:rPr>
          <w:rFonts w:ascii="Calibri" w:hAnsi="Calibri" w:cs="Calibri"/>
          <w:color w:val="000000" w:themeColor="text1"/>
          <w:sz w:val="24"/>
          <w:szCs w:val="24"/>
        </w:rPr>
        <w:t>reader</w:t>
      </w:r>
      <w:r w:rsidRPr="00B44FFD">
        <w:rPr>
          <w:rFonts w:ascii="Calibri" w:hAnsi="Calibri" w:cs="Calibri"/>
          <w:color w:val="000000" w:themeColor="text1"/>
          <w:sz w:val="24"/>
          <w:szCs w:val="24"/>
        </w:rPr>
        <w:t xml:space="preserve"> experience as well as complexity of cases</w:t>
      </w:r>
      <w:r w:rsidR="00E2727B">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16/j.ejrad.2016.06.004","ISSN":"18727727","PMID":"27501888","abstract":"Purpose The aim of this study was to evaluate the impact of the 3D automated breast ultrasound (3D ABUS) when added to full field digital screening mammography (FFDSM), on breast cancer detection and recall rates in asymptomatic women with dense breasts examined in a high-volume breast cancer screening mammography center. Methods and material 1668 asymptomatic women, age 40-74 years, with heterogeneously dense parenchyma (ACR3) or extremely dense breast (ACR4) were included in the study. FFDSM was performed using standard craniocaudal (CC) and mediolateral oblique (MLO) views followed by anteroposterior (AP); lateral (LAT) and medial (MED) acquisitions of 3D ABUS in both breasts. All mammograms were double read by two dedicated breast radiologists. The 3D ABUS was read by the first radiologist immediately after reading the mammograms. The second reader looked at the 3D ABUS only if there was a need for consensus discussion because of unclear or abnormal mammograms or 3D ABUS. Results The combined FFDSM and 3D ABUS generated a total of 6.6 cancers per 1000 women screened (95% CI: 3.0, 10.2; p &lt; 0.001) compared with 4.2 cancers per 1000 women screened (95% CI) for FFDSM alone. The difference in yield was an additional 2.4 detected cancers per 1000 women screened (95% CI: 0.6, 4.8; p &lt; 0.001). The corresponding recall rate per 1000 women screened was 13.8 (95% CI: 9.0, 19.8) for FFDSM alone and 22.8 for combined FFDSM and ABUS (95% CI: 16.2, 30.0), yielding a difference of an additional 9.0 recalls per 1000 women screened (95% CI: 3.0, 15.0; p = 0.004). Conclusion The addition of 3D ABUS to FFDSM in women with ACR3 or ACR4 breast density significantly improved invasive breast cancer detection rate with an acceptable recall increase.","author":[{"dropping-particle":"","family":"Wilczek","given":"Brigitte","non-dropping-particle":"","parse-names":false,"suffix":""},{"dropping-particle":"","family":"Wilczek","given":"Henryk E.","non-dropping-particle":"","parse-names":false,"suffix":""},{"dropping-particle":"","family":"Rasouliyan","given":"Lawrence","non-dropping-particle":"","parse-names":false,"suffix":""},{"dropping-particle":"","family":"Leifland","given":"Karin","non-dropping-particle":"","parse-names":false,"suffix":""}],"container-title":"European Journal of Radiology","id":"ITEM-1","issue":"9","issued":{"date-parts":[["2016"]]},"page":"1554-1563","publisher":"Elsevier Ireland Ltd","title":"Adding 3D automated breast ultrasound to mammography screening in women with heterogeneously and extremely dense breasts: Report from a hospital-based, high-volume, single-center breast cancer screening program","type":"article-journal","volume":"85"},"uris":["http://www.mendeley.com/documents/?uuid=9b0dc876-6b08-4046-bd6f-8320e4e03cbe"]},{"id":"ITEM-2","itemData":{"DOI":"10.1148/radiol.14132832","ISSN":"15271315","PMID":"25329763","abstract":"Purpose: To determine improvement in breast cancer detection by using supplemental three-dimensional (3D) automated breast (AB) ultrasonography (US) with screening mammography versus screening mammography alone in asymptomatic women with dense breasts. Materials and Methods: Institutional review board approval and written informed consent were obtained for this HIPAA-compliant study. The SomoInsight Study was an observational, multicenter study conducted between 2009 and 2011. A total of 15 318 women (mean age, 53.3 years ± 10 [standard deviation]; range, 25-94 years) presenting for screening mammography alone with heterogeneously (50%-75%) or extremely (&gt;75%) dense breasts were included, regardless of further risk characterization, and were followed up for 1 year. Participants underwent screening mammography alone followed by an AB US examination; results were interpreted sequentially. McNemar test was used to assess differences in cancer detection. Results: Breast cancer was diagnosed at screening in 112 women: 82 with screening mammography and an additional 30 with AB US. Addition of AB US to screening mammography yielded an additional 1.9 detected cancers per 1000 women screened (95% confidence interval [CI]: 1.2, 2.7; P , .001). Of cancers detected with screening mammography, 62.2% (51 of 82) were invasive versus 93.3% (28 of 30) of additional cancers detected with AB US (P &lt; .001). Of the 82 cancers detected with either screening mammography alone or the combined read, 17 were detected with screening mammography alone. Of these, 64.7% (11 of 17) were ductal carcinoma in situ versus 6.7% (two of 30) of cancers detected with AB US alone. Sensitivity for the combined read increased by 26.7% (95% CI: 18.3%, 35.1%); the increase in the recall rate per 1000 women screened was 284.9 (95% CI: 278.0, 292.2; P &lt; .001). Conclusion: Addition of AB US to screening mammography in a generalizable cohort of women with dense breasts increased the cancer detection yield of clinically important cancers, but it also increased the number of false-positive results.","author":[{"dropping-particle":"","family":"Brem","given":"Rachel F.","non-dropping-particle":"","parse-names":false,"suffix":""},{"dropping-particle":"","family":"Tabár","given":"László","non-dropping-particle":"","parse-names":false,"suffix":""},{"dropping-particle":"","family":"Duffy","given":"Stephen W.","non-dropping-particle":"","parse-names":false,"suffix":""},{"dropping-particle":"","family":"Inciardi","given":"Marc F.","non-dropping-particle":"","parse-names":false,"suffix":""},{"dropping-particle":"","family":"Guingrich","given":"Jessica A.","non-dropping-particle":"","parse-names":false,"suffix":""},{"dropping-particle":"","family":"Hashimoto","given":"Beverly E.","non-dropping-particle":"","parse-names":false,"suffix":""},{"dropping-particle":"","family":"Lander","given":"Marla R.","non-dropping-particle":"","parse-names":false,"suffix":""},{"dropping-particle":"","family":"Lapidus","given":"Robert L.","non-dropping-particle":"","parse-names":false,"suffix":""},{"dropping-particle":"","family":"Peterson","given":"Mary Kay","non-dropping-particle":"","parse-names":false,"suffix":""},{"dropping-particle":"","family":"Rapelyea","given":"Jocelyn A.","non-dropping-particle":"","parse-names":false,"suffix":""},{"dropping-particle":"","family":"Roux","given":"Susan","non-dropping-particle":"","parse-names":false,"suffix":""},{"dropping-particle":"","family":"Schilling","given":"Kathy J.","non-dropping-particle":"","parse-names":false,"suffix":""},{"dropping-particle":"","family":"Shah","given":"Biren A.","non-dropping-particle":"","parse-names":false,"suffix":""},{"dropping-particle":"","family":"Torrente","given":"Jessica","non-dropping-particle":"","parse-names":false,"suffix":""},{"dropping-particle":"","family":"Wynn","given":"Ralph T.","non-dropping-particle":"","parse-names":false,"suffix":""},{"dropping-particle":"","family":"Miller","given":"Dave P.","non-dropping-particle":"","parse-names":false,"suffix":""}],"container-title":"Radiology","id":"ITEM-2","issue":"3","issued":{"date-parts":[["2015"]]},"page":"663-673","title":"Assessing improvement in detection of breast cancer with three-dimensional automated breast US in women with dense breast tissue: The somoinsight study","type":"article-journal","volume":"274"},"uris":["http://www.mendeley.com/documents/?uuid=77e67a2e-c4e1-4a7d-b84f-a36692399435"]},{"id":"ITEM-3","itemData":{"DOI":"10.1007/s00330-017-5011-9","ISSN":"14321084","PMID":"28828640","abstract":"Objectives: This study aimed to evaluate automated breast ultrasound (ABUS) compared to hand-held traditional ultrasound (HHUS) in the visualisation and BIRADS characterisation of breast lesions. Materials and methods: From January 2016 to January 2017, 1,886 women with breast density category C or D (aged 48.6±10.8 years) were recruited. All participants underwent ABUS and HHUS examination; a subcohort of 1,665 women also underwent a mammography. Results: The overall agreement between HHUS and ABUS was 99.8 %; kappa=0.994, p&lt;0.0001. Two cases were graded as BI-RADS 1 in HHUS, but were graded as BIRADS 4 in ABUS; biopsy revealed a radial scar. Three carcinomas were graded as BI-RADS 2 in mammography but BI-RADS 4 in ABUS; two additional carcinomas were graded as BI-RADS 2 in mammography but BI-RADS 5 in ABUS. Two carcinomas, appearing as a well-circumscribed mass or developing asymmetry in mammography, were graded as BI-RADS 4 in mammography but BI-RADS 5 in ABUS. Conclusions: ABUS could be successfully used in the visualisation and characterisation of breast lesions. ABUS seemed to outperform HHUS in the detection of architectural distortion on the coronal plane and can supplement mammography in the detection of non-calcified carcinomas in women with dense breasts. Key Points: • The new generation of ABUS yields comparable results to HHUS. • ABUS seems superior to HHUS in detecting architectural distortions. • In dense breasts, supplemental ABUS to mammography detects additional cancers.","author":[{"dropping-particle":"","family":"Vourtsis","given":"Athina","non-dropping-particle":"","parse-names":false,"suffix":""},{"dropping-particle":"","family":"Kachulis","given":"Aspasia","non-dropping-particle":"","parse-names":false,"suffix":""}],"container-title":"European Radiology","id":"ITEM-3","issue":"2","issued":{"date-parts":[["2018","2","1"]]},"page":"592-601","publisher":"Springer Verlag","title":"The performance of 3D ABUS versus HHUS in the visualisation and BI-RADS characterisation of breast lesions in a large cohort of 1,886 women","type":"article-journal","volume":"28"},"uris":["http://www.mendeley.com/documents/?uuid=306957ce-5ef9-35e0-9dd2-d1eaeeb1fac9"]},{"id":"ITEM-4","itemData":{"DOI":"10.1016/j.acra.2018.03.010","ISSN":"18784046","PMID":"29661602","abstract":"Rationale and Objectives: This study aimed to determine the average time for breast radiologists of varied experience to interpret automated breast ultrasound (ABUS) examinations. Materials and Methods: A reader performance study was conducted on female patients, with ACR BI-RADS 4 breast density classifications of C or D, who received both an ABUS screening examination and a digital mammogram from 2013 to 2014 at an academic institution. Three faculty breast radiologists with varied levels of ABUS experience (advanced, intermediate, novice) read all ABUS examinations, with interpretation times and final impressions (categorized as “normal” or “abnormal”) recorded for each examination. Results: Ninety-nine patients were included, with all readers demonstrating an average ABUS interpretation time of less than 3 minutes. Compared to the other two readers, the intermediate reader had a significantly longer mean interpretation time at 2.6 minutes (95% confidence interval 2.4–2.8; P &lt; .001). In addition to having the shortest mean interpretation time, the novice reader also demonstrated reduced times in subsequent interpretations, with a significant decrease in interpretation times of 3.1 seconds (95% confidence interval 0.4–5.8) for every 10 ABUS examinations interpreted (P &lt; .05). Conclusions: Overall, mean ABUS interpretation time by radiologists of all experience levels was short, at less than 3 minutes per examination, which should not deter radiologists from incorporating ABUS examinations into a busy clinical environment.","author":[{"dropping-particle":"","family":"Huppe","given":"Ashley I.","non-dropping-particle":"","parse-names":false,"suffix":""},{"dropping-particle":"","family":"Inciardi","given":"Marc F.","non-dropping-particle":"","parse-names":false,"suffix":""},{"dropping-particle":"","family":"Redick","given":"Mark","non-dropping-particle":"","parse-names":false,"suffix":""},{"dropping-particle":"","family":"Carroll","given":"Melissa","non-dropping-particle":"","parse-names":false,"suffix":""},{"dropping-particle":"","family":"Buckley","given":"Jennifer","non-dropping-particle":"","parse-names":false,"suffix":""},{"dropping-particle":"","family":"Hill","given":"Jacqueline D.","non-dropping-particle":"","parse-names":false,"suffix":""},{"dropping-particle":"","family":"Gatewood","given":"Jason B.","non-dropping-particle":"","parse-names":false,"suffix":""}],"container-title":"Academic Radiology","id":"ITEM-4","issue":"12","issued":{"date-parts":[["2018","12","1"]]},"page":"1577-1581","publisher":"Elsevier USA","title":"Automated Breast Ultrasound Interpretation Times: A Reader Performance Study","type":"article-journal","volume":"25"},"uris":["http://www.mendeley.com/documents/?uuid=8ea848c4-d04c-3a1f-93b6-767eca6a1762"]}],"mendeley":{"formattedCitation":"&lt;sup&gt;56,57,64,65&lt;/sup&gt;","plainTextFormattedCitation":"56,57,64,65","previouslyFormattedCitation":"&lt;sup&gt;55,56,63,64&lt;/sup&gt;"},"properties":{"noteIndex":0},"schema":"https://github.com/citation-style-language/schema/raw/master/csl-citation.json"}</w:instrText>
      </w:r>
      <w:r w:rsidR="00E2727B">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56,57,64,65</w:t>
      </w:r>
      <w:r w:rsidR="00E2727B">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xml:space="preserve">. To reduce reading time, a computer-aided detection (CAD) software for 3D ABUS (QVCAD™, </w:t>
      </w:r>
      <w:proofErr w:type="spellStart"/>
      <w:r w:rsidRPr="00B44FFD">
        <w:rPr>
          <w:rFonts w:ascii="Calibri" w:hAnsi="Calibri" w:cs="Calibri"/>
          <w:color w:val="000000" w:themeColor="text1"/>
          <w:sz w:val="24"/>
          <w:szCs w:val="24"/>
        </w:rPr>
        <w:t>QView</w:t>
      </w:r>
      <w:proofErr w:type="spellEnd"/>
      <w:r w:rsidRPr="00B44FFD">
        <w:rPr>
          <w:rFonts w:ascii="Calibri" w:hAnsi="Calibri" w:cs="Calibri"/>
          <w:color w:val="000000" w:themeColor="text1"/>
          <w:sz w:val="24"/>
          <w:szCs w:val="24"/>
        </w:rPr>
        <w:t xml:space="preserve"> Medical) has been developed recently and </w:t>
      </w:r>
      <w:r w:rsidR="00056C36">
        <w:rPr>
          <w:rFonts w:ascii="Calibri" w:hAnsi="Calibri" w:cs="Calibri"/>
          <w:color w:val="000000" w:themeColor="text1"/>
          <w:sz w:val="24"/>
          <w:szCs w:val="24"/>
        </w:rPr>
        <w:t xml:space="preserve">granted </w:t>
      </w:r>
      <w:r w:rsidRPr="00B44FFD">
        <w:rPr>
          <w:rFonts w:ascii="Calibri" w:hAnsi="Calibri" w:cs="Calibri"/>
          <w:color w:val="000000" w:themeColor="text1"/>
          <w:sz w:val="24"/>
          <w:szCs w:val="24"/>
        </w:rPr>
        <w:t>FDA approv</w:t>
      </w:r>
      <w:r w:rsidR="00056C36">
        <w:rPr>
          <w:rFonts w:ascii="Calibri" w:hAnsi="Calibri" w:cs="Calibri"/>
          <w:color w:val="000000" w:themeColor="text1"/>
          <w:sz w:val="24"/>
          <w:szCs w:val="24"/>
        </w:rPr>
        <w:t>al</w:t>
      </w:r>
      <w:r w:rsidR="003E0FC8">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URL":"https://www.accessdata.fda.gov/scripts/cdrh/cfdocs/cfpma/pma.cfm?id=P150043","accessed":{"date-parts":[["2020","10","27"]]},"author":[{"dropping-particle":"","family":"USA Food &amp; Drug Administration","given":"","non-dropping-particle":"","parse-names":false,"suffix":""}],"id":"ITEM-1","issued":{"date-parts":[["0"]]},"title":"Premarket Approval (PMA)","type":"webpage"},"uris":["http://www.mendeley.com/documents/?uuid=48a30e25-29f2-4303-a6d8-f00768e2f24c"]}],"mendeley":{"formattedCitation":"&lt;sup&gt;66&lt;/sup&gt;","plainTextFormattedCitation":"66","previouslyFormattedCitation":"&lt;sup&gt;65&lt;/sup&gt;"},"properties":{"noteIndex":0},"schema":"https://github.com/citation-style-language/schema/raw/master/csl-citation.json"}</w:instrText>
      </w:r>
      <w:r w:rsidR="003E0FC8">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66</w:t>
      </w:r>
      <w:r w:rsidR="003E0FC8">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xml:space="preserve">. Recent reader studies have shown that the use of concurrent-read CAD systems for interpretation of screening 3D ABUS may significantly decrease interpretation time up to 35%, as well as </w:t>
      </w:r>
      <w:r w:rsidR="00056C36">
        <w:rPr>
          <w:rFonts w:ascii="Calibri" w:hAnsi="Calibri" w:cs="Calibri"/>
          <w:color w:val="000000" w:themeColor="text1"/>
          <w:sz w:val="24"/>
          <w:szCs w:val="24"/>
        </w:rPr>
        <w:t>reduce</w:t>
      </w:r>
      <w:r w:rsidR="00056C36" w:rsidRPr="00B44FFD">
        <w:rPr>
          <w:rFonts w:ascii="Calibri" w:hAnsi="Calibri" w:cs="Calibri"/>
          <w:color w:val="000000" w:themeColor="text1"/>
          <w:sz w:val="24"/>
          <w:szCs w:val="24"/>
        </w:rPr>
        <w:t xml:space="preserve"> </w:t>
      </w:r>
      <w:r w:rsidRPr="00B44FFD">
        <w:rPr>
          <w:rFonts w:ascii="Calibri" w:hAnsi="Calibri" w:cs="Calibri"/>
          <w:color w:val="000000" w:themeColor="text1"/>
          <w:sz w:val="24"/>
          <w:szCs w:val="24"/>
        </w:rPr>
        <w:t>unnecessary recalls</w:t>
      </w:r>
      <w:r w:rsidR="00056C36">
        <w:rPr>
          <w:rFonts w:ascii="Calibri" w:hAnsi="Calibri" w:cs="Calibri"/>
          <w:color w:val="000000" w:themeColor="text1"/>
          <w:sz w:val="24"/>
          <w:szCs w:val="24"/>
        </w:rPr>
        <w:t>, resulting in</w:t>
      </w:r>
      <w:r w:rsidRPr="00B44FFD">
        <w:rPr>
          <w:rFonts w:ascii="Calibri" w:hAnsi="Calibri" w:cs="Calibri"/>
          <w:color w:val="000000" w:themeColor="text1"/>
          <w:sz w:val="24"/>
          <w:szCs w:val="24"/>
        </w:rPr>
        <w:t xml:space="preserve"> improv</w:t>
      </w:r>
      <w:r w:rsidR="00056C36">
        <w:rPr>
          <w:rFonts w:ascii="Calibri" w:hAnsi="Calibri" w:cs="Calibri"/>
          <w:color w:val="000000" w:themeColor="text1"/>
          <w:sz w:val="24"/>
          <w:szCs w:val="24"/>
        </w:rPr>
        <w:t>ed</w:t>
      </w:r>
      <w:r w:rsidRPr="00B44FFD">
        <w:rPr>
          <w:rFonts w:ascii="Calibri" w:hAnsi="Calibri" w:cs="Calibri"/>
          <w:color w:val="000000" w:themeColor="text1"/>
          <w:sz w:val="24"/>
          <w:szCs w:val="24"/>
        </w:rPr>
        <w:t xml:space="preserve"> diagnostic accuracy</w:t>
      </w:r>
      <w:r w:rsidR="00F3467D">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2214/AJR.18.19516","ISSN":"0361-803X","abstract":"OBJECTIVE. The purpose of this study was to compare diagnostic accuracy and interpretation time of screening automated breast ultrasound (ABUS) for women with dense breast tissue without and with use of a recently U.S. Food and Drug Administration–approved computer-aided detection (CAD) system for concurrent read. MATERIALS AND METHODS. In a retrospective observer performance study, 18 radiologists interpreted a cancer-enriched set (i.e., cancer prevalence higher than in the original screening cohort) of 185 screening ABUS studies (52 with and 133 without breast cancer). These studies were from a large cohort of ABUS-screened patients interpreted as BI-RADS density C or D. Each reader interpreted each case twice in a counterbalanced study, once without the CAD system and once with it, separated by 4 weeks. For each case, each reader identified abnormal findings and reported BI-RADS assessment category and level of suspicion for breast cancer. Interpretation time was recorded. Level of suspicion data were compared to evaluate diagnostic accuracy by means of the Dorfman-Berbaum-Metz method of jackknife with ANOVA ROC analysis. Interpretation times were compared by ANOVA. RESULTS. The ROC AUC was 0.848 with the CAD system, compared with 0.828 without it, for a difference of 0.020 (95% CI, –0.011 to 0.051) and was statistically noninferior to the AUC without the CAD system with respect to a margin of –0.05 (p = 0.000086). The mean interpretation time was 3 minutes 33 seconds per case without the CAD system and 2 minutes 24 seconds with it, for a difference of 1 minute 9 seconds saved (95% CI, 44–93 seconds; p = 0.000014), or a reduction in interpretation time to 67% of the time without the CAD system. CONCLUSION. Use of the concurrent-read CAD system for interpretation of screening ABUS studies of women with dense breast tissue who do not have symptoms is expected to make interpretation significantly faster and produce noninferior diagnostic accuracy compared with interpretation without the CAD system.","author":[{"dropping-particle":"","family":"Jiang","given":"Yulei","non-dropping-particle":"","parse-names":false,"suffix":""},{"dropping-particle":"","family":"Inciardi","given":"Marc F.","non-dropping-particle":"","parse-names":false,"suffix":""},{"dropping-particle":"V.","family":"Edwards","given":"Alexandra","non-dropping-particle":"","parse-names":false,"suffix":""},{"dropping-particle":"","family":"Papaioannou","given":"John","non-dropping-particle":"","parse-names":false,"suffix":""}],"container-title":"American Journal of Roentgenology","id":"ITEM-1","issue":"2","issued":{"date-parts":[["2018","8","1"]]},"page":"452-461","publisher":"American Roentgen Ray Society","title":"Interpretation Time Using a Concurrent-Read Computer-Aided Detection System for Automated Breast Ultrasound in Breast Cancer Screening of Women With Dense Breast Tissue","type":"article-journal","volume":"211"},"uris":["http://www.mendeley.com/documents/?uuid=3463235f-b332-3a9d-aa0e-6bf042f46851"]},{"id":"ITEM-2","itemData":{"DOI":"10.1007/s00330-017-5280-3","ISSN":"14321084","PMID":"29417251","abstract":"Objectives: To determine the effect of computer-aided-detection (CAD) software for automated breast ultrasound (ABUS) on reading time (RT) and performance in screening for breast cancer. Material and methods: Unilateral ABUS examinations of 120 women with dense breasts were randomly selected from a multi-institutional archive of cases including 30 malignant (20/30 mammography-occult), 30 benign, and 60 normal cases with histopathological verification or ≥ 2 years of negative follow-up. Eight radiologists read once with (CAD-ABUS) and once without CAD (ABUS) with &gt; 8 weeks between reading sessions. Readers provided a BI-RADS score and a level of suspiciousness (0-100). RT, sensitivity, specificity, PPV and area under the curve (AUC) were compared. Results: Average RT was significantly shorter using CAD-ABUS (133.4 s/case, 95% CI 129.2-137.6) compared with ABUS (158.3 s/case, 95% CI 153.0-163.3) (p &lt; 0.001). Sensitivity was 0.84 for CAD-ABUS (95% CI 0.79-0.89) and ABUS (95% CI 0.78-0.88) (p = 0.90). Three out of eight readers showed significantly higher specificity using CAD. Pooled specificity (0.71, 95% CI 0.68-0.75 vs. 0.67, 95% CI 0.64-0.70, p = 0.08) and PPV (0.50, 95% CI 0.45-0.55 vs. 0.44, 95% CI 0.39-0.49, p = 0.07) were higher in CAD-ABUS vs. ABUS, respectively, albeit not significantly. Pooled AUC for CAD-ABUS was comparable with ABUS (0.82 vs. 0.83, p = 0.53, respectively). Conclusion: CAD software for ABUS may decrease the time needed to screen for breast cancer without compromising the screening performance of radiologists. Key Points: • ABUS with CAD software may speed up reading time without compromising radiologists’ accuracy. • CAD software for ABUS might prevent non-detection of malignant breast lesions by radiologists. • Radiologists reading ABUS with CAD software might improve their specificity without losing sensitivity.","author":[{"dropping-particle":"","family":"Zelst","given":"Jan C.M.","non-dropping-particle":"van","parse-names":false,"suffix":""},{"dropping-particle":"","family":"Tan","given":"Tao","non-dropping-particle":"","parse-names":false,"suffix":""},{"dropping-particle":"","family":"Clauser","given":"Paola","non-dropping-particle":"","parse-names":false,"suffix":""},{"dropping-particle":"","family":"Domingo","given":"Angels","non-dropping-particle":"","parse-names":false,"suffix":""},{"dropping-particle":"","family":"Dorrius","given":"Monique D.","non-dropping-particle":"","parse-names":false,"suffix":""},{"dropping-particle":"","family":"Drieling","given":"Daniel","non-dropping-particle":"","parse-names":false,"suffix":""},{"dropping-particle":"","family":"Golatta","given":"Michael","non-dropping-particle":"","parse-names":false,"suffix":""},{"dropping-particle":"","family":"Gras","given":"Francisca","non-dropping-particle":"","parse-names":false,"suffix":""},{"dropping-particle":"","family":"Jong","given":"Mathijn","non-dropping-particle":"de","parse-names":false,"suffix":""},{"dropping-particle":"","family":"Pijnappel","given":"Ruud","non-dropping-particle":"","parse-names":false,"suffix":""},{"dropping-particle":"","family":"Rutten","given":"Matthieu J.C.M.","non-dropping-particle":"","parse-names":false,"suffix":""},{"dropping-particle":"","family":"Karssemeijer","given":"Nico","non-dropping-particle":"","parse-names":false,"suffix":""},{"dropping-particle":"","family":"Mann","given":"Ritse M.","non-dropping-particle":"","parse-names":false,"suffix":""}],"container-title":"European Radiology","id":"ITEM-2","issue":"7","issued":{"date-parts":[["2018","7","1"]]},"page":"2996-3006","publisher":"Springer Verlag","title":"Dedicated computer-aided detection software for automated 3D breast ultrasound; an efficient tool for the radiologist in supplemental screening of women with dense breasts","type":"article-journal","volume":"28"},"uris":["http://www.mendeley.com/documents/?uuid=781215ec-e8e3-3489-a42d-cde201b2b4ae"]},{"id":"ITEM-3","itemData":{"DOI":"10.1148/radiol.2019181816","ISSN":"0033-8419","abstract":"Background: Computer-aided detection (CAD) systems may be used to help radiologists interpret automated breast (AB) US images. However, the optimal use of CAD with AB US has, to the knowledge of the authors, not been determined. Purpose: To compare the performance and reading time of different readers by using AB US CAD system to detect breast cancer in different reading modes. Materials and Methods: In this retrospective study, 1485 AB US images (282 with malignant lesions, 695 with benign lesions, and 508 healthy) in 1452 women (mean age, 43.7 years; age range, 19-82 years) including 529 (36.4%) women who were asymptomatic were collected between 2016 and 2017. A CAD system was used to interpret the images. Three novice readers with 1-3 years of US experience and three experienced readers with 5-10 years of US experience were assigned to read AB US images without CAD, at a second reading (after the reader completed a full unaided interpretation), and at concurrent reading (use of CAD at the start of the assessment). Diagnostic performances and reading times were compared by using analysis of variance. Results: For all readers, the mean area under the receiver operating characteristic curve improved from 0.88 (95% confidence interval [CI]: 0.85, 0.91) at without-CAD mode to 0.91 (95% CI: 0.89, 0.92; P , .001) at the second-reading mode and 0.90 (95% CI: 0.89, 0.92; P = .002) at the concurrent-reading mode. The mean sensitivity of novice readers in women who were asymptomatic improved from 67% (95% CI: 63%, 74%) at without-CAD mode to 88% (95% CI: 84%, 89%) at both the second-reading mode and the concurrent-reading mode (P = .003). Compared with the without-CAD and second-reading modes, the mean reading time per volume of concurrent reading was 16 seconds (95% CI: 11, 22; P , .001) and 27 seconds (95% CI: 21, 32; P , .001) shorter, respectively. Conclusion: Computer-aided detection (CAD) was helpful for novice readers to improve cancer detection at automated breast US in women who were asymptomatic. CAD was more efficient when used concurrently for all readers.","author":[{"dropping-particle":"","family":"Yang","given":"Shanling","non-dropping-particle":"","parse-names":false,"suffix":""},{"dropping-particle":"","family":"Gao","given":"Xican","non-dropping-particle":"","parse-names":false,"suffix":""},{"dropping-particle":"","family":"Liu","given":"Liwen","non-dropping-particle":"","parse-names":false,"suffix":""},{"dropping-particle":"","family":"Shu","given":"Rui","non-dropping-particle":"","parse-names":false,"suffix":""},{"dropping-particle":"","family":"Yan","given":"Jingru","non-dropping-particle":"","parse-names":false,"suffix":""},{"dropping-particle":"","family":"Zhang","given":"Ge","non-dropping-particle":"","parse-names":false,"suffix":""},{"dropping-particle":"","family":"Xiao","given":"Yao","non-dropping-particle":"","parse-names":false,"suffix":""},{"dropping-particle":"","family":"Ju","given":"Yan","non-dropping-particle":"","parse-names":false,"suffix":""},{"dropping-particle":"","family":"Zhao","given":"Ni","non-dropping-particle":"","parse-names":false,"suffix":""},{"dropping-particle":"","family":"Song","given":"Hongping","non-dropping-particle":"","parse-names":false,"suffix":""}],"container-title":"Radiology","id":"ITEM-3","issue":"3","issued":{"date-parts":[["2019","9","18"]]},"page":"540-549","publisher":"Radiological Society of North America Inc.","title":"Performance and Reading Time of Automated Breast US with or without Computer-aided Detection","type":"article-journal","volume":"292"},"uris":["http://www.mendeley.com/documents/?uuid=1ea9e351-a9f8-344a-a90f-9d3a9f5342ff"]}],"mendeley":{"formattedCitation":"&lt;sup&gt;67–69&lt;/sup&gt;","plainTextFormattedCitation":"67–69","previouslyFormattedCitation":"&lt;sup&gt;66–68&lt;/sup&gt;"},"properties":{"noteIndex":0},"schema":"https://github.com/citation-style-language/schema/raw/master/csl-citation.json"}</w:instrText>
      </w:r>
      <w:r w:rsidR="00F3467D">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67–69</w:t>
      </w:r>
      <w:r w:rsidR="00F3467D">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xml:space="preserve">. </w:t>
      </w:r>
      <w:r w:rsidR="00196668">
        <w:rPr>
          <w:rFonts w:ascii="Calibri" w:hAnsi="Calibri" w:cs="Calibri"/>
          <w:color w:val="000000" w:themeColor="text1"/>
          <w:sz w:val="24"/>
          <w:szCs w:val="24"/>
        </w:rPr>
        <w:t>C</w:t>
      </w:r>
      <w:r w:rsidR="00196668" w:rsidRPr="00B44FFD">
        <w:rPr>
          <w:rFonts w:ascii="Calibri" w:hAnsi="Calibri" w:cs="Calibri"/>
          <w:color w:val="000000" w:themeColor="text1"/>
          <w:sz w:val="24"/>
          <w:szCs w:val="24"/>
        </w:rPr>
        <w:t>omputer-aided detection systems might be a valuable tool to improve workflow in large volume screening centres</w:t>
      </w:r>
      <w:r w:rsidR="00F3467D">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2214/AJR.14.13794","ISSN":"15463141","PMID":"25615748","abstract":"OBJECTIVE. To compensate for the reduction of mammography's sensitivity in women with dense breasts, supplemental screening can increase the cancer detection rate. The modalities suggested are MRI, which is the most sensitive and is indicated for women with the highest risk of breast cancer, and ultrasound, which is suggested for dense-breasted average-risk women. CONCLUSION. For decades, ultrasound has been a focused examination. Extending a handheld ultrasound examination to depict the entire breast requires formal didactic training and hands-on scanning to learn suitable, efficient methods. Automated options also require intensive training in performance and interpretation.","author":[{"dropping-particle":"","family":"Mendelson","given":"Ellen B.","non-dropping-particle":"","parse-names":false,"suffix":""},{"dropping-particle":"","family":"Berg","given":"Wendie A.","non-dropping-particle":"","parse-names":false,"suffix":""}],"container-title":"American Journal of Roentgenology","id":"ITEM-1","issue":"2","issued":{"date-parts":[["2015","2","1"]]},"page":"265-268","publisher":"American Roentgen Ray Society","title":"Training and standards for performance, interpretation, and structured reporting for supplemental breast cancer screening","type":"article","volume":"204"},"uris":["http://www.mendeley.com/documents/?uuid=4738ae3f-0fdb-3df9-a0bd-661830142e13"]}],"mendeley":{"formattedCitation":"&lt;sup&gt;70&lt;/sup&gt;","plainTextFormattedCitation":"70","previouslyFormattedCitation":"&lt;sup&gt;69&lt;/sup&gt;"},"properties":{"noteIndex":0},"schema":"https://github.com/citation-style-language/schema/raw/master/csl-citation.json"}</w:instrText>
      </w:r>
      <w:r w:rsidR="00F3467D">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70</w:t>
      </w:r>
      <w:r w:rsidR="00F3467D">
        <w:rPr>
          <w:rFonts w:ascii="Calibri" w:hAnsi="Calibri" w:cs="Calibri"/>
          <w:color w:val="000000" w:themeColor="text1"/>
          <w:sz w:val="24"/>
          <w:szCs w:val="24"/>
        </w:rPr>
        <w:fldChar w:fldCharType="end"/>
      </w:r>
      <w:r w:rsidR="00F3467D">
        <w:rPr>
          <w:rFonts w:ascii="Calibri" w:hAnsi="Calibri" w:cs="Calibri"/>
          <w:color w:val="000000" w:themeColor="text1"/>
          <w:sz w:val="24"/>
          <w:szCs w:val="24"/>
        </w:rPr>
        <w:t>.</w:t>
      </w:r>
      <w:r w:rsidR="00196668" w:rsidRPr="00B44FFD">
        <w:rPr>
          <w:rFonts w:ascii="Calibri" w:hAnsi="Calibri" w:cs="Calibri"/>
          <w:color w:val="000000" w:themeColor="text1"/>
          <w:sz w:val="24"/>
          <w:szCs w:val="24"/>
        </w:rPr>
        <w:t xml:space="preserve"> </w:t>
      </w:r>
    </w:p>
    <w:p w14:paraId="502FC474" w14:textId="25F1D186" w:rsidR="00B44FFD" w:rsidRPr="00B44FFD" w:rsidRDefault="00B44FFD" w:rsidP="00C76A7D">
      <w:pPr>
        <w:spacing w:before="240" w:after="240" w:line="480" w:lineRule="auto"/>
        <w:jc w:val="both"/>
        <w:rPr>
          <w:rFonts w:ascii="Calibri" w:hAnsi="Calibri" w:cs="Calibri"/>
          <w:color w:val="000000" w:themeColor="text1"/>
          <w:sz w:val="24"/>
          <w:szCs w:val="24"/>
        </w:rPr>
      </w:pPr>
      <w:r w:rsidRPr="00B44FFD">
        <w:rPr>
          <w:rFonts w:ascii="Calibri" w:hAnsi="Calibri" w:cs="Calibri"/>
          <w:color w:val="000000" w:themeColor="text1"/>
          <w:sz w:val="24"/>
          <w:szCs w:val="24"/>
        </w:rPr>
        <w:lastRenderedPageBreak/>
        <w:t xml:space="preserve">In terms of diagnostic performance, several studies have evaluated the inter-observer reliability in BI-RADS assessment so far, but with heterogeneous results </w:t>
      </w:r>
      <w:r w:rsidR="00056C36">
        <w:rPr>
          <w:rFonts w:ascii="Calibri" w:hAnsi="Calibri" w:cs="Calibri"/>
          <w:color w:val="000000" w:themeColor="text1"/>
          <w:sz w:val="24"/>
          <w:szCs w:val="24"/>
        </w:rPr>
        <w:t xml:space="preserve">and </w:t>
      </w:r>
      <w:r w:rsidR="00056C36" w:rsidRPr="00B44FFD">
        <w:rPr>
          <w:rFonts w:ascii="Calibri" w:hAnsi="Calibri" w:cs="Calibri"/>
          <w:color w:val="000000" w:themeColor="text1"/>
          <w:sz w:val="24"/>
          <w:szCs w:val="24"/>
        </w:rPr>
        <w:t xml:space="preserve">a considerable variation in kappa values </w:t>
      </w:r>
      <w:r w:rsidRPr="00B44FFD">
        <w:rPr>
          <w:rFonts w:ascii="Calibri" w:hAnsi="Calibri" w:cs="Calibri"/>
          <w:color w:val="000000" w:themeColor="text1"/>
          <w:sz w:val="24"/>
          <w:szCs w:val="24"/>
        </w:rPr>
        <w:t>according to a recent systematic review</w:t>
      </w:r>
      <w:r w:rsidR="00F3467D">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07/s00330-015-3759-3","ISSN":"14321084","PMID":"25916389","abstract":"Objectives: To investigate the inter-rater reliability and agreement of the automated breast volume scanner (ABVS) and the diagnostic accuracy for differentiating malignant and benign lesions. The overall aim was to find out if the ABVS is applicable to daily clinical practice. Methods: Qualifying studies were retrieved from Pubmed, EMBASE, Cochrane Library, Biosis Preview, CBM disc and by manual search and reference lists up to 30 September 2014. Pooled sensitivity and specificity of ABVS were calculated and summary receiver operating characteristic curves were drawn. Results: Thirteen studies were included in the meta-analysis of diagnostic accuracy and seven studies were included in the systematic review of inter-rater reliability/agreement of ABVS. For ‘diagnostic accuracy’, the pooled values of sensitivity, specificity, positive and negative likelihood ratios, and diagnostic odds ratio were 92 % (95 % CI 89.9–93.8), 84.9 % (82.4–87.0), 6.172 (4.364–8.730), 0.101 (0.075–0.136), and 72.226 (39.637–131.61), respectively. For the studies of inter-rater reliability/agreement, the quality was heterogeneous and no evidenced result can be pooled. Conclusions: Sensitivity and specificity of ABVS for differentiating malignant and benign breast lesions were high. More sound studies focusing on inter-rater reliability/agreement of ABVS, which deeply affect the clinical utilization and generalization of ABVS, are urgently needed. Key Points: • ABVS has high sensitivity and specificity in differentiating malignant and benign breast lesions. • The quality of published inter-rater reliability studies is heterogeneous. • Empirical evidence concerning the inter-rater reliability/agreement for the ABVS is rare. • Comparison studies on ABVS and other medical imaging examinations are warranted.","author":[{"dropping-particle":"","family":"Meng","given":"Zheying","non-dropping-particle":"","parse-names":false,"suffix":""},{"dropping-particle":"","family":"Chen","given":"Cui","non-dropping-particle":"","parse-names":false,"suffix":""},{"dropping-particle":"","family":"Zhu","given":"Yitong","non-dropping-particle":"","parse-names":false,"suffix":""},{"dropping-particle":"","family":"Zhang","given":"Shuling","non-dropping-particle":"","parse-names":false,"suffix":""},{"dropping-particle":"","family":"Wei","given":"Cong","non-dropping-particle":"","parse-names":false,"suffix":""},{"dropping-particle":"","family":"Hu","given":"Bin","non-dropping-particle":"","parse-names":false,"suffix":""},{"dropping-particle":"","family":"Yu","given":"Li","non-dropping-particle":"","parse-names":false,"suffix":""},{"dropping-particle":"","family":"Hu","given":"Bing","non-dropping-particle":"","parse-names":false,"suffix":""},{"dropping-particle":"","family":"Shen","given":"E.","non-dropping-particle":"","parse-names":false,"suffix":""}],"container-title":"European Radiology","id":"ITEM-1","issue":"12","issued":{"date-parts":[["2015","12","1"]]},"page":"3638-3647","publisher":"Springer Verlag","title":"Diagnostic performance of the automated breast volume scanner: a systematic review of inter-rater reliability/agreement and meta-analysis of diagnostic accuracy for differentiating benign and malignant breast lesions","type":"article-journal","volume":"25"},"uris":["http://www.mendeley.com/documents/?uuid=642b6c16-8e3b-3f97-bb7d-303bc08085a1"]}],"mendeley":{"formattedCitation":"&lt;sup&gt;71&lt;/sup&gt;","plainTextFormattedCitation":"71","previouslyFormattedCitation":"&lt;sup&gt;70&lt;/sup&gt;"},"properties":{"noteIndex":0},"schema":"https://github.com/citation-style-language/schema/raw/master/csl-citation.json"}</w:instrText>
      </w:r>
      <w:r w:rsidR="00F3467D">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71</w:t>
      </w:r>
      <w:r w:rsidR="00F3467D">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In a recent retrospective study of 1886 women, a very high (99.8 %; kappa=0.994, p&lt;0.0001) inter-observer agreement in BI- RADS classification was found between 3D ABUS and HHUS</w:t>
      </w:r>
      <w:r w:rsidR="00F3467D">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07/s00330-017-5011-9","ISSN":"14321084","PMID":"28828640","abstract":"Objectives: This study aimed to evaluate automated breast ultrasound (ABUS) compared to hand-held traditional ultrasound (HHUS) in the visualisation and BIRADS characterisation of breast lesions. Materials and methods: From January 2016 to January 2017, 1,886 women with breast density category C or D (aged 48.6±10.8 years) were recruited. All participants underwent ABUS and HHUS examination; a subcohort of 1,665 women also underwent a mammography. Results: The overall agreement between HHUS and ABUS was 99.8 %; kappa=0.994, p&lt;0.0001. Two cases were graded as BI-RADS 1 in HHUS, but were graded as BIRADS 4 in ABUS; biopsy revealed a radial scar. Three carcinomas were graded as BI-RADS 2 in mammography but BI-RADS 4 in ABUS; two additional carcinomas were graded as BI-RADS 2 in mammography but BI-RADS 5 in ABUS. Two carcinomas, appearing as a well-circumscribed mass or developing asymmetry in mammography, were graded as BI-RADS 4 in mammography but BI-RADS 5 in ABUS. Conclusions: ABUS could be successfully used in the visualisation and characterisation of breast lesions. ABUS seemed to outperform HHUS in the detection of architectural distortion on the coronal plane and can supplement mammography in the detection of non-calcified carcinomas in women with dense breasts. Key Points: • The new generation of ABUS yields comparable results to HHUS. • ABUS seems superior to HHUS in detecting architectural distortions. • In dense breasts, supplemental ABUS to mammography detects additional cancers.","author":[{"dropping-particle":"","family":"Vourtsis","given":"Athina","non-dropping-particle":"","parse-names":false,"suffix":""},{"dropping-particle":"","family":"Kachulis","given":"Aspasia","non-dropping-particle":"","parse-names":false,"suffix":""}],"container-title":"European Radiology","id":"ITEM-1","issue":"2","issued":{"date-parts":[["2018","2","1"]]},"page":"592-601","publisher":"Springer Verlag","title":"The performance of 3D ABUS versus HHUS in the visualisation and BI-RADS characterisation of breast lesions in a large cohort of 1,886 women","type":"article-journal","volume":"28"},"uris":["http://www.mendeley.com/documents/?uuid=306957ce-5ef9-35e0-9dd2-d1eaeeb1fac9"]}],"mendeley":{"formattedCitation":"&lt;sup&gt;64&lt;/sup&gt;","plainTextFormattedCitation":"64","previouslyFormattedCitation":"&lt;sup&gt;63&lt;/sup&gt;"},"properties":{"noteIndex":0},"schema":"https://github.com/citation-style-language/schema/raw/master/csl-citation.json"}</w:instrText>
      </w:r>
      <w:r w:rsidR="00F3467D">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64</w:t>
      </w:r>
      <w:r w:rsidR="00F3467D">
        <w:rPr>
          <w:rFonts w:ascii="Calibri" w:hAnsi="Calibri" w:cs="Calibri"/>
          <w:color w:val="000000" w:themeColor="text1"/>
          <w:sz w:val="24"/>
          <w:szCs w:val="24"/>
        </w:rPr>
        <w:fldChar w:fldCharType="end"/>
      </w:r>
      <w:r w:rsidRPr="00B44FFD">
        <w:rPr>
          <w:rFonts w:ascii="Calibri" w:hAnsi="Calibri" w:cs="Calibri"/>
          <w:color w:val="000000" w:themeColor="text1"/>
          <w:sz w:val="24"/>
          <w:szCs w:val="24"/>
        </w:rPr>
        <w:t xml:space="preserve">. </w:t>
      </w:r>
    </w:p>
    <w:p w14:paraId="53906A95" w14:textId="1B28F8EA" w:rsidR="00B44FFD" w:rsidRPr="00B44FFD" w:rsidRDefault="00607875" w:rsidP="00C76A7D">
      <w:pPr>
        <w:spacing w:before="240" w:after="240" w:line="480" w:lineRule="auto"/>
        <w:jc w:val="both"/>
        <w:rPr>
          <w:rFonts w:ascii="Calibri" w:hAnsi="Calibri" w:cs="Calibri"/>
          <w:color w:val="000000" w:themeColor="text1"/>
          <w:sz w:val="24"/>
          <w:szCs w:val="24"/>
        </w:rPr>
      </w:pPr>
      <w:r>
        <w:rPr>
          <w:rFonts w:ascii="Calibri" w:hAnsi="Calibri" w:cs="Calibri"/>
          <w:color w:val="000000" w:themeColor="text1"/>
          <w:sz w:val="24"/>
          <w:szCs w:val="24"/>
        </w:rPr>
        <w:t>A</w:t>
      </w:r>
      <w:r w:rsidR="00B44FFD" w:rsidRPr="00B44FFD">
        <w:rPr>
          <w:rFonts w:ascii="Calibri" w:hAnsi="Calibri" w:cs="Calibri"/>
          <w:color w:val="000000" w:themeColor="text1"/>
          <w:sz w:val="24"/>
          <w:szCs w:val="24"/>
        </w:rPr>
        <w:t xml:space="preserve"> unique feature of ABUS</w:t>
      </w:r>
      <w:r>
        <w:rPr>
          <w:rFonts w:ascii="Calibri" w:hAnsi="Calibri" w:cs="Calibri"/>
          <w:color w:val="000000" w:themeColor="text1"/>
          <w:sz w:val="24"/>
          <w:szCs w:val="24"/>
        </w:rPr>
        <w:t xml:space="preserve"> is the use of coronal reformatted images</w:t>
      </w:r>
      <w:r w:rsidR="00B44FFD" w:rsidRPr="00B44FFD">
        <w:rPr>
          <w:rFonts w:ascii="Calibri" w:hAnsi="Calibri" w:cs="Calibri"/>
          <w:color w:val="000000" w:themeColor="text1"/>
          <w:sz w:val="24"/>
          <w:szCs w:val="24"/>
        </w:rPr>
        <w:t>, contributing to improved detection rates by enabling lesion identification in three orthogonal planes</w:t>
      </w:r>
      <w:r w:rsidR="00F3467D">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16/j.acra.2015.08.006","ISSN":"18784046","PMID":"26345538","abstract":"Rationale and Objectives: To investigate the value of multiplanar reconstructions (MPRs) of automated three-dimensional (3D) breast ultrasound (ABUS) compared to transverse evaluation only, in differentiation of benign and malignant breast lesions. Materials and Methods: Five breast radiologists evaluated ABUS scans of 96 female patients with biopsy-proven abnormalities (36 malignant and 60 benign). They classified the most suspicious lesion based on the breast imaging reporting and data system (BI-RADS) lexicon using the transverse scans only. A likelihood-of-malignancy (LOM) score (0-100) and a BI-RADS final assessment were assigned. Thereafter, the MPR was provided and readers scored the cases again. In addition, they rated the presence of spiculation and retraction in the coronal plane on a five-point scale called Spiculation and Retraction Severity Index (SRSI). Reader performance was analyzed with receiver-operating characteristics analysis. Results: The area under the curve increased from 0.82 to 0.87 (. P = .01) after readers were shown the reconstructed planes. The SRSI scores are highly correlated (Spearman's r) with the final LOM scores (range, r = 0.808-0.872) and δLOM scores (range, r = 0.525-0.836). Readers downgraded 3%-18% of the biopsied benign lesions to BI-RADS 2 after MPR evaluation. Inter-reader agreement for SRSI was substantial (intraclass correlation coefficient, 0.617). Inter-reader agreement of the BI-RADS final assessment improved from 0.367 to 0.536 after MPRs were read. Conclusions: Full 3D evaluation of ABUS using MPR improves differentiation of breast lesions in comparison to evaluating only transverse planes. Results suggest that the added value of MPR might be related to visualization of spiculation and retraction patterns in the coronal reconstructions.","author":[{"dropping-particle":"","family":"Zelst","given":"Jan C.M.","non-dropping-particle":"Van","parse-names":false,"suffix":""},{"dropping-particle":"","family":"Platel","given":"Bram","non-dropping-particle":"","parse-names":false,"suffix":""},{"dropping-particle":"","family":"Karssemeijer","given":"Nico","non-dropping-particle":"","parse-names":false,"suffix":""},{"dropping-particle":"","family":"Mann","given":"Ritse M.","non-dropping-particle":"","parse-names":false,"suffix":""}],"container-title":"Academic Radiology","id":"ITEM-1","issue":"12","issued":{"date-parts":[["2015","12","1"]]},"page":"1489-1496","publisher":"Elsevier USA","title":"Multiplanar Reconstructions of 3D Automated Breast Ultrasound Improve Lesion Differentiation by Radiologists","type":"article-journal","volume":"22"},"uris":["http://www.mendeley.com/documents/?uuid=556ecbf2-507b-3980-8ab8-38b262b0e6cc"]},{"id":"ITEM-2","itemData":{"DOI":"10.1016/j.ejrad.2015.07.028","ISSN":"18727727","PMID":"26272029","abstract":"Objective To compare the diagnostic values of retraction phenomenon in the coronal planes and descriptors in the Breast Imaging Reporting and Data System-Ultrasound (BI-RADS-US) lexicon in differentiating benign and malignant breast masses using an automated breast volume scanner (ABVS). Materials and methods Two hundred and eight female patients with 237 pathologically proven breast masses (120 benign and 117 malignant) were included in this study. ABVS was performed for each mass after preoperative localization by conventional ultrasonography (US). Multivariate logistic regression analysis was performed to assess independent variables for malignancy prediction. Diagnostic performance was evaluated through the receiver operating characteristic (ROC) curve analysis. Results Retraction phenomenon (odds ratio [OR]: 76.70; 95% confidence interval [CI]: 12.55, 468.70; P &lt; 0.001) was the strongest independent predictor for malignant masses, followed by microlobulated margins (OR: 55.87; 95% CI: 12.56, 248.44; P &lt; 0.001), angular margins (OR: 36.44; 95% CI: 4.55, 292.06; P = 0.001), calcifications (OR: 5.53; 95% CI: 1.34, 22.88; P = 0.018,) and patient age (OR: 1.10; 95% CI: 1.03, 1.17; P = 0.004). Mass shape, orientation, echo pattern, indistinct margins, spiculated margins, and mass size were not significantly associated with breast malignancy. Area under the ROC curve (Az) for microlobulated margins and retraction phenomenon was higher than that for other significant independent predictors. Az, sensitivity, and specificity were 0.877 (95% CI: 0.829, 0.926) and 0.838 (95% CI: 0.783, 0.892), 82.9% and 70.1%, and 92.5% and 98.3%, respectively, for microlobulated margins and retraction phenomenon. Conclusions Retraction phenomenon and microlobulated margins have high diagnostic values in the differentiation of benign and malignant breast masses using an ABVS.","author":[{"dropping-particle":"","family":"Zheng","given":"Feng Yang","non-dropping-particle":"","parse-names":false,"suffix":""},{"dropping-particle":"","family":"Yan","given":"Li Xia","non-dropping-particle":"","parse-names":false,"suffix":""},{"dropping-particle":"","family":"Huang","given":"Bei Jian","non-dropping-particle":"","parse-names":false,"suffix":""},{"dropping-particle":"","family":"Xia","given":"Han Sheng","non-dropping-particle":"","parse-names":false,"suffix":""},{"dropping-particle":"","family":"Wang","given":"Xi","non-dropping-particle":"","parse-names":false,"suffix":""},{"dropping-particle":"","family":"Lu","given":"Qing","non-dropping-particle":"","parse-names":false,"suffix":""},{"dropping-particle":"","family":"Li","given":"Cui Xian","non-dropping-particle":"","parse-names":false,"suffix":""},{"dropping-particle":"","family":"Wang","given":"Wen Ping","non-dropping-particle":"","parse-names":false,"suffix":""}],"container-title":"European Journal of Radiology","id":"ITEM-2","issue":"11","issued":{"date-parts":[["2015","11","1"]]},"page":"2123-2129","publisher":"Elsevier Ireland Ltd","title":"Comparison of retraction phenomenon and BI-RADS-US descriptors in differentiating benign and malignant breast masses using an automated breast volume scanner","type":"article-journal","volume":"84"},"uris":["http://www.mendeley.com/documents/?uuid=4d42ac45-b7ac-37fc-98a0-d63043be2240"]}],"mendeley":{"formattedCitation":"&lt;sup&gt;72,73&lt;/sup&gt;","plainTextFormattedCitation":"72,73","previouslyFormattedCitation":"&lt;sup&gt;71,72&lt;/sup&gt;"},"properties":{"noteIndex":0},"schema":"https://github.com/citation-style-language/schema/raw/master/csl-citation.json"}</w:instrText>
      </w:r>
      <w:r w:rsidR="00F3467D">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72,73</w:t>
      </w:r>
      <w:r w:rsidR="00F3467D">
        <w:rPr>
          <w:rFonts w:ascii="Calibri" w:hAnsi="Calibri" w:cs="Calibri"/>
          <w:color w:val="000000" w:themeColor="text1"/>
          <w:sz w:val="24"/>
          <w:szCs w:val="24"/>
        </w:rPr>
        <w:fldChar w:fldCharType="end"/>
      </w:r>
      <w:r w:rsidR="00B44FFD" w:rsidRPr="00B44FFD">
        <w:rPr>
          <w:rFonts w:ascii="Calibri" w:hAnsi="Calibri" w:cs="Calibri"/>
          <w:color w:val="000000" w:themeColor="text1"/>
          <w:sz w:val="24"/>
          <w:szCs w:val="24"/>
        </w:rPr>
        <w:t xml:space="preserve">. In fact, </w:t>
      </w:r>
      <w:proofErr w:type="spellStart"/>
      <w:r w:rsidR="00B44FFD" w:rsidRPr="00B44FFD">
        <w:rPr>
          <w:rFonts w:ascii="Calibri" w:hAnsi="Calibri" w:cs="Calibri"/>
          <w:color w:val="000000" w:themeColor="text1"/>
          <w:sz w:val="24"/>
          <w:szCs w:val="24"/>
        </w:rPr>
        <w:t>Vourtsis</w:t>
      </w:r>
      <w:proofErr w:type="spellEnd"/>
      <w:r w:rsidR="00B44FFD" w:rsidRPr="00B44FFD">
        <w:rPr>
          <w:rFonts w:ascii="Calibri" w:hAnsi="Calibri" w:cs="Calibri"/>
          <w:color w:val="000000" w:themeColor="text1"/>
          <w:sz w:val="24"/>
          <w:szCs w:val="24"/>
        </w:rPr>
        <w:t xml:space="preserve"> and </w:t>
      </w:r>
      <w:proofErr w:type="spellStart"/>
      <w:r w:rsidR="00B44FFD" w:rsidRPr="00B44FFD">
        <w:rPr>
          <w:rFonts w:ascii="Calibri" w:hAnsi="Calibri" w:cs="Calibri"/>
          <w:color w:val="000000" w:themeColor="text1"/>
          <w:sz w:val="24"/>
          <w:szCs w:val="24"/>
        </w:rPr>
        <w:t>Katchulis</w:t>
      </w:r>
      <w:proofErr w:type="spellEnd"/>
      <w:r w:rsidR="00B44FFD" w:rsidRPr="00B44FFD">
        <w:rPr>
          <w:rFonts w:ascii="Calibri" w:hAnsi="Calibri" w:cs="Calibri"/>
          <w:color w:val="000000" w:themeColor="text1"/>
          <w:sz w:val="24"/>
          <w:szCs w:val="24"/>
        </w:rPr>
        <w:t xml:space="preserve"> found that ABUS outperform</w:t>
      </w:r>
      <w:r>
        <w:rPr>
          <w:rFonts w:ascii="Calibri" w:hAnsi="Calibri" w:cs="Calibri"/>
          <w:color w:val="000000" w:themeColor="text1"/>
          <w:sz w:val="24"/>
          <w:szCs w:val="24"/>
        </w:rPr>
        <w:t>ed</w:t>
      </w:r>
      <w:r w:rsidR="00B44FFD" w:rsidRPr="00B44FFD">
        <w:rPr>
          <w:rFonts w:ascii="Calibri" w:hAnsi="Calibri" w:cs="Calibri"/>
          <w:color w:val="000000" w:themeColor="text1"/>
          <w:sz w:val="24"/>
          <w:szCs w:val="24"/>
        </w:rPr>
        <w:t xml:space="preserve"> HHUS in the detection of architectural distortion </w:t>
      </w:r>
      <w:r>
        <w:rPr>
          <w:rFonts w:ascii="Calibri" w:hAnsi="Calibri" w:cs="Calibri"/>
          <w:color w:val="000000" w:themeColor="text1"/>
          <w:sz w:val="24"/>
          <w:szCs w:val="24"/>
        </w:rPr>
        <w:t>i</w:t>
      </w:r>
      <w:r w:rsidR="00B44FFD" w:rsidRPr="00B44FFD">
        <w:rPr>
          <w:rFonts w:ascii="Calibri" w:hAnsi="Calibri" w:cs="Calibri"/>
          <w:color w:val="000000" w:themeColor="text1"/>
          <w:sz w:val="24"/>
          <w:szCs w:val="24"/>
        </w:rPr>
        <w:t>n the coronal plane and c</w:t>
      </w:r>
      <w:r>
        <w:rPr>
          <w:rFonts w:ascii="Calibri" w:hAnsi="Calibri" w:cs="Calibri"/>
          <w:color w:val="000000" w:themeColor="text1"/>
          <w:sz w:val="24"/>
          <w:szCs w:val="24"/>
        </w:rPr>
        <w:t>ould</w:t>
      </w:r>
      <w:r w:rsidR="00B44FFD" w:rsidRPr="00B44FFD">
        <w:rPr>
          <w:rFonts w:ascii="Calibri" w:hAnsi="Calibri" w:cs="Calibri"/>
          <w:color w:val="000000" w:themeColor="text1"/>
          <w:sz w:val="24"/>
          <w:szCs w:val="24"/>
        </w:rPr>
        <w:t xml:space="preserve"> supplement mammography in the detection of non-calcified carcinomas in women with dense breasts</w:t>
      </w:r>
      <w:r w:rsidR="00F3467D">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07/s00330-017-5011-9","ISSN":"14321084","PMID":"28828640","abstract":"Objectives: This study aimed to evaluate automated breast ultrasound (ABUS) compared to hand-held traditional ultrasound (HHUS) in the visualisation and BIRADS characterisation of breast lesions. Materials and methods: From January 2016 to January 2017, 1,886 women with breast density category C or D (aged 48.6±10.8 years) were recruited. All participants underwent ABUS and HHUS examination; a subcohort of 1,665 women also underwent a mammography. Results: The overall agreement between HHUS and ABUS was 99.8 %; kappa=0.994, p&lt;0.0001. Two cases were graded as BI-RADS 1 in HHUS, but were graded as BIRADS 4 in ABUS; biopsy revealed a radial scar. Three carcinomas were graded as BI-RADS 2 in mammography but BI-RADS 4 in ABUS; two additional carcinomas were graded as BI-RADS 2 in mammography but BI-RADS 5 in ABUS. Two carcinomas, appearing as a well-circumscribed mass or developing asymmetry in mammography, were graded as BI-RADS 4 in mammography but BI-RADS 5 in ABUS. Conclusions: ABUS could be successfully used in the visualisation and characterisation of breast lesions. ABUS seemed to outperform HHUS in the detection of architectural distortion on the coronal plane and can supplement mammography in the detection of non-calcified carcinomas in women with dense breasts. Key Points: • The new generation of ABUS yields comparable results to HHUS. • ABUS seems superior to HHUS in detecting architectural distortions. • In dense breasts, supplemental ABUS to mammography detects additional cancers.","author":[{"dropping-particle":"","family":"Vourtsis","given":"Athina","non-dropping-particle":"","parse-names":false,"suffix":""},{"dropping-particle":"","family":"Kachulis","given":"Aspasia","non-dropping-particle":"","parse-names":false,"suffix":""}],"container-title":"European Radiology","id":"ITEM-1","issue":"2","issued":{"date-parts":[["2018","2","1"]]},"page":"592-601","publisher":"Springer Verlag","title":"The performance of 3D ABUS versus HHUS in the visualisation and BI-RADS characterisation of breast lesions in a large cohort of 1,886 women","type":"article-journal","volume":"28"},"uris":["http://www.mendeley.com/documents/?uuid=306957ce-5ef9-35e0-9dd2-d1eaeeb1fac9"]}],"mendeley":{"formattedCitation":"&lt;sup&gt;64&lt;/sup&gt;","plainTextFormattedCitation":"64","previouslyFormattedCitation":"&lt;sup&gt;63&lt;/sup&gt;"},"properties":{"noteIndex":0},"schema":"https://github.com/citation-style-language/schema/raw/master/csl-citation.json"}</w:instrText>
      </w:r>
      <w:r w:rsidR="00F3467D">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64</w:t>
      </w:r>
      <w:r w:rsidR="00F3467D">
        <w:rPr>
          <w:rFonts w:ascii="Calibri" w:hAnsi="Calibri" w:cs="Calibri"/>
          <w:color w:val="000000" w:themeColor="text1"/>
          <w:sz w:val="24"/>
          <w:szCs w:val="24"/>
        </w:rPr>
        <w:fldChar w:fldCharType="end"/>
      </w:r>
      <w:r w:rsidR="00B44FFD" w:rsidRPr="00B44FFD">
        <w:rPr>
          <w:rFonts w:ascii="Calibri" w:hAnsi="Calibri" w:cs="Calibri"/>
          <w:color w:val="000000" w:themeColor="text1"/>
          <w:sz w:val="24"/>
          <w:szCs w:val="24"/>
        </w:rPr>
        <w:t>. Furthermore, ABUS demonstrated significant higher accuracy for volumetric measurements, compared to HHUS.</w:t>
      </w:r>
    </w:p>
    <w:p w14:paraId="6655CB2A" w14:textId="010BA950" w:rsidR="00B44FFD" w:rsidRDefault="00B44FFD" w:rsidP="00C76A7D">
      <w:pPr>
        <w:spacing w:line="480" w:lineRule="auto"/>
        <w:jc w:val="both"/>
        <w:rPr>
          <w:rFonts w:ascii="Calibri" w:hAnsi="Calibri" w:cs="Calibri"/>
          <w:color w:val="000000" w:themeColor="text1"/>
          <w:sz w:val="24"/>
          <w:szCs w:val="24"/>
        </w:rPr>
      </w:pPr>
      <w:r w:rsidRPr="00B44FFD">
        <w:rPr>
          <w:rFonts w:ascii="Calibri" w:hAnsi="Calibri" w:cs="Calibri"/>
          <w:color w:val="000000" w:themeColor="text1"/>
          <w:sz w:val="24"/>
          <w:szCs w:val="24"/>
        </w:rPr>
        <w:t xml:space="preserve">Future perspectives include on-going research in the field of deep learning such as </w:t>
      </w:r>
      <w:r w:rsidR="00607875">
        <w:rPr>
          <w:rFonts w:ascii="Calibri" w:hAnsi="Calibri" w:cs="Calibri"/>
          <w:color w:val="000000" w:themeColor="text1"/>
          <w:sz w:val="24"/>
          <w:szCs w:val="24"/>
        </w:rPr>
        <w:t>r</w:t>
      </w:r>
      <w:r w:rsidRPr="00B44FFD">
        <w:rPr>
          <w:rFonts w:ascii="Calibri" w:hAnsi="Calibri" w:cs="Calibri"/>
          <w:color w:val="000000" w:themeColor="text1"/>
          <w:sz w:val="24"/>
          <w:szCs w:val="24"/>
        </w:rPr>
        <w:t xml:space="preserve">adiomics </w:t>
      </w:r>
      <w:r w:rsidR="00607875">
        <w:rPr>
          <w:rFonts w:ascii="Calibri" w:hAnsi="Calibri" w:cs="Calibri"/>
          <w:color w:val="000000" w:themeColor="text1"/>
          <w:sz w:val="24"/>
          <w:szCs w:val="24"/>
        </w:rPr>
        <w:t xml:space="preserve">derived </w:t>
      </w:r>
      <w:r w:rsidRPr="00B44FFD">
        <w:rPr>
          <w:rFonts w:ascii="Calibri" w:hAnsi="Calibri" w:cs="Calibri"/>
          <w:color w:val="000000" w:themeColor="text1"/>
          <w:sz w:val="24"/>
          <w:szCs w:val="24"/>
        </w:rPr>
        <w:t>3D ABUS signature</w:t>
      </w:r>
      <w:r w:rsidR="00607875">
        <w:rPr>
          <w:rFonts w:ascii="Calibri" w:hAnsi="Calibri" w:cs="Calibri"/>
          <w:color w:val="000000" w:themeColor="text1"/>
          <w:sz w:val="24"/>
          <w:szCs w:val="24"/>
        </w:rPr>
        <w:t>s</w:t>
      </w:r>
      <w:r w:rsidRPr="00B44FFD">
        <w:rPr>
          <w:rFonts w:ascii="Calibri" w:hAnsi="Calibri" w:cs="Calibri"/>
          <w:color w:val="000000" w:themeColor="text1"/>
          <w:sz w:val="24"/>
          <w:szCs w:val="24"/>
        </w:rPr>
        <w:t xml:space="preserve"> as well as combination</w:t>
      </w:r>
      <w:r w:rsidR="00607875">
        <w:rPr>
          <w:rFonts w:ascii="Calibri" w:hAnsi="Calibri" w:cs="Calibri"/>
          <w:color w:val="000000" w:themeColor="text1"/>
          <w:sz w:val="24"/>
          <w:szCs w:val="24"/>
        </w:rPr>
        <w:t>s</w:t>
      </w:r>
      <w:r w:rsidRPr="00B44FFD">
        <w:rPr>
          <w:rFonts w:ascii="Calibri" w:hAnsi="Calibri" w:cs="Calibri"/>
          <w:color w:val="000000" w:themeColor="text1"/>
          <w:sz w:val="24"/>
          <w:szCs w:val="24"/>
        </w:rPr>
        <w:t xml:space="preserve"> of 3D ABUS and tomosynthesis in one device in order to improve workflow in breast imaging</w:t>
      </w:r>
      <w:r w:rsidR="00F3467D">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07/s00330-017-5235-8","ISSN":"14321084","PMID":"29302784","abstract":"Purpose To determine the feasibility of a prototype device combining 3D-automated breast ultrasound (ABVS) and digital breast tomosynthesis in a single device to detect and characterize breast lesions. Methods In this prospective feasibility study, the FUSION-X-US prototype was used to perform digital breast tomosynthesis and ABVS in 23 patients with an indication for tomosynthesis based on current guidelines after clinical examination and standard imaging. The ABVS and tomosynthesis images of the prototype were interpreted separately by two blinded experts. The study compares the detection and BI-RADS® scores of breast lesions using only the tomosynthesis and ABVS data from the FUSION-X-US prototype to the results of the complete diagnostic workup. Results Image acquisition and processing by the prototype was fast and accurate, with some limitations in ultrasound coverage and image quality. In the diagnostic workup, 29 solid lesions (23 benign, including three cases with microcalcifications, and six malignant lesions) were identified. Using the prototype, all malignant lesions were detected and classified as malignant or suspicious by both investigators. Conclusion Solid breast lesions can be localized accurately and fast by the Fusion-X-US system. Technical improvements of the ultrasound image quality and ultrasound coverage are needed to further study this new device.","author":[{"dropping-particle":"","family":"Schaefgen","given":"Benedikt","non-dropping-particle":"","parse-names":false,"suffix":""},{"dropping-particle":"","family":"Heil","given":"Joerg","non-dropping-particle":"","parse-names":false,"suffix":""},{"dropping-particle":"","family":"Barr","given":"Richard G.","non-dropping-particle":"","parse-names":false,"suffix":""},{"dropping-particle":"","family":"Radicke","given":"Marcus","non-dropping-particle":"","parse-names":false,"suffix":""},{"dropping-particle":"","family":"Harcos","given":"Aba","non-dropping-particle":"","parse-names":false,"suffix":""},{"dropping-particle":"","family":"Gomez","given":"Christina","non-dropping-particle":"","parse-names":false,"suffix":""},{"dropping-particle":"","family":"Stieber","given":"Anne","non-dropping-particle":"","parse-names":false,"suffix":""},{"dropping-particle":"","family":"Hennigs","given":"André","non-dropping-particle":"","parse-names":false,"suffix":""},{"dropping-particle":"","family":"Au","given":"Alexandra","non-dropping-particle":"von","parse-names":false,"suffix":""},{"dropping-particle":"","family":"Spratte","given":"Julia","non-dropping-particle":"","parse-names":false,"suffix":""},{"dropping-particle":"","family":"Rauch","given":"Geraldine","non-dropping-particle":"","parse-names":false,"suffix":""},{"dropping-particle":"","family":"Rom","given":"Joachim","non-dropping-particle":"","parse-names":false,"suffix":""},{"dropping-particle":"","family":"Schütz","given":"Florian","non-dropping-particle":"","parse-names":false,"suffix":""},{"dropping-particle":"","family":"Sohn","given":"Christof","non-dropping-particle":"","parse-names":false,"suffix":""},{"dropping-particle":"","family":"Golatta","given":"Michael","non-dropping-particle":"","parse-names":false,"suffix":""}],"container-title":"European Radiology","id":"ITEM-1","issue":"6","issued":{"date-parts":[["2018","1","4"]]},"page":"2499-2506","publisher":"Springer Verlag","title":"Initial results of the FUSION-X-US prototype combining 3D automated breast ultrasound and digital breast tomosynthesis","type":"article-journal","volume":"28"},"uris":["http://www.mendeley.com/documents/?uuid=40af268a-891a-4644-9e8f-faf99e0aee8d"]},{"id":"ITEM-2","itemData":{"author":[{"dropping-particle":"","family":"Papanikolaou","given":"N.","non-dropping-particle":"","parse-names":false,"suffix":""},{"dropping-particle":"","family":"Vourtsis","given":"A.","non-dropping-particle":"","parse-names":false,"suffix":""}],"container-title":"European Society of Breast Imaging (EUSOBI) Annual Scientific Meeting 2018, Athens.","id":"ITEM-2","issued":{"date-parts":[["2018"]]},"title":"The performance of Radiomic ABUS signature in the differentiation of benign from malignant breast lesions","type":"paper-conference"},"uris":["http://www.mendeley.com/documents/?uuid=e5b5ab56-b133-45f0-9e60-d27d054bdcdf"]}],"mendeley":{"formattedCitation":"&lt;sup&gt;74,75&lt;/sup&gt;","plainTextFormattedCitation":"74,75","previouslyFormattedCitation":"&lt;sup&gt;73,74&lt;/sup&gt;"},"properties":{"noteIndex":0},"schema":"https://github.com/citation-style-language/schema/raw/master/csl-citation.json"}</w:instrText>
      </w:r>
      <w:r w:rsidR="00F3467D">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74,75</w:t>
      </w:r>
      <w:r w:rsidR="00F3467D">
        <w:rPr>
          <w:rFonts w:ascii="Calibri" w:hAnsi="Calibri" w:cs="Calibri"/>
          <w:color w:val="000000" w:themeColor="text1"/>
          <w:sz w:val="24"/>
          <w:szCs w:val="24"/>
        </w:rPr>
        <w:fldChar w:fldCharType="end"/>
      </w:r>
      <w:r w:rsidR="003E0FC8">
        <w:rPr>
          <w:rFonts w:ascii="Calibri" w:hAnsi="Calibri" w:cs="Calibri"/>
          <w:color w:val="000000" w:themeColor="text1"/>
          <w:sz w:val="24"/>
          <w:szCs w:val="24"/>
        </w:rPr>
        <w:t>.</w:t>
      </w:r>
    </w:p>
    <w:p w14:paraId="72AB5DF4" w14:textId="77777777" w:rsidR="00196668" w:rsidRDefault="00196668" w:rsidP="00C76A7D">
      <w:pPr>
        <w:spacing w:line="480" w:lineRule="auto"/>
        <w:jc w:val="both"/>
        <w:rPr>
          <w:rFonts w:ascii="Calibri" w:hAnsi="Calibri" w:cs="Calibri"/>
          <w:color w:val="000000" w:themeColor="text1"/>
          <w:sz w:val="24"/>
          <w:szCs w:val="24"/>
        </w:rPr>
      </w:pPr>
    </w:p>
    <w:p w14:paraId="1C09CD21" w14:textId="33545489" w:rsidR="005551A6" w:rsidRDefault="00147FFA" w:rsidP="00C76A7D">
      <w:pPr>
        <w:pStyle w:val="CommentText"/>
        <w:spacing w:line="480" w:lineRule="auto"/>
        <w:rPr>
          <w:rFonts w:asciiTheme="majorHAnsi" w:hAnsiTheme="majorHAnsi" w:cstheme="majorHAnsi"/>
          <w:sz w:val="24"/>
          <w:szCs w:val="24"/>
          <w:vertAlign w:val="superscript"/>
        </w:rPr>
      </w:pPr>
      <w:r w:rsidRPr="00B44FFD">
        <w:rPr>
          <w:rFonts w:asciiTheme="majorHAnsi" w:hAnsiTheme="majorHAnsi" w:cstheme="majorHAnsi"/>
          <w:sz w:val="24"/>
          <w:szCs w:val="24"/>
        </w:rPr>
        <w:t xml:space="preserve">The US task force concluded that </w:t>
      </w:r>
      <w:r w:rsidR="00607875" w:rsidRPr="00B44FFD">
        <w:rPr>
          <w:rFonts w:asciiTheme="majorHAnsi" w:hAnsiTheme="majorHAnsi" w:cstheme="majorHAnsi"/>
          <w:sz w:val="24"/>
          <w:szCs w:val="24"/>
        </w:rPr>
        <w:t xml:space="preserve">mammography </w:t>
      </w:r>
      <w:r w:rsidR="00607875">
        <w:rPr>
          <w:rFonts w:asciiTheme="majorHAnsi" w:hAnsiTheme="majorHAnsi" w:cstheme="majorHAnsi"/>
          <w:sz w:val="24"/>
          <w:szCs w:val="24"/>
        </w:rPr>
        <w:t xml:space="preserve">with </w:t>
      </w:r>
      <w:r w:rsidRPr="00B44FFD">
        <w:rPr>
          <w:rFonts w:asciiTheme="majorHAnsi" w:hAnsiTheme="majorHAnsi" w:cstheme="majorHAnsi"/>
          <w:sz w:val="24"/>
          <w:szCs w:val="24"/>
        </w:rPr>
        <w:t>supplemental US finds additional breast cancers in dense breasts but increases false-positive results</w:t>
      </w:r>
      <w:r w:rsidR="00F3467D">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7326/M15-1789","ISSN":"15393704","PMID":"26757021","abstract":"Background: Screening mammography has lower sensitivity and specificity in women with dense breasts, who experience higher breast cancer risk. Purpose: To perform a systematic review of reproducibility of Breast Imaging Reporting and Data System (BI-RADS) density categorization and test performance and clinical outcomes of supplemental screening with breast ultrasonography, magnetic resonance imaging (MRI), and digital breast tomosynthesis (DBT) in women with dense breasts and negative mammography results. Data Sources: MEDLINE, PubMed, EMBASE, and Cochrane database from January 2000 to July 2015. Study Selection: Studies reporting BI-RADS density reproducibility or supplemental screening results for women with dense breasts. Data Extraction: Quality assessment and abstraction of 24 studies from 7 countries; 6 studies were good-quality. Data Synthesis: Three good-quality studies reported reproducibility of BI-RADS density; 13% to 19% of women were recategorized between \"dense\" and \"nondense\" at subsequent screening. Two good-quality studies reported that sensitivity of ultrasonography for women with negative mammography results ranged from 80% to 83%; specificity, from 86% to 94%; and positive predictive value (PPV), from 3% to 8%. The sensitivity of MRI ranged from 75% to 100%; specificity, from 78% to 94%; and PPV, from 3% to 33% (3 studies). Rates of additional cancer detection with ultrasonography were 4.4 per 1000 examinations (89% to 93% invasive); recall rates were 14%. Use of MRI detected 3.5 to 28.6 additional cancer cases per 1000 examinations (34% to 86% invasive); recall rates were 12% to 24%. Rates of cancer detection with DBT increased by 1.4 to 2.5 per 1000 examinations compared with mammography alone (3 studies). Recall rates ranged from 7% to 11%, compared with 7% to 17% with mammography alone. No studies examined breast cancer outcomes. Limitations: Good-quality evidence was sparse. Studies were small and CIs were wide. Definitions of recall were absent or inconsistent. Conclusion: Density ratings may be recategorized on serial screening mammography. Supplemental screening of women with dense breasts finds additional breast cancer but increases false-positive results. Use of DBT may reduce recall rates. Effects of supplemental screening on breast cancer outcomes remain unclear. Primary Funding Source: Agency for Healthcare Research and Quality.","author":[{"dropping-particle":"","family":"Melnikow","given":"Joy","non-dropping-particle":"","parse-names":false,"suffix":""},{"dropping-particle":"","family":"Fenton","given":"Joshua J.","non-dropping-particle":"","parse-names":false,"suffix":""},{"dropping-particle":"","family":"Whitlock","given":"Evelyn P.","non-dropping-particle":"","parse-names":false,"suffix":""},{"dropping-particle":"","family":"Miglioretti","given":"Diana L.","non-dropping-particle":"","parse-names":false,"suffix":""},{"dropping-particle":"","family":"Weyrich","given":"Meghan S.","non-dropping-particle":"","parse-names":false,"suffix":""},{"dropping-particle":"","family":"Thompson","given":"Jamie H.","non-dropping-particle":"","parse-names":false,"suffix":""},{"dropping-particle":"","family":"Shah","given":"Kunal","non-dropping-particle":"","parse-names":false,"suffix":""}],"container-title":"Annals of Internal Medicine","id":"ITEM-1","issue":"4","issued":{"date-parts":[["2016"]]},"page":"268-278","title":"Supplemental screening for breast cancer in women with dense breasts: A systematic review for the U.S. Preventive services task force","type":"article-journal","volume":"164"},"uris":["http://www.mendeley.com/documents/?uuid=75b96ecb-1eb8-466f-baa0-9a4428908ce4"]}],"mendeley":{"formattedCitation":"&lt;sup&gt;76&lt;/sup&gt;","plainTextFormattedCitation":"76","previouslyFormattedCitation":"&lt;sup&gt;75&lt;/sup&gt;"},"properties":{"noteIndex":0},"schema":"https://github.com/citation-style-language/schema/raw/master/csl-citation.json"}</w:instrText>
      </w:r>
      <w:r w:rsidR="00F3467D">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76</w:t>
      </w:r>
      <w:r w:rsidR="00F3467D">
        <w:rPr>
          <w:rFonts w:asciiTheme="majorHAnsi" w:hAnsiTheme="majorHAnsi" w:cstheme="majorHAnsi"/>
          <w:sz w:val="24"/>
          <w:szCs w:val="24"/>
        </w:rPr>
        <w:fldChar w:fldCharType="end"/>
      </w:r>
      <w:r w:rsidR="008C2DEB">
        <w:rPr>
          <w:rFonts w:asciiTheme="majorHAnsi" w:hAnsiTheme="majorHAnsi" w:cstheme="majorHAnsi"/>
          <w:sz w:val="24"/>
          <w:szCs w:val="24"/>
        </w:rPr>
        <w:t xml:space="preserve">. </w:t>
      </w:r>
      <w:r w:rsidRPr="00B44FFD">
        <w:rPr>
          <w:rFonts w:asciiTheme="majorHAnsi" w:hAnsiTheme="majorHAnsi" w:cstheme="majorHAnsi"/>
          <w:sz w:val="24"/>
          <w:szCs w:val="24"/>
        </w:rPr>
        <w:t>All supplemental US studies in dense breasts found additional cancers but with variable and sometimes high recall rates</w:t>
      </w:r>
      <w:r w:rsidR="00F3467D">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16/j.crad.2017.11.021","ISSN":"1365229X","PMID":"29273223","abstract":"Screening with mammography has been implemented in many countries across the world with most offering 2-yearly examinations between the ages of 50–69 years. Robust modelling tools that include breast density and single nucleotide polymorphisms (SNPs) have been developed to predict which women are most likely to develop breast cancer. Mammographic sensitivity is poor in women with the densest category of breast tissue, and even women with heterogeneously dense tissue may benefit from additional supplemental imaging. Digital breast tomosynthesis (DBT), automated breast ultrasound (ABUS), contrast-enhanced mammography (CESM) or abbreviated (ABB) magnetic resonance imaging (MRI) all offer the opportunity to increase cancer detection, especially in women with dense breasts at increased risk of cancer. DBT increases cancer detection by around 15% with a corresponding reduction in recall rates; ABUS has been shown to increase cancer detection by between 2–4/1,000 depending on the cohort being examined and results in increased recalls, which tend to fall in subsequent screening rounds; CESM has very high sensitivity almost matching MRI with slightly improved specificity; ABB-MRI has been shown to be virtually equivalent to standard protocol MRI examinations, making this a technique that could be considered as a screening tool in high-risk women. This article reviews the literature to establish the current status of these techniques. The cost-effectiveness of these techniques requires further investigation and screening trials should report the nature of any additional tumours that are found.","author":[{"dropping-particle":"","family":"Gilbert","given":"F. J.","non-dropping-particle":"","parse-names":false,"suffix":""},{"dropping-particle":"","family":"Selamoglu","given":"A.","non-dropping-particle":"","parse-names":false,"suffix":""}],"container-title":"Clinical Radiology","id":"ITEM-1","issue":"4","issued":{"date-parts":[["2018"]]},"page":"327-333","publisher":"The Royal College of Radiologists","title":"Personalised screening: is this the way forward?","type":"article-journal","volume":"73"},"uris":["http://www.mendeley.com/documents/?uuid=016afc90-ff84-4ac9-9606-957123f332ff"]},{"id":"ITEM-2","itemData":{"DOI":"10.1148/radiol.14132832","ISSN":"15271315","PMID":"25329763","abstract":"Purpose: To determine improvement in breast cancer detection by using supplemental three-dimensional (3D) automated breast (AB) ultrasonography (US) with screening mammography versus screening mammography alone in asymptomatic women with dense breasts. Materials and Methods: Institutional review board approval and written informed consent were obtained for this HIPAA-compliant study. The SomoInsight Study was an observational, multicenter study conducted between 2009 and 2011. A total of 15 318 women (mean age, 53.3 years ± 10 [standard deviation]; range, 25-94 years) presenting for screening mammography alone with heterogeneously (50%-75%) or extremely (&gt;75%) dense breasts were included, regardless of further risk characterization, and were followed up for 1 year. Participants underwent screening mammography alone followed by an AB US examination; results were interpreted sequentially. McNemar test was used to assess differences in cancer detection. Results: Breast cancer was diagnosed at screening in 112 women: 82 with screening mammography and an additional 30 with AB US. Addition of AB US to screening mammography yielded an additional 1.9 detected cancers per 1000 women screened (95% confidence interval [CI]: 1.2, 2.7; P , .001). Of cancers detected with screening mammography, 62.2% (51 of 82) were invasive versus 93.3% (28 of 30) of additional cancers detected with AB US (P &lt; .001). Of the 82 cancers detected with either screening mammography alone or the combined read, 17 were detected with screening mammography alone. Of these, 64.7% (11 of 17) were ductal carcinoma in situ versus 6.7% (two of 30) of cancers detected with AB US alone. Sensitivity for the combined read increased by 26.7% (95% CI: 18.3%, 35.1%); the increase in the recall rate per 1000 women screened was 284.9 (95% CI: 278.0, 292.2; P &lt; .001). Conclusion: Addition of AB US to screening mammography in a generalizable cohort of women with dense breasts increased the cancer detection yield of clinically important cancers, but it also increased the number of false-positive results.","author":[{"dropping-particle":"","family":"Brem","given":"Rachel F.","non-dropping-particle":"","parse-names":false,"suffix":""},{"dropping-particle":"","family":"Tabár","given":"László","non-dropping-particle":"","parse-names":false,"suffix":""},{"dropping-particle":"","family":"Duffy","given":"Stephen W.","non-dropping-particle":"","parse-names":false,"suffix":""},{"dropping-particle":"","family":"Inciardi","given":"Marc F.","non-dropping-particle":"","parse-names":false,"suffix":""},{"dropping-particle":"","family":"Guingrich","given":"Jessica A.","non-dropping-particle":"","parse-names":false,"suffix":""},{"dropping-particle":"","family":"Hashimoto","given":"Beverly E.","non-dropping-particle":"","parse-names":false,"suffix":""},{"dropping-particle":"","family":"Lander","given":"Marla R.","non-dropping-particle":"","parse-names":false,"suffix":""},{"dropping-particle":"","family":"Lapidus","given":"Robert L.","non-dropping-particle":"","parse-names":false,"suffix":""},{"dropping-particle":"","family":"Peterson","given":"Mary Kay","non-dropping-particle":"","parse-names":false,"suffix":""},{"dropping-particle":"","family":"Rapelyea","given":"Jocelyn A.","non-dropping-particle":"","parse-names":false,"suffix":""},{"dropping-particle":"","family":"Roux","given":"Susan","non-dropping-particle":"","parse-names":false,"suffix":""},{"dropping-particle":"","family":"Schilling","given":"Kathy J.","non-dropping-particle":"","parse-names":false,"suffix":""},{"dropping-particle":"","family":"Shah","given":"Biren A.","non-dropping-particle":"","parse-names":false,"suffix":""},{"dropping-particle":"","family":"Torrente","given":"Jessica","non-dropping-particle":"","parse-names":false,"suffix":""},{"dropping-particle":"","family":"Wynn","given":"Ralph T.","non-dropping-particle":"","parse-names":false,"suffix":""},{"dropping-particle":"","family":"Miller","given":"Dave P.","non-dropping-particle":"","parse-names":false,"suffix":""}],"container-title":"Radiology","id":"ITEM-2","issue":"3","issued":{"date-parts":[["2015"]]},"page":"663-673","title":"Assessing improvement in detection of breast cancer with three-dimensional automated breast US in women with dense breast tissue: The somoinsight study","type":"article-journal","volume":"274"},"uris":["http://www.mendeley.com/documents/?uuid=77e67a2e-c4e1-4a7d-b84f-a36692399435"]},{"id":"ITEM-3","itemData":{"DOI":"10.1016/S0140-6736(15)00774-6","ISSN":"1474547X","PMID":"26547101","abstract":"Summary Background Mammography is the only proven method for breast cancer screening that reduces mortality, although it is inaccurate in young women or women with dense breasts. We investigated the efficacy of adjunctive ultrasonography. Methods Between July, 2007, and March, 2011, we enrolled asymptomatic women aged 40-49 years at 42 study sites in 23 prefectures into the Japan Strategic Anti-cancer Randomized Trial (J-START). Eligible women had no history of any cancer in the previous 5 years and were expected to live for more than 5 years. Randomisation was done centrally by the Japan Clinical Research Support Unit. Participants were randomly assigned in 1:1 ratio to undergo mammography and ultrasonography (intervention group) or mammography alone (control group) twice in 2 years. The primary outcome was sensitivity, specificity, cancer detection rate, and stage distribution at the first round of screening. Analysis was by intention to treat. This study is registered, number UMIN000000757. Findings Of 72998 women enrolled, 36859 were assigned to the intervention group and 36139 to the control group. Sensitivity was significantly higher in the intervention group than in the control group (91·1%, 95% CI 87·2-95·0 vs 77·0%, 70·3-83·7; p=0·0004), whereas specificity was significantly lower (87·7%, 87·3-88·0 vs 91·4%, 91·1-91·7; p&lt;0·0001). More cancers were detected in the intervention group than in the control group (184 [0·50%] vs 117 [0·32%], p=0·0003) and were more frequently stage 0 and I (144 [71·3%] vs 79 [52·0%], p=0·0194). 18 (0·05%) interval cancers were detected in the intervention group compared with 35 (0·10%) in the control group (p=0·034). Interpretation Adjunctive ultrasonography increases sensitivity and detection rate of early cancers. Funding Ministry of Health, Labour and Welfare of Japan.","author":[{"dropping-particle":"","family":"Ohuchi","given":"Noriaki","non-dropping-particle":"","parse-names":false,"suffix":""},{"dropping-particle":"","family":"Suzuki","given":"Akihiko","non-dropping-particle":"","parse-names":false,"suffix":""},{"dropping-particle":"","family":"Sobue","given":"Tomotaka","non-dropping-particle":"","parse-names":false,"suffix":""},{"dropping-particle":"","family":"Kawai","given":"Masaaki","non-dropping-particle":"","parse-names":false,"suffix":""},{"dropping-particle":"","family":"Yamamoto","given":"Seiichiro","non-dropping-particle":"","parse-names":false,"suffix":""},{"dropping-particle":"","family":"Zheng","given":"Ying Fang","non-dropping-particle":"","parse-names":false,"suffix":""},{"dropping-particle":"","family":"Shiono","given":"Yoko Narikawa","non-dropping-particle":"","parse-names":false,"suffix":""},{"dropping-particle":"","family":"Saito","given":"Hiroshi","non-dropping-particle":"","parse-names":false,"suffix":""},{"dropping-particle":"","family":"Kuriyama","given":"Shinichi","non-dropping-particle":"","parse-names":false,"suffix":""},{"dropping-particle":"","family":"Tohno","given":"Eriko","non-dropping-particle":"","parse-names":false,"suffix":""},{"dropping-particle":"","family":"Endo","given":"Tokiko","non-dropping-particle":"","parse-names":false,"suffix":""},{"dropping-particle":"","family":"Fukao","given":"Akira","non-dropping-particle":"","parse-names":false,"suffix":""},{"dropping-particle":"","family":"Tsuji","given":"Ichiro","non-dropping-particle":"","parse-names":false,"suffix":""},{"dropping-particle":"","family":"Yamaguchi","given":"Takuhiro","non-dropping-particle":"","parse-names":false,"suffix":""},{"dropping-particle":"","family":"Ohashi","given":"Yasuo","non-dropping-particle":"","parse-names":false,"suffix":""},{"dropping-particle":"","family":"Fukuda","given":"Mamoru","non-dropping-particle":"","parse-names":false,"suffix":""},{"dropping-particle":"","family":"Ishida","given":"Takanori","non-dropping-particle":"","parse-names":false,"suffix":""}],"container-title":"The Lancet","id":"ITEM-3","issue":"10016","issued":{"date-parts":[["2016"]]},"page":"341-348","publisher":"Elsevier Ltd","title":"Sensitivity and specificity of mammography and adjunctive ultrasonography to screen for breast cancer in the Japan Strategic Anti-cancer Randomized Trial (J-START): A randomised controlled trial","type":"article-journal","volume":"387"},"uris":["http://www.mendeley.com/documents/?uuid=248a4e28-64d9-47ab-86c7-3cdd1cc5bb65"]}],"mendeley":{"formattedCitation":"&lt;sup&gt;56,60,77&lt;/sup&gt;","plainTextFormattedCitation":"56,60,77","previouslyFormattedCitation":"&lt;sup&gt;55,59,76&lt;/sup&gt;"},"properties":{"noteIndex":0},"schema":"https://github.com/citation-style-language/schema/raw/master/csl-citation.json"}</w:instrText>
      </w:r>
      <w:r w:rsidR="00F3467D">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56,60,77</w:t>
      </w:r>
      <w:r w:rsidR="00F3467D">
        <w:rPr>
          <w:rFonts w:asciiTheme="majorHAnsi" w:hAnsiTheme="majorHAnsi" w:cstheme="majorHAnsi"/>
          <w:sz w:val="24"/>
          <w:szCs w:val="24"/>
        </w:rPr>
        <w:fldChar w:fldCharType="end"/>
      </w:r>
      <w:r w:rsidRPr="00B44FFD">
        <w:rPr>
          <w:rFonts w:asciiTheme="majorHAnsi" w:hAnsiTheme="majorHAnsi" w:cstheme="majorHAnsi"/>
          <w:sz w:val="24"/>
          <w:szCs w:val="24"/>
        </w:rPr>
        <w:t>. Berg concluded that supplemental US should be offered to all women with dense breasts</w:t>
      </w:r>
      <w:r w:rsidR="00F3467D">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200/JCO.2015.65.8674","ISSN":"15277755","author":[{"dropping-particle":"","family":"Berg","given":"Wendie A.","non-dropping-particle":"","parse-names":false,"suffix":""}],"container-title":"Journal of Clinical Oncology","id":"ITEM-1","issue":"16","issued":{"date-parts":[["2016"]]},"page":"1840-1843","title":"Current status of supplemental screening in dense breasts","type":"article-journal","volume":"34"},"uris":["http://www.mendeley.com/documents/?uuid=bc16f9c3-d2ca-4c6a-bf5e-50483d057f68"]}],"mendeley":{"formattedCitation":"&lt;sup&gt;78&lt;/sup&gt;","plainTextFormattedCitation":"78","previouslyFormattedCitation":"&lt;sup&gt;77&lt;/sup&gt;"},"properties":{"noteIndex":0},"schema":"https://github.com/citation-style-language/schema/raw/master/csl-citation.json"}</w:instrText>
      </w:r>
      <w:r w:rsidR="00F3467D">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78</w:t>
      </w:r>
      <w:r w:rsidR="00F3467D">
        <w:rPr>
          <w:rFonts w:asciiTheme="majorHAnsi" w:hAnsiTheme="majorHAnsi" w:cstheme="majorHAnsi"/>
          <w:sz w:val="24"/>
          <w:szCs w:val="24"/>
        </w:rPr>
        <w:fldChar w:fldCharType="end"/>
      </w:r>
      <w:r w:rsidRPr="00B44FFD">
        <w:rPr>
          <w:rFonts w:asciiTheme="majorHAnsi" w:hAnsiTheme="majorHAnsi" w:cstheme="majorHAnsi"/>
          <w:sz w:val="24"/>
          <w:szCs w:val="24"/>
        </w:rPr>
        <w:t>.</w:t>
      </w:r>
      <w:r w:rsidRPr="00B44FFD">
        <w:rPr>
          <w:rFonts w:asciiTheme="majorHAnsi" w:hAnsiTheme="majorHAnsi" w:cstheme="majorHAnsi"/>
          <w:sz w:val="24"/>
          <w:szCs w:val="24"/>
          <w:vertAlign w:val="superscript"/>
        </w:rPr>
        <w:t xml:space="preserve"> </w:t>
      </w:r>
      <w:r>
        <w:rPr>
          <w:rFonts w:asciiTheme="majorHAnsi" w:hAnsiTheme="majorHAnsi" w:cstheme="majorHAnsi"/>
          <w:sz w:val="24"/>
          <w:szCs w:val="24"/>
          <w:vertAlign w:val="superscript"/>
        </w:rPr>
        <w:t xml:space="preserve"> </w:t>
      </w:r>
      <w:r w:rsidR="00196668" w:rsidRPr="00B44FFD">
        <w:rPr>
          <w:rFonts w:ascii="Calibri" w:hAnsi="Calibri" w:cs="Calibri"/>
          <w:color w:val="000000" w:themeColor="text1"/>
          <w:sz w:val="24"/>
          <w:szCs w:val="24"/>
        </w:rPr>
        <w:t>Recent EUSOBI guidelines suggest the usage of HHUS or 3D ABUS as a supplemental screening modality following a negative mammogram in women of average or intermediate risk with dense breasts</w:t>
      </w:r>
      <w:r w:rsidR="00F3467D">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07/s13244-018-0636-z","ISSN":"18694101","abstract":"Abstract: This article summarises the information that should be provided to women and referring physicians about breast ultrasound (US). After explaining the physical principles, technical procedure and safety of US, information is given about its ability to make a correct diagnosis, depending on the setting in which it is applied. The following definite indications for breast US in female subjects are proposed: palpable lump; axillary adenopathy; first diagnostic approach for clinical abnormalities under 40 and in pregnant or lactating women; suspicious abnormalities at mammography or magnetic resonance imaging (MRI); suspicious nipple discharge; recent nipple inversion; skin retraction; breast inflammation; abnormalities in the area of the surgical scar after breast conserving surgery or mastectomy; abnormalities in the presence of breast implants; screening high-risk women, especially when MRI is not performed; loco-regional staging of a known breast cancer, when MRI is not performed; guidance for percutaneous interventions (needle biopsy, pre-surgical localisation, fluid collection drainage); monitoring patients with breast cancer receiving neo-adjuvant therapy, when MRI is not performed. Possible indications such as supplemental screening after mammography for women aged 40–74 with dense breasts are also listed. Moreover, inappropriate indications include screening for breast cancer as a stand-alone alternative to mammography. The structure and organisation of the breast US report and of classification systems such as the BI-RADS and consequent management recommendations are illustrated. Information about additional or new US technologies (colour-Doppler, elastography, and automated whole breast US) is also provided. Finally, five frequently asked questions are answered. Teaching Points: • US is an established tool for suspected cancers at all ages and also the method of choice under 40. • For US-visible suspicious lesions, US-guided biopsy is preferred, even for palpable findings. • High-risk women can be screened with US, especially when MRI cannot be performed. • Supplemental US increases cancer detection but also false positives, biopsy rate and follow-up exams. • Breast US is inappropriate as a stand-alone screening method.","author":[{"dropping-particle":"","family":"Evans","given":"Andrew","non-dropping-particle":"","parse-names":false,"suffix":""},{"dropping-particle":"","family":"Trimboli","given":"Rubina M.","non-dropping-particle":"","parse-names":false,"suffix":""},{"dropping-particle":"","family":"Athanasiou","given":"Alexandra","non-dropping-particle":"","parse-names":false,"suffix":""},{"dropping-particle":"","family":"Balleyguier","given":"Corinne","non-dropping-particle":"","parse-names":false,"suffix":""},{"dropping-particle":"","family":"Baltzer","given":"Pascal A.","non-dropping-particle":"","parse-names":false,"suffix":""},{"dropping-particle":"","family":"Bick","given":"Ulrich","non-dropping-particle":"","parse-names":false,"suffix":""},{"dropping-particle":"","family":"Camps Herrero","given":"Julia","non-dropping-particle":"","parse-names":false,"suffix":""},{"dropping-particle":"","family":"Clauser","given":"Paola","non-dropping-particle":"","parse-names":false,"suffix":""},{"dropping-particle":"","family":"Colin","given":"Catherine","non-dropping-particle":"","parse-names":false,"suffix":""},{"dropping-particle":"","family":"Cornford","given":"Eleanor","non-dropping-particle":"","parse-names":false,"suffix":""},{"dropping-particle":"","family":"Fallenberg","given":"Eva M.","non-dropping-particle":"","parse-names":false,"suffix":""},{"dropping-particle":"","family":"Fuchsjaeger","given":"Michael H.","non-dropping-particle":"","parse-names":false,"suffix":""},{"dropping-particle":"","family":"Gilbert","given":"Fiona J.","non-dropping-particle":"","parse-names":false,"suffix":""},{"dropping-particle":"","family":"Helbich","given":"Thomas H.","non-dropping-particle":"","parse-names":false,"suffix":""},{"dropping-particle":"","family":"Kinkel","given":"Karen","non-dropping-particle":"","parse-names":false,"suffix":""},{"dropping-particle":"","family":"Heywang-Köbrunner","given":"Sylvia H.","non-dropping-particle":"","parse-names":false,"suffix":""},{"dropping-particle":"","family":"Kuhl","given":"Christiane K.","non-dropping-particle":"","parse-names":false,"suffix":""},{"dropping-particle":"","family":"Mann","given":"Ritse M.","non-dropping-particle":"","parse-names":false,"suffix":""},{"dropping-particle":"","family":"Martincich","given":"Laura","non-dropping-particle":"","parse-names":false,"suffix":""},{"dropping-particle":"","family":"Panizza","given":"Pietro","non-dropping-particle":"","parse-names":false,"suffix":""},{"dropping-particle":"","family":"Pediconi","given":"Federica","non-dropping-particle":"","parse-names":false,"suffix":""},{"dropping-particle":"","family":"Pijnappel","given":"Ruud M.","non-dropping-particle":"","parse-names":false,"suffix":""},{"dropping-particle":"","family":"Pinker","given":"Katja","non-dropping-particle":"","parse-names":false,"suffix":""},{"dropping-particle":"","family":"Zackrisson","given":"Sophia","non-dropping-particle":"","parse-names":false,"suffix":""},{"dropping-particle":"","family":"Forrai","given":"Gabor","non-dropping-particle":"","parse-names":false,"suffix":""},{"dropping-particle":"","family":"Sardanelli","given":"Francesco","non-dropping-particle":"","parse-names":false,"suffix":""}],"container-title":"Insights into Imaging","id":"ITEM-1","issue":"4","issued":{"date-parts":[["2018","8","1"]]},"page":"449-461","publisher":"Springer Verlag","title":"Breast ultrasound: recommendations for information to women and referring physicians by the European Society of Breast Imaging","type":"article-journal","volume":"9"},"uris":["http://www.mendeley.com/documents/?uuid=4b8fdf13-2715-344f-902b-01002a3aa427"]}],"mendeley":{"formattedCitation":"&lt;sup&gt;79&lt;/sup&gt;","plainTextFormattedCitation":"79","previouslyFormattedCitation":"&lt;sup&gt;78&lt;/sup&gt;"},"properties":{"noteIndex":0},"schema":"https://github.com/citation-style-language/schema/raw/master/csl-citation.json"}</w:instrText>
      </w:r>
      <w:r w:rsidR="00F3467D">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79</w:t>
      </w:r>
      <w:r w:rsidR="00F3467D">
        <w:rPr>
          <w:rFonts w:ascii="Calibri" w:hAnsi="Calibri" w:cs="Calibri"/>
          <w:color w:val="000000" w:themeColor="text1"/>
          <w:sz w:val="24"/>
          <w:szCs w:val="24"/>
        </w:rPr>
        <w:fldChar w:fldCharType="end"/>
      </w:r>
      <w:r w:rsidR="00F3467D">
        <w:rPr>
          <w:rFonts w:ascii="Calibri" w:hAnsi="Calibri" w:cs="Calibri"/>
          <w:color w:val="000000" w:themeColor="text1"/>
          <w:sz w:val="24"/>
          <w:szCs w:val="24"/>
        </w:rPr>
        <w:t xml:space="preserve">. </w:t>
      </w:r>
      <w:r w:rsidR="00196668" w:rsidRPr="00B44FFD">
        <w:rPr>
          <w:rFonts w:ascii="Calibri" w:hAnsi="Calibri" w:cs="Calibri"/>
          <w:color w:val="000000" w:themeColor="text1"/>
          <w:sz w:val="24"/>
          <w:szCs w:val="24"/>
        </w:rPr>
        <w:t xml:space="preserve">Another possible indication </w:t>
      </w:r>
      <w:r w:rsidR="00607875">
        <w:rPr>
          <w:rFonts w:ascii="Calibri" w:hAnsi="Calibri" w:cs="Calibri"/>
          <w:color w:val="000000" w:themeColor="text1"/>
          <w:sz w:val="24"/>
          <w:szCs w:val="24"/>
        </w:rPr>
        <w:t>for</w:t>
      </w:r>
      <w:r w:rsidR="00607875" w:rsidRPr="00B44FFD">
        <w:rPr>
          <w:rFonts w:ascii="Calibri" w:hAnsi="Calibri" w:cs="Calibri"/>
          <w:color w:val="000000" w:themeColor="text1"/>
          <w:sz w:val="24"/>
          <w:szCs w:val="24"/>
        </w:rPr>
        <w:t xml:space="preserve"> </w:t>
      </w:r>
      <w:r w:rsidR="00196668" w:rsidRPr="00B44FFD">
        <w:rPr>
          <w:rFonts w:ascii="Calibri" w:hAnsi="Calibri" w:cs="Calibri"/>
          <w:color w:val="000000" w:themeColor="text1"/>
          <w:sz w:val="24"/>
          <w:szCs w:val="24"/>
        </w:rPr>
        <w:t>screening ABUS is as alternative to MRI in high risk women</w:t>
      </w:r>
      <w:r w:rsidR="00F3467D">
        <w:rPr>
          <w:rFonts w:ascii="Calibri" w:hAnsi="Calibri" w:cs="Calibri"/>
          <w:color w:val="000000" w:themeColor="text1"/>
          <w:sz w:val="24"/>
          <w:szCs w:val="24"/>
        </w:rPr>
        <w:fldChar w:fldCharType="begin" w:fldLock="1"/>
      </w:r>
      <w:r w:rsidR="00C76A7D">
        <w:rPr>
          <w:rFonts w:ascii="Calibri" w:hAnsi="Calibri" w:cs="Calibri"/>
          <w:color w:val="000000" w:themeColor="text1"/>
          <w:sz w:val="24"/>
          <w:szCs w:val="24"/>
        </w:rPr>
        <w:instrText>ADDIN CSL_CITATION {"citationItems":[{"id":"ITEM-1","itemData":{"DOI":"10.1001/jamainternmed.2019.1758","ISSN":"21686106","PMID":"31260054","abstract":"Importance: Federal legislation proposes requiring that screening mammography reports to practitioners and women incorporate breast density information and that women with dense breasts discuss supplemental imaging with their practitioner given their increased risk of interval breast cancer. Instead of discussing supplemental imaging with all women with dense breasts, it may be more efficient to identify women at high risk of advanced breast cancer who may benefit most from supplemental imaging. Objective: To identify women at high risk of advanced breast cancer to target woman-practitioner discussions about the need for supplemental imaging. Design, Setting, and Participants: This prospective cohort study assessed 638856 women aged 40 to 74 years who had 1693163 screening digital mammograms taken at Breast Cancer Surveillance Consortium (BCSC) imaging facilities from January 3, 2005, to December 31, 2014. Data analysis was performed from October 10, 2018, to March 20, 2019. Exposures: Breast Imaging Reporting and Data System (BI-RADS) breast density and BCSC 5-year breast cancer risk. Main Outcomes and Measures: Advanced breast cancer (stage IIB or higher) within 12 months of screening mammography; high advanced cancer rates (≥0.61 cases per 1000 mammograms) defined as the top 25th percentile of advanced cancer rates, and discussions per potential advanced cancer prevented. Results: A total of 638856 women (mean [SD] age, 56.5 [8.9] years) were included in the study. Women with dense breasts (heterogeneously or extremely dense) accounted for 47.0% of screened women and 60.0% of advanced cancers. Low advanced cancer rates (&lt;0.61 per 1000 mammograms) occurred in 34.5% of screened women with dense breasts. High advanced breast cancer rates occurred in women with heterogeneously dense breasts and a 5-year risk of 2.5% or higher (6.0% of screened women) and those with extremely dense breasts and a 5-year risk of 1.0% or higher (6.5% of screened women). Density-risk subgroups at high advanced cancer risk comprised 12.5% of screened women and 27.1% of advanced cancers. Density-risk subgroups had the fewest supplemental imaging discussions per potential advanced cancer prevented compared with a strategy based on dense breasts (1097 vs 1866 discussions). Women with heterogeneously dense breasts and a 5-year risk less than 1.67% (21.7% of screened women) had high rates of false-positive short-interval follow-up recommendation without undergoing supplemental imag…","author":[{"dropping-particle":"","family":"Kerlikowske","given":"Karla","non-dropping-particle":"","parse-names":false,"suffix":""},{"dropping-particle":"","family":"Sprague","given":"Brian L.","non-dropping-particle":"","parse-names":false,"suffix":""},{"dropping-particle":"","family":"Tosteson","given":"Anna N.A.","non-dropping-particle":"","parse-names":false,"suffix":""},{"dropping-particle":"","family":"Wernli","given":"Karen J.","non-dropping-particle":"","parse-names":false,"suffix":""},{"dropping-particle":"","family":"Rauscher","given":"Garth H.","non-dropping-particle":"","parse-names":false,"suffix":""},{"dropping-particle":"","family":"Johnson","given":"Dianne","non-dropping-particle":"","parse-names":false,"suffix":""},{"dropping-particle":"","family":"Buist","given":"Diana S.M.","non-dropping-particle":"","parse-names":false,"suffix":""},{"dropping-particle":"","family":"Onega","given":"Tracy","non-dropping-particle":"","parse-names":false,"suffix":""},{"dropping-particle":"","family":"Henderson","given":"Louise M.","non-dropping-particle":"","parse-names":false,"suffix":""},{"dropping-particle":"","family":"O'Meara","given":"Ellen S.","non-dropping-particle":"","parse-names":false,"suffix":""},{"dropping-particle":"","family":"Miglioretti","given":"Diana L.","non-dropping-particle":"","parse-names":false,"suffix":""}],"container-title":"JAMA Internal Medicine","id":"ITEM-1","issue":"9","issued":{"date-parts":[["2019","9","1"]]},"page":"1230-1239","publisher":"American Medical Association","title":"Strategies to Identify Women at High Risk of Advanced Breast Cancer during Routine Screening for Discussion of Supplemental Imaging","type":"article-journal","volume":"179"},"uris":["http://www.mendeley.com/documents/?uuid=4667182d-da32-3051-aa70-2a5e32be09a3"]}],"mendeley":{"formattedCitation":"&lt;sup&gt;80&lt;/sup&gt;","plainTextFormattedCitation":"80","previouslyFormattedCitation":"&lt;sup&gt;79&lt;/sup&gt;"},"properties":{"noteIndex":0},"schema":"https://github.com/citation-style-language/schema/raw/master/csl-citation.json"}</w:instrText>
      </w:r>
      <w:r w:rsidR="00F3467D">
        <w:rPr>
          <w:rFonts w:ascii="Calibri" w:hAnsi="Calibri" w:cs="Calibri"/>
          <w:color w:val="000000" w:themeColor="text1"/>
          <w:sz w:val="24"/>
          <w:szCs w:val="24"/>
        </w:rPr>
        <w:fldChar w:fldCharType="separate"/>
      </w:r>
      <w:r w:rsidR="00C76A7D" w:rsidRPr="00C76A7D">
        <w:rPr>
          <w:rFonts w:ascii="Calibri" w:hAnsi="Calibri" w:cs="Calibri"/>
          <w:noProof/>
          <w:color w:val="000000" w:themeColor="text1"/>
          <w:sz w:val="24"/>
          <w:szCs w:val="24"/>
          <w:vertAlign w:val="superscript"/>
        </w:rPr>
        <w:t>80</w:t>
      </w:r>
      <w:r w:rsidR="00F3467D">
        <w:rPr>
          <w:rFonts w:ascii="Calibri" w:hAnsi="Calibri" w:cs="Calibri"/>
          <w:color w:val="000000" w:themeColor="text1"/>
          <w:sz w:val="24"/>
          <w:szCs w:val="24"/>
        </w:rPr>
        <w:fldChar w:fldCharType="end"/>
      </w:r>
      <w:r w:rsidR="00196668" w:rsidRPr="00B44FFD">
        <w:rPr>
          <w:rFonts w:ascii="Calibri" w:hAnsi="Calibri" w:cs="Calibri"/>
          <w:color w:val="000000" w:themeColor="text1"/>
          <w:sz w:val="24"/>
          <w:szCs w:val="24"/>
        </w:rPr>
        <w:t>.</w:t>
      </w:r>
    </w:p>
    <w:p w14:paraId="453BDF51" w14:textId="77777777" w:rsidR="00A6416D" w:rsidRPr="00A6416D" w:rsidRDefault="00A6416D" w:rsidP="00C76A7D">
      <w:pPr>
        <w:pStyle w:val="CommentText"/>
        <w:spacing w:line="480" w:lineRule="auto"/>
        <w:rPr>
          <w:rFonts w:asciiTheme="majorHAnsi" w:hAnsiTheme="majorHAnsi" w:cstheme="majorHAnsi"/>
          <w:sz w:val="24"/>
          <w:szCs w:val="24"/>
          <w:vertAlign w:val="superscript"/>
        </w:rPr>
      </w:pPr>
    </w:p>
    <w:p w14:paraId="698D232B" w14:textId="48990360" w:rsidR="005551A6" w:rsidRPr="00361D73" w:rsidRDefault="005551A6" w:rsidP="00C76A7D">
      <w:pPr>
        <w:pStyle w:val="CommentText"/>
        <w:spacing w:line="480" w:lineRule="auto"/>
        <w:rPr>
          <w:rFonts w:asciiTheme="majorHAnsi" w:hAnsiTheme="majorHAnsi" w:cstheme="majorHAnsi"/>
          <w:b/>
          <w:sz w:val="24"/>
          <w:szCs w:val="24"/>
        </w:rPr>
      </w:pPr>
      <w:r w:rsidRPr="00361D73">
        <w:rPr>
          <w:rFonts w:asciiTheme="majorHAnsi" w:hAnsiTheme="majorHAnsi" w:cstheme="majorHAnsi"/>
          <w:b/>
          <w:sz w:val="24"/>
          <w:szCs w:val="24"/>
        </w:rPr>
        <w:t>Contrast Enhanced Mammography</w:t>
      </w:r>
      <w:r w:rsidR="006028EC">
        <w:rPr>
          <w:rFonts w:asciiTheme="majorHAnsi" w:hAnsiTheme="majorHAnsi" w:cstheme="majorHAnsi"/>
          <w:b/>
          <w:sz w:val="24"/>
          <w:szCs w:val="24"/>
        </w:rPr>
        <w:t xml:space="preserve"> (CESM)</w:t>
      </w:r>
      <w:r w:rsidRPr="00361D73">
        <w:rPr>
          <w:rFonts w:asciiTheme="majorHAnsi" w:hAnsiTheme="majorHAnsi" w:cstheme="majorHAnsi"/>
          <w:b/>
          <w:sz w:val="24"/>
          <w:szCs w:val="24"/>
        </w:rPr>
        <w:t xml:space="preserve"> </w:t>
      </w:r>
    </w:p>
    <w:p w14:paraId="5BEA006B" w14:textId="5F6AD888" w:rsidR="003A3FA2" w:rsidRPr="00F47EC4" w:rsidRDefault="003A3FA2" w:rsidP="00C76A7D">
      <w:pPr>
        <w:spacing w:line="480" w:lineRule="auto"/>
        <w:rPr>
          <w:rFonts w:ascii="Calibri" w:hAnsi="Calibri" w:cs="Calibri"/>
          <w:sz w:val="24"/>
          <w:szCs w:val="24"/>
        </w:rPr>
      </w:pPr>
      <w:r w:rsidRPr="00F47EC4">
        <w:rPr>
          <w:rFonts w:ascii="Calibri" w:hAnsi="Calibri" w:cs="Calibri"/>
          <w:sz w:val="24"/>
          <w:szCs w:val="24"/>
        </w:rPr>
        <w:t xml:space="preserve">CESM combines iodinated contrast agent with standard mammography to improve lesion conspicuity, particularly in </w:t>
      </w:r>
      <w:r>
        <w:rPr>
          <w:rFonts w:ascii="Calibri" w:hAnsi="Calibri" w:cs="Calibri"/>
          <w:sz w:val="24"/>
          <w:szCs w:val="24"/>
        </w:rPr>
        <w:t xml:space="preserve">women with </w:t>
      </w:r>
      <w:r w:rsidRPr="00F47EC4">
        <w:rPr>
          <w:rFonts w:ascii="Calibri" w:hAnsi="Calibri" w:cs="Calibri"/>
          <w:sz w:val="24"/>
          <w:szCs w:val="24"/>
        </w:rPr>
        <w:t>dense background parenchymal patterns. Abnormal blood flow related to neovascularity associated with a carcinoma is imaged in a similar fashion to contrast enhanced breast MRI. Two minutes after the injection of the contrast agent standard cranio-caudal and mediolateral oblique views are acquired of both breasts. The CESM is a dual energy technique generating two sets of images in the same breast compression, a low energy image which is equivalent to a standard 2D digital mammogram and a recombined image which demonstrates the contrast medium uptake</w:t>
      </w:r>
      <w:r w:rsidR="00E30DA7">
        <w:rPr>
          <w:rFonts w:ascii="Calibri" w:hAnsi="Calibri" w:cs="Calibri"/>
          <w:sz w:val="24"/>
          <w:szCs w:val="24"/>
        </w:rPr>
        <w:fldChar w:fldCharType="begin" w:fldLock="1"/>
      </w:r>
      <w:r w:rsidR="00C76A7D">
        <w:rPr>
          <w:rFonts w:ascii="Calibri" w:hAnsi="Calibri" w:cs="Calibri"/>
          <w:sz w:val="24"/>
          <w:szCs w:val="24"/>
        </w:rPr>
        <w:instrText>ADDIN CSL_CITATION {"citationItems":[{"id":"ITEM-1","itemData":{"DOI":"10.1007/s00330-015-3695-2","ISSN":"14321084","PMID":"25813015","abstract":"Objective: Contrast-enhanced spectral mammography (CESM) examination results in a low-energy (LE) and contrast-enhanced image. The LE appears similar to a full-field digital mammogram (FFDM). Our aim was to evaluate LE CESM image quality by comparing it to FFDM using criteria defined by the European Reference Organization for Quality Assured Breast Screening and Diagnostic Services (EUREF). Methods: A total of 147 cases with both FFDM and LE images were independently scored by two experienced radiologists using these (20) EUREF criteria. Contrast detail measurements were performed using a dedicated phantom. Differences in image quality scores, average glandular dose, and contrast detail measurements between LE and FFDM were tested for statistical significance. Results: No significant differences in image quality scores were observed between LE and FFDM images for 17 out of 20 criteria. LE scored significantly lower on one criterion regarding the sharpness of the pectoral muscle (p &lt; 0.001), and significantly better on two criteria on the visualization of micro-calcifications (p = 0.02 and p = 0.034). Dose and contrast detail measurements did not reveal any physical explanation for these observed differences. Conclusions: Low-energy CESM images are non-inferior to FFDM images. From this perspective FFDM can be omitted in patients with an indication for CESM. Key Points: • Low-energy CESM images are non-inferior to FFDM images. • Micro-calcifications are significantly more visible on LE CESM than on FFDM. • There is no physical explanation for this improved visibility of micro-calcifications. • There is no need for an extra FFDM when CESM is indicated.","author":[{"dropping-particle":"","family":"Lalji","given":"U. C.","non-dropping-particle":"","parse-names":false,"suffix":""},{"dropping-particle":"","family":"Jeukens","given":"C. R.L.P.N.","non-dropping-particle":"","parse-names":false,"suffix":""},{"dropping-particle":"","family":"Houben","given":"I.","non-dropping-particle":"","parse-names":false,"suffix":""},{"dropping-particle":"","family":"Nelemans","given":"P. J.","non-dropping-particle":"","parse-names":false,"suffix":""},{"dropping-particle":"","family":"Engen","given":"R. E.","non-dropping-particle":"van","parse-names":false,"suffix":""},{"dropping-particle":"","family":"Wylick","given":"E.","non-dropping-particle":"van","parse-names":false,"suffix":""},{"dropping-particle":"","family":"Beets-Tan","given":"R. G.H.","non-dropping-particle":"","parse-names":false,"suffix":""},{"dropping-particle":"","family":"Wildberger","given":"J. E.","non-dropping-particle":"","parse-names":false,"suffix":""},{"dropping-particle":"","family":"Paulis","given":"L. E.","non-dropping-particle":"","parse-names":false,"suffix":""},{"dropping-particle":"","family":"Lobbes","given":"M. B.I.","non-dropping-particle":"","parse-names":false,"suffix":""}],"container-title":"European Radiology","id":"ITEM-1","issue":"10","issued":{"date-parts":[["2015"]]},"page":"2813-2820","title":"Evaluation of low-energy contrast-enhanced spectral mammography images by comparing them to full-field digital mammography using EUREF image quality criteria","type":"article-journal","volume":"25"},"uris":["http://www.mendeley.com/documents/?uuid=b47eafec-5a6f-4fa0-8f9e-3b69762be232"]}],"mendeley":{"formattedCitation":"&lt;sup&gt;81&lt;/sup&gt;","plainTextFormattedCitation":"81","previouslyFormattedCitation":"&lt;sup&gt;80&lt;/sup&gt;"},"properties":{"noteIndex":0},"schema":"https://github.com/citation-style-language/schema/raw/master/csl-citation.json"}</w:instrText>
      </w:r>
      <w:r w:rsidR="00E30DA7">
        <w:rPr>
          <w:rFonts w:ascii="Calibri" w:hAnsi="Calibri" w:cs="Calibri"/>
          <w:sz w:val="24"/>
          <w:szCs w:val="24"/>
        </w:rPr>
        <w:fldChar w:fldCharType="separate"/>
      </w:r>
      <w:r w:rsidR="00C76A7D" w:rsidRPr="00C76A7D">
        <w:rPr>
          <w:rFonts w:ascii="Calibri" w:hAnsi="Calibri" w:cs="Calibri"/>
          <w:noProof/>
          <w:sz w:val="24"/>
          <w:szCs w:val="24"/>
          <w:vertAlign w:val="superscript"/>
        </w:rPr>
        <w:t>81</w:t>
      </w:r>
      <w:r w:rsidR="00E30DA7">
        <w:rPr>
          <w:rFonts w:ascii="Calibri" w:hAnsi="Calibri" w:cs="Calibri"/>
          <w:sz w:val="24"/>
          <w:szCs w:val="24"/>
        </w:rPr>
        <w:fldChar w:fldCharType="end"/>
      </w:r>
      <w:r w:rsidR="00E30DA7">
        <w:rPr>
          <w:rFonts w:ascii="Calibri" w:hAnsi="Calibri" w:cs="Calibri"/>
          <w:sz w:val="24"/>
          <w:szCs w:val="24"/>
        </w:rPr>
        <w:t xml:space="preserve">. </w:t>
      </w:r>
      <w:r>
        <w:rPr>
          <w:rFonts w:ascii="Calibri" w:hAnsi="Calibri" w:cs="Calibri"/>
          <w:sz w:val="24"/>
          <w:szCs w:val="24"/>
        </w:rPr>
        <w:t>Consequently, when a CESM study is</w:t>
      </w:r>
      <w:r w:rsidRPr="00F47EC4">
        <w:rPr>
          <w:rFonts w:ascii="Calibri" w:hAnsi="Calibri" w:cs="Calibri"/>
          <w:sz w:val="24"/>
          <w:szCs w:val="24"/>
        </w:rPr>
        <w:t xml:space="preserve"> performed, standard 2D digital mammography can be safely omitted. </w:t>
      </w:r>
      <w:r>
        <w:rPr>
          <w:rFonts w:ascii="Calibri" w:hAnsi="Calibri" w:cs="Calibri"/>
          <w:sz w:val="24"/>
          <w:szCs w:val="24"/>
        </w:rPr>
        <w:t>T</w:t>
      </w:r>
      <w:r w:rsidRPr="00F47EC4">
        <w:rPr>
          <w:rFonts w:ascii="Calibri" w:hAnsi="Calibri" w:cs="Calibri"/>
          <w:sz w:val="24"/>
          <w:szCs w:val="24"/>
        </w:rPr>
        <w:t>he radiation dose of CESM is between 1.2 and 1.8 times that of a standard 2D digital mammogram, but is well within QA guidelines for mammography</w:t>
      </w:r>
      <w:r w:rsidR="00E7712E">
        <w:rPr>
          <w:rFonts w:ascii="Calibri" w:hAnsi="Calibri" w:cs="Calibri"/>
          <w:sz w:val="24"/>
          <w:szCs w:val="24"/>
        </w:rPr>
        <w:fldChar w:fldCharType="begin" w:fldLock="1"/>
      </w:r>
      <w:r w:rsidR="00C76A7D">
        <w:rPr>
          <w:rFonts w:ascii="Calibri" w:hAnsi="Calibri" w:cs="Calibri"/>
          <w:sz w:val="24"/>
          <w:szCs w:val="24"/>
        </w:rPr>
        <w:instrText>ADDIN CSL_CITATION {"citationItems":[{"id":"ITEM-1","itemData":{"DOI":"10.1007/s10549-014-3023-6","ISBN":"1054901430236","ISSN":"15737217","PMID":"24986697","abstract":"The purpose of this study was to compare contrast-enhanced spectral mammography (CESM) with mammography (MG) and combined CESM + MG in terms of detection and size estimation of histologically proven breast cancers in order to assess the potential to reduce radiation exposure. A total of 118 patients underwent MG and CESM and had final histological results. CESM was performed as a bilateral examination starting 2 min after injection of iodinated contrast medium. Three independent blinded radiologists read the CESM, MG, and CESM + MG images with an interval of at least 4 weeks to avoid case memorization. Sensitivity and size measurement correlation and differences were calculated, average glandular dose (AGD) levels were compared, and breast densities were reported. Fisher's exact and Wilcoxon tests were performed. A total of 107 imaging pairs were available for analysis. Densities were ACR1: 2, ACR2: 45, ACR3: 42, and ACR4: 18. Mean AGD was 1.89 mGy for CESM alone, 1.78 mGy for MG, and 3.67 mGy for the combination. In very dense breasts, AGD of CESM was significantly lower than MG. Sensitivity across readers was 77.9 % for MG alone, 94.7 % for CESM, and 95 % for CESM + MG. Average tumor size measurement error compared to postsurgical pathology was -0.6 mm for MG, +0.6 mm for CESM, and +4.5 mm for CESM + MG (p &lt; 0.001 for CESM + MG vs. both modalities). CESM alone has the same sensitivity and better size assessment as CESM + MG and was significantly better than MG with only 6.2 % increase in AGD. The combination of CESM + MG led to systematic size overestimation. When a CESM examination is planned, additional MG can be avoided, with the possibility of saving up to 61 % of radiation dose, especially in patients with dense breasts. © 2014 Springer Science+Business Media.","author":[{"dropping-particle":"","family":"Fallenberg","given":"Eva Maria","non-dropping-particle":"","parse-names":false,"suffix":""},{"dropping-particle":"","family":"Dromain","given":"Clarisse","non-dropping-particle":"","parse-names":false,"suffix":""},{"dropping-particle":"","family":"Diekmann","given":"Felix","non-dropping-particle":"","parse-names":false,"suffix":""},{"dropping-particle":"","family":"Renz","given":"Diane M.","non-dropping-particle":"","parse-names":false,"suffix":""},{"dropping-particle":"","family":"Amer","given":"Heba","non-dropping-particle":"","parse-names":false,"suffix":""},{"dropping-particle":"","family":"Ingold-Heppner","given":"Barbara","non-dropping-particle":"","parse-names":false,"suffix":""},{"dropping-particle":"","family":"Neumann","given":"Avidan U.","non-dropping-particle":"","parse-names":false,"suffix":""},{"dropping-particle":"","family":"Winzer","given":"Klaus J.","non-dropping-particle":"","parse-names":false,"suffix":""},{"dropping-particle":"","family":"Bick","given":"Ulrich","non-dropping-particle":"","parse-names":false,"suffix":""},{"dropping-particle":"","family":"Hamm","given":"Bernd","non-dropping-particle":"","parse-names":false,"suffix":""},{"dropping-particle":"","family":"Engelken","given":"Florian","non-dropping-particle":"","parse-names":false,"suffix":""}],"container-title":"Breast Cancer Research and Treatment","id":"ITEM-1","issue":"2","issued":{"date-parts":[["2014"]]},"page":"371-381","title":"Contrast-enhanced spectral mammography: Does mammography provide additional clinical benefits or can some radiation exposure be avoided?","type":"article-journal","volume":"146"},"uris":["http://www.mendeley.com/documents/?uuid=b4993164-0af5-41a4-aa0a-b1091c7914aa"]},{"id":"ITEM-2","itemData":{"DOI":"10.1097/RLI.0000000000000068","ISSN":"15360210","PMID":"24872005","abstract":"Objectives: Contrast-enhanced spectral mammography (CESM) shows promising initial results but comes at the cost of increased dose as compared with full-field digital mammography (FFDM). We aimed to quantitatively assess the dose increase of CESM in comparison with FFDM. Materials and Methods: Radiation exposure-related data (such as kilovoltage, compressed breast thickness, glandularity, entrance skin air kerma (ESAK), and average glandular dose (AGD) were retrieved for 47 CESM and 715 FFDM patients. All examinations were performed on 1 mammography unit. Radiation dose values reported by the unit were validated by phantom measurements. Descriptive statistics of the patient data were generated using a statistical software package. Results: Dose values reported by the mammography unit were in good qualitative agreement with those of phantom measurements. Mean ESAK was 10.5 mGy for a CESM exposure and 7.46 mGy for an FFDM exposure. Mean AGD for a CESM exposure was 2.80 mGy and 1.55 mGy for an FFDM exposure. Conclusions: Compared with our institutional FFDM, the AGD of a single CESM exposure is increased by 1.25 mGy (+81%), whereas ESAK is increased by 3.07 mGy (+41%). Dose values of both techniques meet the recommendations for maximum dose in mammography.","author":[{"dropping-particle":"","family":"Jeukens","given":"Cécile R.L.P.N.","non-dropping-particle":"","parse-names":false,"suffix":""},{"dropping-particle":"","family":"Lalji","given":"Ulrich C.","non-dropping-particle":"","parse-names":false,"suffix":""},{"dropping-particle":"","family":"Meijer","given":"Eduard","non-dropping-particle":"","parse-names":false,"suffix":""},{"dropping-particle":"","family":"Bakija","given":"Betina","non-dropping-particle":"","parse-names":false,"suffix":""},{"dropping-particle":"","family":"Theunissen","given":"Robin","non-dropping-particle":"","parse-names":false,"suffix":""},{"dropping-particle":"","family":"Wildberger","given":"Joachim E.","non-dropping-particle":"","parse-names":false,"suffix":""},{"dropping-particle":"","family":"Lobbes","given":"Marc B.I.","non-dropping-particle":"","parse-names":false,"suffix":""}],"container-title":"Investigative Radiology","id":"ITEM-2","issue":"10","issued":{"date-parts":[["2014"]]},"page":"659-665","title":"Radiation exposure of contrast-enhanced spectral mammography compared with full-field digital mammography","type":"article-journal","volume":"49"},"uris":["http://www.mendeley.com/documents/?uuid=aabfe547-be75-4b39-8dce-1eb1ec6cd3e3"]}],"mendeley":{"formattedCitation":"&lt;sup&gt;82,83&lt;/sup&gt;","plainTextFormattedCitation":"82,83","previouslyFormattedCitation":"&lt;sup&gt;81,82&lt;/sup&gt;"},"properties":{"noteIndex":0},"schema":"https://github.com/citation-style-language/schema/raw/master/csl-citation.json"}</w:instrText>
      </w:r>
      <w:r w:rsidR="00E7712E">
        <w:rPr>
          <w:rFonts w:ascii="Calibri" w:hAnsi="Calibri" w:cs="Calibri"/>
          <w:sz w:val="24"/>
          <w:szCs w:val="24"/>
        </w:rPr>
        <w:fldChar w:fldCharType="separate"/>
      </w:r>
      <w:r w:rsidR="00C76A7D" w:rsidRPr="00C76A7D">
        <w:rPr>
          <w:rFonts w:ascii="Calibri" w:hAnsi="Calibri" w:cs="Calibri"/>
          <w:noProof/>
          <w:sz w:val="24"/>
          <w:szCs w:val="24"/>
          <w:vertAlign w:val="superscript"/>
        </w:rPr>
        <w:t>82,83</w:t>
      </w:r>
      <w:r w:rsidR="00E7712E">
        <w:rPr>
          <w:rFonts w:ascii="Calibri" w:hAnsi="Calibri" w:cs="Calibri"/>
          <w:sz w:val="24"/>
          <w:szCs w:val="24"/>
        </w:rPr>
        <w:fldChar w:fldCharType="end"/>
      </w:r>
      <w:r w:rsidRPr="00F47EC4">
        <w:rPr>
          <w:rFonts w:ascii="Calibri" w:hAnsi="Calibri" w:cs="Calibri"/>
          <w:sz w:val="24"/>
          <w:szCs w:val="24"/>
        </w:rPr>
        <w:t xml:space="preserve">.  </w:t>
      </w:r>
    </w:p>
    <w:p w14:paraId="3B1EE183" w14:textId="77777777" w:rsidR="003A3FA2" w:rsidRPr="00F47EC4" w:rsidRDefault="003A3FA2" w:rsidP="00C76A7D">
      <w:pPr>
        <w:spacing w:line="480" w:lineRule="auto"/>
        <w:rPr>
          <w:rFonts w:ascii="Calibri" w:hAnsi="Calibri" w:cs="Calibri"/>
          <w:sz w:val="24"/>
          <w:szCs w:val="24"/>
        </w:rPr>
      </w:pPr>
    </w:p>
    <w:p w14:paraId="2ABE33DC" w14:textId="006B2C57" w:rsidR="003A3FA2" w:rsidRDefault="003A3FA2" w:rsidP="00C76A7D">
      <w:pPr>
        <w:spacing w:line="480" w:lineRule="auto"/>
        <w:rPr>
          <w:rFonts w:ascii="Calibri" w:hAnsi="Calibri" w:cs="Calibri"/>
          <w:sz w:val="24"/>
          <w:szCs w:val="24"/>
        </w:rPr>
      </w:pPr>
      <w:r w:rsidRPr="00F47EC4">
        <w:rPr>
          <w:rFonts w:ascii="Calibri" w:hAnsi="Calibri" w:cs="Calibri"/>
          <w:sz w:val="24"/>
          <w:szCs w:val="24"/>
        </w:rPr>
        <w:t>Retrospective reading studies comparing CESM with standard 2D digital mammography have shown a significant improvement in the sensitivity and specificity of CESM</w:t>
      </w:r>
      <w:r>
        <w:rPr>
          <w:rFonts w:ascii="Calibri" w:hAnsi="Calibri" w:cs="Calibri"/>
          <w:sz w:val="24"/>
          <w:szCs w:val="24"/>
        </w:rPr>
        <w:t xml:space="preserve"> for detecting breast cancer</w:t>
      </w:r>
      <w:r w:rsidRPr="00F47EC4">
        <w:rPr>
          <w:rFonts w:ascii="Calibri" w:hAnsi="Calibri" w:cs="Calibri"/>
          <w:sz w:val="24"/>
          <w:szCs w:val="24"/>
        </w:rPr>
        <w:t xml:space="preserve"> (Table 1).  The patient populations in all these studies are either symptomatic patients or patients recalled to assessment after an abnormal screening mammogram.  </w:t>
      </w:r>
      <w:r w:rsidRPr="00F47EC4">
        <w:rPr>
          <w:rFonts w:ascii="Calibri" w:hAnsi="Calibri" w:cs="Calibri"/>
          <w:sz w:val="24"/>
        </w:rPr>
        <w:t>CESM compares favourably with MRI for the local staging of breast cancer (Table 2). Studies have shown equal sensitivity between CESM and MRI for detecting the index cancer, but with the positive predictive value of additional biopsies significantly higher with CESM compared to MRI due to a reduction in false positive interpretations of additional le</w:t>
      </w:r>
      <w:r>
        <w:rPr>
          <w:rFonts w:ascii="Calibri" w:hAnsi="Calibri" w:cs="Calibri"/>
          <w:sz w:val="24"/>
        </w:rPr>
        <w:t>sions away from the index tumour</w:t>
      </w:r>
      <w:r w:rsidRPr="00F47EC4">
        <w:rPr>
          <w:rFonts w:ascii="Calibri" w:hAnsi="Calibri" w:cs="Calibri"/>
          <w:sz w:val="24"/>
        </w:rPr>
        <w:t xml:space="preserve"> site</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148/radiol.2019190887","ISSN":"15271315","PMID":"31660801","abstract":"Background: Staging newly diagnosed breast cancer by using dynamic contrast material-enhanced MRI is limited by access, high cost, and false-positive findings. The utility of contrast-enhanced mammography (CEM) and 99mTc sestamibi-based molecular breast imaging (MBI) in this setting is largely unknown. Purpose: To compare extent-of-disease assessments by using MRI, CEM, and MBI versus pathology in women with breast cancer. Materials and Methods: In this HIPAA-compliant prospective study, women with biopsy-proven breast cancer underwent MRI, CEM, and MBI between October 2014 and April 2018. Eight radiologists independently interpreted each examination result prospectively and were blinded to interpretations of findings with the other modalities. Visibility of index malignancies, lesion size, and additional suspicious lesions (malignant or benign) were compared during pathology review. Accuracy of index lesion sizing and detection of additional lesions in women without neoadjuvant chemotherapy were compared. Results: A total of 102 women were enrolled and 99 completed the study protocol (mean age, 51 years 6 11 [standard deviation]; range, 32-77 years). Lumpectomy or mastectomy was performed in 71 women (79 index malignancies) without neoadjuvant chemotherapy and in 28 women (31 index malignancies) with neoadjuvant chemotherapy. Of the 110 index malignancies, MRI, CEM, and MBI depicted 102 (93%; 95% confidence interval [CI]: 86%, 97%), 100 (91%; 95% CI: 84%, 96%), and 101 (92%; 95% CI: 85%, 96%) malignancies, respectively. In patients without neoadjuvant chemotherapy, pathologic size of index malignancies was overestimated with all modalities (P = .02). MRI led to overestimation of 24% (17 of 72) of malignancies by more than 1.5 cm compared with 11% (eight of 70) with CEM and 15% (11 of 72) with MBI. MRI depicted more (P = .007) nonindex lesions, with sensitivity similar to that of CEM or MBI, resulting in lower positive predictive value of additional biopsies (13 of 46 [28%; 95% CI: 17%, 44%] for MRI; 14 of 27 [52%; 95% CI: 32%, 71%] for CEM; and 11 of 25 [44%; 95% CI: 24%, 65%] for MBI (overall P = .01). Conclusion: Contrast-enhanced mammography, molecular breast imaging, and MRI showed similar detection of all malignancies. MRI depicted more nonindex suspicious benign lesions than did contrast-enhanced mammography or molecular breast imaging, leading to lower positive predictive value of additional biopsies. All three modalities led to overestimation o…","author":[{"dropping-particle":"","family":"Sumkin","given":"Jules H.","non-dropping-particle":"","parse-names":false,"suffix":""},{"dropping-particle":"","family":"Berg","given":"Wendie A.","non-dropping-particle":"","parse-names":false,"suffix":""},{"dropping-particle":"","family":"Carter","given":"Gloria J.","non-dropping-particle":"","parse-names":false,"suffix":""},{"dropping-particle":"","family":"Bandos","given":"Andriy I.","non-dropping-particle":"","parse-names":false,"suffix":""},{"dropping-particle":"","family":"Chough","given":"Denise M.","non-dropping-particle":"","parse-names":false,"suffix":""},{"dropping-particle":"","family":"Ganott","given":"Marie A.","non-dropping-particle":"","parse-names":false,"suffix":""},{"dropping-particle":"","family":"Hakim","given":"Christiane M.","non-dropping-particle":"","parse-names":false,"suffix":""},{"dropping-particle":"","family":"Kelly","given":"Amy E.","non-dropping-particle":"","parse-names":false,"suffix":""},{"dropping-particle":"","family":"Zuley","given":"Margarita L.","non-dropping-particle":"","parse-names":false,"suffix":""},{"dropping-particle":"","family":"Houshmand","given":"Golbahar","non-dropping-particle":"","parse-names":false,"suffix":""},{"dropping-particle":"","family":"Anello","given":"Maria I.","non-dropping-particle":"","parse-names":false,"suffix":""},{"dropping-particle":"","family":"Gur","given":"David","non-dropping-particle":"","parse-names":false,"suffix":""}],"container-title":"Radiology","id":"ITEM-1","issue":"3","issued":{"date-parts":[["2019"]]},"page":"531-540","title":"Diagnostic performance of MRI, molecular breast imaging, and contrast-enhanced mammography in women with newly diagnosed breast cancer","type":"article-journal","volume":"293"},"uris":["http://www.mendeley.com/documents/?uuid=58c137b8-df47-40d4-86d0-7a979d93145f"]},{"id":"ITEM-2","itemData":{"DOI":"10.1148/radiol.2017161592","ISSN":"15271315","PMID":"28654337","abstract":"Purpose: To compare the diagnostic performances of contrast material-enhanced spectral mammography and breast magnetic resonance (MR) imaging in the detection of index and secondary cancers in women with newly diagnosed breast cancer by using histologic or imaging follow-up as the standard of reference. Materials and Methods: This institutional review board-approved, HIPAA-compliant, retrospective study included 52 women who underwent breast MR imaging and contrast-enhanced spectral mammography for newly diagnosed unilateral breast cancer between March 2014 and October 2015. Of those 52 patients, 46 were referred for contrast-enhanced spectral mammography and targeted ultrasonography because they had additional suspicious lesions at MR imaging. In six of the 52 patients, breast cancer had been diagnosed at an outside institution. These patients were referred for contrast-enhanced spectral mammography and targeted US as part of diagnostic imaging. Images from contrastenhanced spectral mammography were analyzed by two fellowship-trained breast imagers with 2.5 years of experience with contrast-enhanced spectral mammography. Sensitivity, specificity, positive predictive value (PPV), and negative predictive value were calculated for both imaging modalities and compared by using the Bennett statistic. Results: Fifty-two women with 120 breast lesions were included for analysis (mean age, 50 years; range, 29-73 years). Contrast-enhanced spectral mammography had similar sensitivity to MR imaging (94% [66 of 70 lesions] vs 99% [69 of 70 lesions]), a significantly higher PPV than MR imaging (93% [66 of 71 lesions] vs 60% [69 of 115 lesions]), and fewer false-positive findings than MR imaging (five vs 45) (P &lt; .001 for all results). In addition, contrast-enhanced spectral mammography depicted 11 of the 11 secondary cancers (100%) and MR imaging depicted 10 (91%). Conclusion: Contrast-enhanced spectral mammography is potentially as sensitive as MR imaging in the evaluation of extent of disease in newly diagnosed breast cancer, with a higher PPV.","author":[{"dropping-particle":"","family":"Lee-Felker","given":"Stephanie A.","non-dropping-particle":"","parse-names":false,"suffix":""},{"dropping-particle":"","family":"Tekchandani","given":"Leena","non-dropping-particle":"","parse-names":false,"suffix":""},{"dropping-particle":"","family":"Thomas","given":"Mariam","non-dropping-particle":"","parse-names":false,"suffix":""},{"dropping-particle":"","family":"Gupta","given":"Esha","non-dropping-particle":"","parse-names":false,"suffix":""},{"dropping-particle":"","family":"Andrews-Tang","given":"Denise","non-dropping-particle":"","parse-names":false,"suffix":""},{"dropping-particle":"","family":"Roth","given":"Antoinette","non-dropping-particle":"","parse-names":false,"suffix":""},{"dropping-particle":"","family":"Sayre","given":"James","non-dropping-particle":"","parse-names":false,"suffix":""},{"dropping-particle":"","family":"Rahbar","given":"Guita","non-dropping-particle":"","parse-names":false,"suffix":""}],"container-title":"Radiology","id":"ITEM-2","issue":"2","issued":{"date-parts":[["2017"]]},"page":"389-400","title":"Newly diagnosed breast cancer: Comparison of contrast-enhanced spectral mammography and breast MR imaging in the evaluation of extent of disease","type":"article-journal","volume":"285"},"uris":["http://www.mendeley.com/documents/?uuid=d24b8ca8-9733-483b-8b2d-7a063691b283"]},{"id":"ITEM-3","itemData":{"DOI":"10.1148/radiol.12121084","ISSN":"00338419","PMID":"23220903","abstract":"Purpose: To determine feasibility of performing bilateral dual-energy (DE) contrast agent-enhanced (CE) digital mammography and to evaluate its performance compared with conventional digital mammography and breast magnetic resonance (MR) imaging in women with known breast cancer. Materials and Methods: This study was approved by the institutional review board and was HIPAA compliant. Written informed consent was obtained. Patient accrual began in March 2010 and ended in August 2011. Mean patient age was 49.6 years (range, 25-74 years). Feasibility was evaluated in 10 women with newly diagnosed breast cancer who were injected with 1.5 mL per kilogram of body weight of iohexol and imaged between 2.5 and 10 minutes after injection. Once feasibility was confirmed, 52 women with newly diagnosed cancer who had undergone breast MR imaging gave consent to undergo DE CE digital mammography. Positive findings were confirmed with pathologic findings. Results: Feasibility was confirmed with no adverse events. Visualization of tumor enhancement was independent of timing after contrast agent injection for up to 10 minutes. MR imaging and DE CE digital mammography both depicted 50 (96%) of 52 index tumors; conventional mammography depicted 42 (81%). Lesions depicted by using DE CE digital mammography ranged from 4 to 67 mm in size (median, 17 mm). DE CE digital mammography depicted 14 (56%) of 25 additional ipsilateral cancers compared with 22 (88%) of 25 for MR imaging. There were two false-positive findings with DE CE digital mammography and 13 false-positive findings with MR imaging. There was one contralateral cancer, which was not evident with either modality. Conclusion: Bilateral DE CE digital mammography was feasible and easily accomplished. It was used to detect known primary tumors at a rate comparable to that of MR imaging and higher than that of conventional digital mammography. DE CE digital mammography had a lower sensitivity for detecting additional ipsilateral cancers than did MR imaging, but the specificity was higher. © RSNA, 2012.","author":[{"dropping-particle":"","family":"Jochelson","given":"Maxine S.","non-dropping-particle":"","parse-names":false,"suffix":""},{"dropping-particle":"","family":"Dershaw","given":"D. David","non-dropping-particle":"","parse-names":false,"suffix":""},{"dropping-particle":"","family":"Sung","given":"Janice S.","non-dropping-particle":"","parse-names":false,"suffix":""},{"dropping-particle":"","family":"Heerdt","given":"Alexandra S.","non-dropping-particle":"","parse-names":false,"suffix":""},{"dropping-particle":"","family":"Thornton","given":"Cynthia","non-dropping-particle":"","parse-names":false,"suffix":""},{"dropping-particle":"","family":"Moskowitz","given":"Chaya S.","non-dropping-particle":"","parse-names":false,"suffix":""},{"dropping-particle":"","family":"Ferrara","given":"Jessica","non-dropping-particle":"","parse-names":false,"suffix":""},{"dropping-particle":"","family":"Morris","given":"Elizabeth A.","non-dropping-particle":"","parse-names":false,"suffix":""}],"container-title":"Radiology","id":"ITEM-3","issue":"3","issued":{"date-parts":[["2013"]]},"page":"743-751","title":"Bilateral contrast-enhanced dual-energy digital mammography: Feasibility and comparison with conventional digital mammography and MR imaging in women with known breast carcinoma","type":"article-journal","volume":"266"},"uris":["http://www.mendeley.com/documents/?uuid=97f377da-78a9-40db-96b7-046f0e36c367"]}],"mendeley":{"formattedCitation":"&lt;sup&gt;84–86&lt;/sup&gt;","plainTextFormattedCitation":"84–86","previouslyFormattedCitation":"&lt;sup&gt;83–85&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84–86</w:t>
      </w:r>
      <w:r w:rsidR="00E30DA7">
        <w:rPr>
          <w:rFonts w:ascii="Calibri" w:hAnsi="Calibri" w:cs="Calibri"/>
          <w:sz w:val="24"/>
        </w:rPr>
        <w:fldChar w:fldCharType="end"/>
      </w:r>
      <w:r w:rsidRPr="00F47EC4">
        <w:rPr>
          <w:rFonts w:ascii="Calibri" w:hAnsi="Calibri" w:cs="Calibri"/>
          <w:sz w:val="24"/>
        </w:rPr>
        <w:t xml:space="preserve">.  </w:t>
      </w:r>
      <w:proofErr w:type="spellStart"/>
      <w:r w:rsidRPr="00F47EC4">
        <w:rPr>
          <w:rFonts w:ascii="Calibri" w:hAnsi="Calibri" w:cs="Calibri"/>
          <w:sz w:val="24"/>
        </w:rPr>
        <w:t>Sumkin</w:t>
      </w:r>
      <w:proofErr w:type="spellEnd"/>
      <w:r w:rsidRPr="00F47EC4">
        <w:rPr>
          <w:rFonts w:ascii="Calibri" w:hAnsi="Calibri" w:cs="Calibri"/>
          <w:sz w:val="24"/>
        </w:rPr>
        <w:t xml:space="preserve"> et al. found that MRI depicted twice as ma</w:t>
      </w:r>
      <w:r>
        <w:rPr>
          <w:rFonts w:ascii="Calibri" w:hAnsi="Calibri" w:cs="Calibri"/>
          <w:sz w:val="24"/>
        </w:rPr>
        <w:t>n</w:t>
      </w:r>
      <w:r w:rsidRPr="00F47EC4">
        <w:rPr>
          <w:rFonts w:ascii="Calibri" w:hAnsi="Calibri" w:cs="Calibri"/>
          <w:sz w:val="24"/>
        </w:rPr>
        <w:t xml:space="preserve">y additional suspicious lesions compared to CESM, without diagnosing </w:t>
      </w:r>
      <w:r w:rsidRPr="00F47EC4">
        <w:rPr>
          <w:rFonts w:ascii="Calibri" w:hAnsi="Calibri" w:cs="Calibri"/>
          <w:sz w:val="24"/>
        </w:rPr>
        <w:lastRenderedPageBreak/>
        <w:t xml:space="preserve">more additional malignancies.  The PPV of additional biopsies for MRI was 28% (13 malignancies diagnosed from 46 additional </w:t>
      </w:r>
      <w:proofErr w:type="spellStart"/>
      <w:r w:rsidRPr="00F47EC4">
        <w:rPr>
          <w:rFonts w:ascii="Calibri" w:hAnsi="Calibri" w:cs="Calibri"/>
          <w:sz w:val="24"/>
        </w:rPr>
        <w:t>biospies</w:t>
      </w:r>
      <w:proofErr w:type="spellEnd"/>
      <w:r w:rsidRPr="00F47EC4">
        <w:rPr>
          <w:rFonts w:ascii="Calibri" w:hAnsi="Calibri" w:cs="Calibri"/>
          <w:sz w:val="24"/>
        </w:rPr>
        <w:t>) compared to CESM were the PPV was 52% (14 of 27 additional bi</w:t>
      </w:r>
      <w:r>
        <w:rPr>
          <w:rFonts w:ascii="Calibri" w:hAnsi="Calibri" w:cs="Calibri"/>
          <w:sz w:val="24"/>
        </w:rPr>
        <w:t>opsies being malignant)</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148/radiol.2019190887","ISSN":"15271315","PMID":"31660801","abstract":"Background: Staging newly diagnosed breast cancer by using dynamic contrast material-enhanced MRI is limited by access, high cost, and false-positive findings. The utility of contrast-enhanced mammography (CEM) and 99mTc sestamibi-based molecular breast imaging (MBI) in this setting is largely unknown. Purpose: To compare extent-of-disease assessments by using MRI, CEM, and MBI versus pathology in women with breast cancer. Materials and Methods: In this HIPAA-compliant prospective study, women with biopsy-proven breast cancer underwent MRI, CEM, and MBI between October 2014 and April 2018. Eight radiologists independently interpreted each examination result prospectively and were blinded to interpretations of findings with the other modalities. Visibility of index malignancies, lesion size, and additional suspicious lesions (malignant or benign) were compared during pathology review. Accuracy of index lesion sizing and detection of additional lesions in women without neoadjuvant chemotherapy were compared. Results: A total of 102 women were enrolled and 99 completed the study protocol (mean age, 51 years 6 11 [standard deviation]; range, 32-77 years). Lumpectomy or mastectomy was performed in 71 women (79 index malignancies) without neoadjuvant chemotherapy and in 28 women (31 index malignancies) with neoadjuvant chemotherapy. Of the 110 index malignancies, MRI, CEM, and MBI depicted 102 (93%; 95% confidence interval [CI]: 86%, 97%), 100 (91%; 95% CI: 84%, 96%), and 101 (92%; 95% CI: 85%, 96%) malignancies, respectively. In patients without neoadjuvant chemotherapy, pathologic size of index malignancies was overestimated with all modalities (P = .02). MRI led to overestimation of 24% (17 of 72) of malignancies by more than 1.5 cm compared with 11% (eight of 70) with CEM and 15% (11 of 72) with MBI. MRI depicted more (P = .007) nonindex lesions, with sensitivity similar to that of CEM or MBI, resulting in lower positive predictive value of additional biopsies (13 of 46 [28%; 95% CI: 17%, 44%] for MRI; 14 of 27 [52%; 95% CI: 32%, 71%] for CEM; and 11 of 25 [44%; 95% CI: 24%, 65%] for MBI (overall P = .01). Conclusion: Contrast-enhanced mammography, molecular breast imaging, and MRI showed similar detection of all malignancies. MRI depicted more nonindex suspicious benign lesions than did contrast-enhanced mammography or molecular breast imaging, leading to lower positive predictive value of additional biopsies. All three modalities led to overestimation o…","author":[{"dropping-particle":"","family":"Sumkin","given":"Jules H.","non-dropping-particle":"","parse-names":false,"suffix":""},{"dropping-particle":"","family":"Berg","given":"Wendie A.","non-dropping-particle":"","parse-names":false,"suffix":""},{"dropping-particle":"","family":"Carter","given":"Gloria J.","non-dropping-particle":"","parse-names":false,"suffix":""},{"dropping-particle":"","family":"Bandos","given":"Andriy I.","non-dropping-particle":"","parse-names":false,"suffix":""},{"dropping-particle":"","family":"Chough","given":"Denise M.","non-dropping-particle":"","parse-names":false,"suffix":""},{"dropping-particle":"","family":"Ganott","given":"Marie A.","non-dropping-particle":"","parse-names":false,"suffix":""},{"dropping-particle":"","family":"Hakim","given":"Christiane M.","non-dropping-particle":"","parse-names":false,"suffix":""},{"dropping-particle":"","family":"Kelly","given":"Amy E.","non-dropping-particle":"","parse-names":false,"suffix":""},{"dropping-particle":"","family":"Zuley","given":"Margarita L.","non-dropping-particle":"","parse-names":false,"suffix":""},{"dropping-particle":"","family":"Houshmand","given":"Golbahar","non-dropping-particle":"","parse-names":false,"suffix":""},{"dropping-particle":"","family":"Anello","given":"Maria I.","non-dropping-particle":"","parse-names":false,"suffix":""},{"dropping-particle":"","family":"Gur","given":"David","non-dropping-particle":"","parse-names":false,"suffix":""}],"container-title":"Radiology","id":"ITEM-1","issue":"3","issued":{"date-parts":[["2019"]]},"page":"531-540","title":"Diagnostic performance of MRI, molecular breast imaging, and contrast-enhanced mammography in women with newly diagnosed breast cancer","type":"article-journal","volume":"293"},"uris":["http://www.mendeley.com/documents/?uuid=58c137b8-df47-40d4-86d0-7a979d93145f"]}],"mendeley":{"formattedCitation":"&lt;sup&gt;84&lt;/sup&gt;","plainTextFormattedCitation":"84","previouslyFormattedCitation":"&lt;sup&gt;83&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84</w:t>
      </w:r>
      <w:r w:rsidR="00E30DA7">
        <w:rPr>
          <w:rFonts w:ascii="Calibri" w:hAnsi="Calibri" w:cs="Calibri"/>
          <w:sz w:val="24"/>
        </w:rPr>
        <w:fldChar w:fldCharType="end"/>
      </w:r>
      <w:r w:rsidR="00E30DA7">
        <w:rPr>
          <w:rFonts w:ascii="Calibri" w:hAnsi="Calibri" w:cs="Calibri"/>
          <w:sz w:val="24"/>
        </w:rPr>
        <w:t>.</w:t>
      </w:r>
      <w:r w:rsidRPr="00F47EC4">
        <w:rPr>
          <w:rFonts w:ascii="Calibri" w:hAnsi="Calibri" w:cs="Calibri"/>
          <w:sz w:val="24"/>
        </w:rPr>
        <w:t xml:space="preserve"> </w:t>
      </w:r>
    </w:p>
    <w:p w14:paraId="5DD84D85" w14:textId="77777777" w:rsidR="003A3FA2" w:rsidRDefault="003A3FA2" w:rsidP="00C76A7D">
      <w:pPr>
        <w:spacing w:line="480" w:lineRule="auto"/>
        <w:rPr>
          <w:rFonts w:ascii="Calibri" w:hAnsi="Calibri" w:cs="Calibri"/>
          <w:sz w:val="24"/>
          <w:szCs w:val="24"/>
        </w:rPr>
      </w:pPr>
    </w:p>
    <w:p w14:paraId="4E22D5E9" w14:textId="2655ABA4" w:rsidR="003A3FA2" w:rsidRPr="00F47EC4" w:rsidRDefault="003A3FA2" w:rsidP="00C76A7D">
      <w:pPr>
        <w:spacing w:line="480" w:lineRule="auto"/>
        <w:rPr>
          <w:rFonts w:ascii="Calibri" w:hAnsi="Calibri" w:cs="Calibri"/>
          <w:sz w:val="24"/>
          <w:szCs w:val="24"/>
        </w:rPr>
      </w:pPr>
      <w:r>
        <w:rPr>
          <w:rFonts w:ascii="Calibri" w:hAnsi="Calibri" w:cs="Calibri"/>
          <w:sz w:val="24"/>
        </w:rPr>
        <w:t>T</w:t>
      </w:r>
      <w:r w:rsidRPr="00F47EC4">
        <w:rPr>
          <w:rFonts w:ascii="Calibri" w:hAnsi="Calibri" w:cs="Calibri"/>
          <w:sz w:val="24"/>
        </w:rPr>
        <w:t>he use of CESM as a screening tool for higher risk women is a logical step</w:t>
      </w:r>
      <w:r>
        <w:rPr>
          <w:rFonts w:ascii="Calibri" w:hAnsi="Calibri" w:cs="Calibri"/>
          <w:sz w:val="24"/>
        </w:rPr>
        <w:t>, given the equivalent sensitivity to MRI for detecting malignancy</w:t>
      </w:r>
      <w:r w:rsidRPr="00F47EC4">
        <w:rPr>
          <w:rFonts w:ascii="Calibri" w:hAnsi="Calibri" w:cs="Calibri"/>
          <w:sz w:val="24"/>
        </w:rPr>
        <w:t>. Several studies have compared the performance of CESM to standard 2D digital mammography in higher risk screening populations.  Sorin et al, assessed performance in a population of 611 women of intermediate risk, where 48% had a personal or family history of breast cancer and 93% had a breast density classified as BIRADS C or D.  CESM had a sensitivity of 90.5% for detecting malignancy which was significantly higher than standard digital mammography with a sensitivity of 52.4% (an incremental cancer detection rate increase of 13.1 per 1000 women)</w:t>
      </w:r>
      <w:r w:rsidR="00E30DA7">
        <w:rPr>
          <w:rFonts w:ascii="Calibri" w:hAnsi="Calibri" w:cs="Calibri"/>
          <w:sz w:val="24"/>
        </w:rPr>
        <w:fldChar w:fldCharType="begin" w:fldLock="1"/>
      </w:r>
      <w:r w:rsidR="00C76A7D">
        <w:rPr>
          <w:rFonts w:ascii="Calibri" w:hAnsi="Calibri" w:cs="Calibri"/>
          <w:sz w:val="24"/>
        </w:rPr>
        <w:instrText>ADDIN CSL_CITATION {"citationItems":[{"id":"ITEM-1","itemData":{"PMID":"30240292","author":[{"dropping-particle":"","family":"Sorin","given":"Vera","non-dropping-particle":"","parse-names":false,"suffix":""},{"dropping-particle":"","family":"Yagil","given":"Yael","non-dropping-particle":"","parse-names":false,"suffix":""},{"dropping-particle":"","family":"Yosepovich","given":"Ady","non-dropping-particle":"","parse-names":false,"suffix":""},{"dropping-particle":"","family":"Shalmon","given":"Anat","non-dropping-particle":"","parse-names":false,"suffix":""},{"dropping-particle":"","family":"Gotlieb","given":"Michael","non-dropping-particle":"","parse-names":false,"suffix":""},{"dropping-particle":"","family":"Neiman","given":"Osnat Halshtok","non-dropping-particle":"","parse-names":false,"suffix":""},{"dropping-particle":"","family":"Sklair-levy","given":"Miri","non-dropping-particle":"","parse-names":false,"suffix":""}],"id":"ITEM-1","issue":"November","issued":{"date-parts":[["2018"]]},"page":"1-8","title":"Contrast-Enhanced Spectral Mammography in Women With Intermediate Breast Cancer Risk and Dense Breasts","type":"article-journal"},"uris":["http://www.mendeley.com/documents/?uuid=ee7a2b68-9c80-4a16-91fd-6e0785a60fc8"]}],"mendeley":{"formattedCitation":"&lt;sup&gt;87&lt;/sup&gt;","plainTextFormattedCitation":"87","previouslyFormattedCitation":"&lt;sup&gt;86&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87</w:t>
      </w:r>
      <w:r w:rsidR="00E30DA7">
        <w:rPr>
          <w:rFonts w:ascii="Calibri" w:hAnsi="Calibri" w:cs="Calibri"/>
          <w:sz w:val="24"/>
        </w:rPr>
        <w:fldChar w:fldCharType="end"/>
      </w:r>
      <w:r w:rsidRPr="00F47EC4">
        <w:rPr>
          <w:rFonts w:ascii="Calibri" w:hAnsi="Calibri" w:cs="Calibri"/>
          <w:sz w:val="24"/>
        </w:rPr>
        <w:t>.  In a series of 904 women with an increased breast cancer risk, Sung et al found the entire CESM study had a significantly higher sensitivity of 87.5% compared to 50% for the low energy image alone (equivalent to a standard 2D mammography), with cancer detection rates of 15.5 and 8.8 per 1000 women screened respectively</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148/radiol.2019182660","ISSN":"15271315","PMID":"31453765","abstract":"Background: Contrast agent-enhanced digital mammography (CEDM) has been shown to be more sensitive and specific than twodimensional full-field digital mammography in the diagnostic setting. Few studies have reported on its performance in the screening setting. Purpose: To evaluate the performance of CEDM for breast cancer screening. Materials and Methods: This retrospective study included women who underwent dual-energy CEDM for breast cancer screening from December 2012 through April 2016. Medical records were reviewed for age, risk factors, short-interval follow-up and biopsies recommended, and cancers detected. Sensitivity, specificity, positive predictive value of abnormal findings at screening (PPV1), positive predictive value of biopsy performed (PPV3), and negative predictive value were determined. Results: In the study period 904 baseline CEDMs were performed. Mean age was 51.8 years 6 9.4 (standard deviation). Of 904 patients, 700 (77.4%) had dense breasts, 247 (27.3%) had a family history of breast cancer in a first-degree relative age 50 years or younger, and 363 (40.2%) a personal history of breast cancer. The final Breast Imaging Reporting and Data System score was 1 or 2 in 832 of 904 (92.0%) patients, score of 3 in 25 of 904 (2.8%) patients, and score of 4 or 5 in 47 of 904 (5.2%) patients. By using CEDM, 15 cancers were diagnosed in 14 of 904 women (cancer detection rate, 15.5 of 1000). PPV3 was 29.4% (15 of 51). At least 1-year follow up was available in 858 women. There were two interval cancers. Sensitivity was 50.0% (eight of 16; 95% confidence interval [CI]: 24.7%, 75.3%) on the low-energy images compared with 87.5% (14 of 16; 95% CI: 61.7%, 98.4%) for the entire study (low-energy and iodine images; P = .03). Specificity was 93.7% (789 of 842; 95% CI: 91.8%, 95.2%); PPV1 was 20.9% (14 of 67; 95% CI: 11.9%, 32.6%), and negative predictive value was 99.7% (789 of 791; 95% CI: 99.09%, 99.97%). Conclusion: Contrast-enhanced digital mammography is a promising technique for screening women with higher-than-average risk for breast cancer.","author":[{"dropping-particle":"","family":"Sung","given":"Janice S.","non-dropping-particle":"","parse-names":false,"suffix":""},{"dropping-particle":"","family":"Lebron","given":"Lizza","non-dropping-particle":"","parse-names":false,"suffix":""},{"dropping-particle":"","family":"Keating","given":"Delia","non-dropping-particle":"","parse-names":false,"suffix":""},{"dropping-particle":"","family":"D'Alessio","given":"Donna","non-dropping-particle":"","parse-names":false,"suffix":""},{"dropping-particle":"","family":"Comstock","given":"Christopher E.","non-dropping-particle":"","parse-names":false,"suffix":""},{"dropping-particle":"","family":"Lee","given":"Carol H.","non-dropping-particle":"","parse-names":false,"suffix":""},{"dropping-particle":"","family":"Pike","given":"Malcolm C.","non-dropping-particle":"","parse-names":false,"suffix":""},{"dropping-particle":"","family":"Ayhan","given":"Miranda","non-dropping-particle":"","parse-names":false,"suffix":""},{"dropping-particle":"","family":"Moskowitz","given":"Chaya S.","non-dropping-particle":"","parse-names":false,"suffix":""},{"dropping-particle":"","family":"Morris","given":"Elizabeth A.","non-dropping-particle":"","parse-names":false,"suffix":""},{"dropping-particle":"","family":"Jochelson","given":"Maxine S.","non-dropping-particle":"","parse-names":false,"suffix":""}],"container-title":"Radiology","id":"ITEM-1","issue":"1","issued":{"date-parts":[["2019"]]},"page":"81-88","title":"Performance of dual-energy contrast-enhanced digital mammography for screening women at increased risk of breast cancer","type":"article-journal","volume":"293"},"uris":["http://www.mendeley.com/documents/?uuid=aac999f1-4f18-402e-b0a2-9afd91a985c6"]}],"mendeley":{"formattedCitation":"&lt;sup&gt;88&lt;/sup&gt;","plainTextFormattedCitation":"88","previouslyFormattedCitation":"&lt;sup&gt;87&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88</w:t>
      </w:r>
      <w:r w:rsidR="00E30DA7">
        <w:rPr>
          <w:rFonts w:ascii="Calibri" w:hAnsi="Calibri" w:cs="Calibri"/>
          <w:sz w:val="24"/>
        </w:rPr>
        <w:fldChar w:fldCharType="end"/>
      </w:r>
      <w:r w:rsidRPr="00F47EC4">
        <w:rPr>
          <w:rFonts w:ascii="Calibri" w:hAnsi="Calibri" w:cs="Calibri"/>
          <w:sz w:val="24"/>
        </w:rPr>
        <w:t>.  In this study, 77.4% of the screening cohort had a dense parenchymal background pattern (BIRADS C or D), 40.2% had a personal history of breast cancer and 48.6% had a family history of breast cancer with 9.1% of the population being BRCA mutation carriers</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148/radiol.2019182660","ISSN":"15271315","PMID":"31453765","abstract":"Background: Contrast agent-enhanced digital mammography (CEDM) has been shown to be more sensitive and specific than twodimensional full-field digital mammography in the diagnostic setting. Few studies have reported on its performance in the screening setting. Purpose: To evaluate the performance of CEDM for breast cancer screening. Materials and Methods: This retrospective study included women who underwent dual-energy CEDM for breast cancer screening from December 2012 through April 2016. Medical records were reviewed for age, risk factors, short-interval follow-up and biopsies recommended, and cancers detected. Sensitivity, specificity, positive predictive value of abnormal findings at screening (PPV1), positive predictive value of biopsy performed (PPV3), and negative predictive value were determined. Results: In the study period 904 baseline CEDMs were performed. Mean age was 51.8 years 6 9.4 (standard deviation). Of 904 patients, 700 (77.4%) had dense breasts, 247 (27.3%) had a family history of breast cancer in a first-degree relative age 50 years or younger, and 363 (40.2%) a personal history of breast cancer. The final Breast Imaging Reporting and Data System score was 1 or 2 in 832 of 904 (92.0%) patients, score of 3 in 25 of 904 (2.8%) patients, and score of 4 or 5 in 47 of 904 (5.2%) patients. By using CEDM, 15 cancers were diagnosed in 14 of 904 women (cancer detection rate, 15.5 of 1000). PPV3 was 29.4% (15 of 51). At least 1-year follow up was available in 858 women. There were two interval cancers. Sensitivity was 50.0% (eight of 16; 95% confidence interval [CI]: 24.7%, 75.3%) on the low-energy images compared with 87.5% (14 of 16; 95% CI: 61.7%, 98.4%) for the entire study (low-energy and iodine images; P = .03). Specificity was 93.7% (789 of 842; 95% CI: 91.8%, 95.2%); PPV1 was 20.9% (14 of 67; 95% CI: 11.9%, 32.6%), and negative predictive value was 99.7% (789 of 791; 95% CI: 99.09%, 99.97%). Conclusion: Contrast-enhanced digital mammography is a promising technique for screening women with higher-than-average risk for breast cancer.","author":[{"dropping-particle":"","family":"Sung","given":"Janice S.","non-dropping-particle":"","parse-names":false,"suffix":""},{"dropping-particle":"","family":"Lebron","given":"Lizza","non-dropping-particle":"","parse-names":false,"suffix":""},{"dropping-particle":"","family":"Keating","given":"Delia","non-dropping-particle":"","parse-names":false,"suffix":""},{"dropping-particle":"","family":"D'Alessio","given":"Donna","non-dropping-particle":"","parse-names":false,"suffix":""},{"dropping-particle":"","family":"Comstock","given":"Christopher E.","non-dropping-particle":"","parse-names":false,"suffix":""},{"dropping-particle":"","family":"Lee","given":"Carol H.","non-dropping-particle":"","parse-names":false,"suffix":""},{"dropping-particle":"","family":"Pike","given":"Malcolm C.","non-dropping-particle":"","parse-names":false,"suffix":""},{"dropping-particle":"","family":"Ayhan","given":"Miranda","non-dropping-particle":"","parse-names":false,"suffix":""},{"dropping-particle":"","family":"Moskowitz","given":"Chaya S.","non-dropping-particle":"","parse-names":false,"suffix":""},{"dropping-particle":"","family":"Morris","given":"Elizabeth A.","non-dropping-particle":"","parse-names":false,"suffix":""},{"dropping-particle":"","family":"Jochelson","given":"Maxine S.","non-dropping-particle":"","parse-names":false,"suffix":""}],"container-title":"Radiology","id":"ITEM-1","issue":"1","issued":{"date-parts":[["2019"]]},"page":"81-88","title":"Performance of dual-energy contrast-enhanced digital mammography for screening women at increased risk of breast cancer","type":"article-journal","volume":"293"},"uris":["http://www.mendeley.com/documents/?uuid=aac999f1-4f18-402e-b0a2-9afd91a985c6"]}],"mendeley":{"formattedCitation":"&lt;sup&gt;88&lt;/sup&gt;","plainTextFormattedCitation":"88","previouslyFormattedCitation":"&lt;sup&gt;87&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88</w:t>
      </w:r>
      <w:r w:rsidR="00E30DA7">
        <w:rPr>
          <w:rFonts w:ascii="Calibri" w:hAnsi="Calibri" w:cs="Calibri"/>
          <w:sz w:val="24"/>
        </w:rPr>
        <w:fldChar w:fldCharType="end"/>
      </w:r>
      <w:r w:rsidRPr="00F47EC4">
        <w:rPr>
          <w:rFonts w:ascii="Calibri" w:hAnsi="Calibri" w:cs="Calibri"/>
          <w:sz w:val="24"/>
        </w:rPr>
        <w:t xml:space="preserve">. </w:t>
      </w:r>
      <w:proofErr w:type="spellStart"/>
      <w:r w:rsidRPr="00F47EC4">
        <w:rPr>
          <w:rFonts w:ascii="Calibri" w:hAnsi="Calibri" w:cs="Calibri"/>
          <w:sz w:val="24"/>
        </w:rPr>
        <w:t>Jochelson</w:t>
      </w:r>
      <w:proofErr w:type="spellEnd"/>
      <w:r w:rsidRPr="00F47EC4">
        <w:rPr>
          <w:rFonts w:ascii="Calibri" w:hAnsi="Calibri" w:cs="Calibri"/>
          <w:sz w:val="24"/>
        </w:rPr>
        <w:t xml:space="preserve"> et al. compared the performance of CESM and MRI in 307 women at an increased risk of breast cancer – 56.4% had a family history of breast cancer including BRCA gene carriers and 33.6% had a personal history of breast cancer.  93.8% of the women had a negative CESM exam compared to 92.8% who had a negative MRI study.  There were 13 lesions that underwent a biopsy following CESM with two cancers diagnosed (PPV of biopsy 15.4%) and 21 lesions </w:t>
      </w:r>
      <w:r w:rsidRPr="00F47EC4">
        <w:rPr>
          <w:rFonts w:ascii="Calibri" w:hAnsi="Calibri" w:cs="Calibri"/>
          <w:sz w:val="24"/>
        </w:rPr>
        <w:lastRenderedPageBreak/>
        <w:t>underwent biopsy following MRI yielding a diagnosis of three breast cancers (PPV of biopsy of 14.3%).  Specificity rates of CESM and MRI were 94.7% and 94.1% respectively</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016/j.ejrad.2017.10.001","ISSN":"18727727","PMID":"29153365","abstract":"Objectives Contrast enhanced digital mammography (CEDM) is a new breast imaging technology increasingly used in the diagnostic setting but its utility in the pure screening setting has not been reported. The goal of this pilot study is to prospectively compare screening CEDM to breast MRI in women with an increased risk for breast cancer. Methods In this IRB-approved HIPAA-compliant study, 318 women at increased breast cancer risk were consented (December 2012–May 2015) to undergo CEDM in addition to their scheduled MRI. CEDM was performed within 30 days of screening MRI. CEDM was interpreted blinded to MRI. The reference standard was defined as a combination of pathology and 2-year imaging follow-up. Results Data from 307/318 patients were evaluable. Three cancers (two invasive cancers, one ductal carcinoma in situ) were detected at first round screening: MRI detected all three and CEDM detected the two invasive cancers. None of the three cancers was seen on the low energy mammograms which are comparable to conventional mammography. At 2 year imaging follow up, there were 5 additional screen detected cancers and no palpable cancers. The positive predictive value 3 (PPV3) for CEDM was 15% (2/13, 95% CI: 2–45%) and 14% for MRI (3/21, 95% CI: 3–36%). The specificity of CEDM and MRI were 94.7% and 94.1% respectively. Conclusions Both CEDM and MRI detected additional cancers not seen on conventional mammography, primarily invasive cancers. Our pilot data suggest that CEDM could be valuable as a supplemental imaging exam for women at increased risk for breast cancer who do not meet the criteria for MRI or for whom access to MRI is limited. Validation in larger multi institutional trials is warranted.","author":[{"dropping-particle":"","family":"Jochelson","given":"Maxine S.","non-dropping-particle":"","parse-names":false,"suffix":""},{"dropping-particle":"","family":"Pinker","given":"Katja","non-dropping-particle":"","parse-names":false,"suffix":""},{"dropping-particle":"","family":"Dershaw","given":"D. David","non-dropping-particle":"","parse-names":false,"suffix":""},{"dropping-particle":"","family":"Hughes","given":"Mary","non-dropping-particle":"","parse-names":false,"suffix":""},{"dropping-particle":"","family":"Gibbons","given":"Girard F.","non-dropping-particle":"","parse-names":false,"suffix":""},{"dropping-particle":"","family":"Rahbar","given":"Kareem","non-dropping-particle":"","parse-names":false,"suffix":""},{"dropping-particle":"","family":"Robson","given":"Mark E.","non-dropping-particle":"","parse-names":false,"suffix":""},{"dropping-particle":"","family":"Mangino","given":"Debra A.","non-dropping-particle":"","parse-names":false,"suffix":""},{"dropping-particle":"","family":"Goldman","given":"Debra","non-dropping-particle":"","parse-names":false,"suffix":""},{"dropping-particle":"","family":"Moskowitz","given":"Chaya S.","non-dropping-particle":"","parse-names":false,"suffix":""},{"dropping-particle":"","family":"Morris","given":"Elizabeth A.","non-dropping-particle":"","parse-names":false,"suffix":""},{"dropping-particle":"","family":"Sung","given":"Janice S.","non-dropping-particle":"","parse-names":false,"suffix":""}],"container-title":"European Journal of Radiology","id":"ITEM-1","issue":"February","issued":{"date-parts":[["2017"]]},"page":"37-43","publisher":"Elsevier","title":"Comparison of screening CEDM and MRI for women at increased risk for breast cancer: A pilot study","type":"article-journal","volume":"97"},"uris":["http://www.mendeley.com/documents/?uuid=fd7ecb38-cfbd-4109-bf1f-283efeb9f4f6"]}],"mendeley":{"formattedCitation":"&lt;sup&gt;89&lt;/sup&gt;","plainTextFormattedCitation":"89","previouslyFormattedCitation":"&lt;sup&gt;88&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89</w:t>
      </w:r>
      <w:r w:rsidR="00E30DA7">
        <w:rPr>
          <w:rFonts w:ascii="Calibri" w:hAnsi="Calibri" w:cs="Calibri"/>
          <w:sz w:val="24"/>
        </w:rPr>
        <w:fldChar w:fldCharType="end"/>
      </w:r>
      <w:r w:rsidRPr="00F47EC4">
        <w:rPr>
          <w:rFonts w:ascii="Calibri" w:hAnsi="Calibri" w:cs="Calibri"/>
          <w:sz w:val="24"/>
        </w:rPr>
        <w:t>. All three studies demonstrate that CESM is a promising technique for screening women at increased risk of breast cancer.</w:t>
      </w:r>
    </w:p>
    <w:p w14:paraId="29752962" w14:textId="77777777" w:rsidR="003A3FA2" w:rsidRPr="00F47EC4" w:rsidRDefault="003A3FA2" w:rsidP="00C76A7D">
      <w:pPr>
        <w:spacing w:line="480" w:lineRule="auto"/>
        <w:rPr>
          <w:rFonts w:ascii="Calibri" w:hAnsi="Calibri" w:cs="Calibri"/>
          <w:sz w:val="24"/>
        </w:rPr>
      </w:pPr>
      <w:r w:rsidRPr="00F47EC4">
        <w:rPr>
          <w:rFonts w:ascii="Calibri" w:hAnsi="Calibri" w:cs="Calibri"/>
          <w:sz w:val="24"/>
        </w:rPr>
        <w:t xml:space="preserve">  </w:t>
      </w:r>
    </w:p>
    <w:p w14:paraId="0EC150FF" w14:textId="098F31A9" w:rsidR="003A3FA2" w:rsidRPr="00F47EC4" w:rsidRDefault="003A3FA2" w:rsidP="00C76A7D">
      <w:pPr>
        <w:spacing w:line="480" w:lineRule="auto"/>
        <w:rPr>
          <w:rFonts w:ascii="Calibri" w:hAnsi="Calibri" w:cs="Calibri"/>
          <w:sz w:val="24"/>
        </w:rPr>
      </w:pPr>
      <w:r w:rsidRPr="00F47EC4">
        <w:rPr>
          <w:rFonts w:ascii="Calibri" w:hAnsi="Calibri" w:cs="Calibri"/>
          <w:sz w:val="24"/>
        </w:rPr>
        <w:t>There are other issues to take into account when considering CESM as a screening tool.  Physiological/benign background parenchymal enhancement can be seen with CESM in a similar manner to that observed in breast MRI.  As with MRI, it is significantly associated with menopausal status, radiation therapy, hormonal treatment and breast density</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148/radiol.2016160284","ISBN":"2016160284","ISSN":"15271315","PMID":"27379544","abstract":"Purpose: To assess the extent of background parenchymal enhancement (BPE) at contrast material-enhanced (CE) spectral mammography and breast magnetic resonance (MR) imaging, to evaluate interreader agreement in BPE assessment, and to examine the relationships between clinical factors and BPE. Materials and Methods: This was a retrospective, institutional review board-approved, HIPAA-compliant study. Two hundred seventy-eight women from 25 to 76 years of age with increased breast cancer risk who underwent CE spectral mammography and MR imaging for screening or staging from 2010 through 2014 were included. Three readers independently rated BPE on CE spectral mammographic and MR images with the ordinal scale: minimal, mild, moderate, or marked. To assess pairwise agreement between BPE levels on CE spectral mammographic and MR images and among readers, weighted k coefficients with quadratic weights were calculated. For overall agreement, mean k values and bootstrapped 95% confidence intervals were calculated. The univariate and multivariate associations between BPE and clinical factors were examined by using generalized estimating equations separately for CE spectral mammography and MR imaging. Results: Most women had minimal or mild BPE at both CE spectral mammography (68%-76%) and MR imaging (69%-76%). Between CE spectral mammography and MR imaging, the intrareader agreement ranged from moderate to substantial (k = 0.55-0.67). Overall agreement on BPE levels between CE spectral mammography and MR imaging and among readers was substantial (k = 0.66; 95% confidence interval: 0.61, 0.70). With both modalities, BPE demonstrated significant association with menopausal status, prior breast radiation therapy, hormonal treatment, breast density on CE spectral mammographic images, and amount of fibroglandular tissue on MR images (P &lt; .001 for all). Conclusion: There was substantial agreement between readers for BPE detected on CE spectral mammographic and MR images.","author":[{"dropping-particle":"","family":"Sogani","given":"Julie","non-dropping-particle":"","parse-names":false,"suffix":""},{"dropping-particle":"","family":"Morris","given":"Elizabeth A.","non-dropping-particle":"","parse-names":false,"suffix":""},{"dropping-particle":"","family":"Kaplan","given":"Jennifer B.","non-dropping-particle":"","parse-names":false,"suffix":""},{"dropping-particle":"","family":"D'Alessio","given":"Donna","non-dropping-particle":"","parse-names":false,"suffix":""},{"dropping-particle":"","family":"Goldman","given":"Debra","non-dropping-particle":"","parse-names":false,"suffix":""},{"dropping-particle":"","family":"Moskowitz","given":"Chaya S.","non-dropping-particle":"","parse-names":false,"suffix":""},{"dropping-particle":"","family":"Jochelson","given":"Maxine S.","non-dropping-particle":"","parse-names":false,"suffix":""}],"container-title":"Radiology","id":"ITEM-1","issue":"1","issued":{"date-parts":[["2017"]]},"page":"63-73","title":"Comparison of background parenchymal enhancement at contrast-enhanced spectral mammography and breast MR imaging","type":"article-journal","volume":"282"},"uris":["http://www.mendeley.com/documents/?uuid=f94c3934-ab35-4fc1-973f-c416f3e4ca2a"]}],"mendeley":{"formattedCitation":"&lt;sup&gt;90&lt;/sup&gt;","plainTextFormattedCitation":"90","previouslyFormattedCitation":"&lt;sup&gt;89&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90</w:t>
      </w:r>
      <w:r w:rsidR="00E30DA7">
        <w:rPr>
          <w:rFonts w:ascii="Calibri" w:hAnsi="Calibri" w:cs="Calibri"/>
          <w:sz w:val="24"/>
        </w:rPr>
        <w:fldChar w:fldCharType="end"/>
      </w:r>
      <w:r w:rsidRPr="00F47EC4">
        <w:rPr>
          <w:rFonts w:ascii="Calibri" w:hAnsi="Calibri" w:cs="Calibri"/>
          <w:sz w:val="24"/>
        </w:rPr>
        <w:t>.  No clear pattern in variation of parenchymal background enhancement across the menstrual cycle has been demonstrated for CESM, so it is unclear whether menstrual cycle timing would need to be taken into consideration when scheduling CESM studies in a screening setting</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148/radiol.2016160284","ISBN":"2016160284","ISSN":"15271315","PMID":"27379544","abstract":"Purpose: To assess the extent of background parenchymal enhancement (BPE) at contrast material-enhanced (CE) spectral mammography and breast magnetic resonance (MR) imaging, to evaluate interreader agreement in BPE assessment, and to examine the relationships between clinical factors and BPE. Materials and Methods: This was a retrospective, institutional review board-approved, HIPAA-compliant study. Two hundred seventy-eight women from 25 to 76 years of age with increased breast cancer risk who underwent CE spectral mammography and MR imaging for screening or staging from 2010 through 2014 were included. Three readers independently rated BPE on CE spectral mammographic and MR images with the ordinal scale: minimal, mild, moderate, or marked. To assess pairwise agreement between BPE levels on CE spectral mammographic and MR images and among readers, weighted k coefficients with quadratic weights were calculated. For overall agreement, mean k values and bootstrapped 95% confidence intervals were calculated. The univariate and multivariate associations between BPE and clinical factors were examined by using generalized estimating equations separately for CE spectral mammography and MR imaging. Results: Most women had minimal or mild BPE at both CE spectral mammography (68%-76%) and MR imaging (69%-76%). Between CE spectral mammography and MR imaging, the intrareader agreement ranged from moderate to substantial (k = 0.55-0.67). Overall agreement on BPE levels between CE spectral mammography and MR imaging and among readers was substantial (k = 0.66; 95% confidence interval: 0.61, 0.70). With both modalities, BPE demonstrated significant association with menopausal status, prior breast radiation therapy, hormonal treatment, breast density on CE spectral mammographic images, and amount of fibroglandular tissue on MR images (P &lt; .001 for all). Conclusion: There was substantial agreement between readers for BPE detected on CE spectral mammographic and MR images.","author":[{"dropping-particle":"","family":"Sogani","given":"Julie","non-dropping-particle":"","parse-names":false,"suffix":""},{"dropping-particle":"","family":"Morris","given":"Elizabeth A.","non-dropping-particle":"","parse-names":false,"suffix":""},{"dropping-particle":"","family":"Kaplan","given":"Jennifer B.","non-dropping-particle":"","parse-names":false,"suffix":""},{"dropping-particle":"","family":"D'Alessio","given":"Donna","non-dropping-particle":"","parse-names":false,"suffix":""},{"dropping-particle":"","family":"Goldman","given":"Debra","non-dropping-particle":"","parse-names":false,"suffix":""},{"dropping-particle":"","family":"Moskowitz","given":"Chaya S.","non-dropping-particle":"","parse-names":false,"suffix":""},{"dropping-particle":"","family":"Jochelson","given":"Maxine S.","non-dropping-particle":"","parse-names":false,"suffix":""}],"container-title":"Radiology","id":"ITEM-1","issue":"1","issued":{"date-parts":[["2017"]]},"page":"63-73","title":"Comparison of background parenchymal enhancement at contrast-enhanced spectral mammography and breast MR imaging","type":"article-journal","volume":"282"},"uris":["http://www.mendeley.com/documents/?uuid=f94c3934-ab35-4fc1-973f-c416f3e4ca2a"]}],"mendeley":{"formattedCitation":"&lt;sup&gt;90&lt;/sup&gt;","plainTextFormattedCitation":"90","previouslyFormattedCitation":"&lt;sup&gt;89&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90</w:t>
      </w:r>
      <w:r w:rsidR="00E30DA7">
        <w:rPr>
          <w:rFonts w:ascii="Calibri" w:hAnsi="Calibri" w:cs="Calibri"/>
          <w:sz w:val="24"/>
        </w:rPr>
        <w:fldChar w:fldCharType="end"/>
      </w:r>
      <w:r w:rsidR="00E30DA7">
        <w:rPr>
          <w:rFonts w:ascii="Calibri" w:hAnsi="Calibri" w:cs="Calibri"/>
          <w:sz w:val="24"/>
        </w:rPr>
        <w:t>.</w:t>
      </w:r>
    </w:p>
    <w:p w14:paraId="294D098D" w14:textId="77777777" w:rsidR="003A3FA2" w:rsidRPr="00F47EC4" w:rsidRDefault="003A3FA2" w:rsidP="00C76A7D">
      <w:pPr>
        <w:spacing w:line="480" w:lineRule="auto"/>
        <w:rPr>
          <w:rFonts w:ascii="Calibri" w:hAnsi="Calibri" w:cs="Calibri"/>
          <w:sz w:val="24"/>
        </w:rPr>
      </w:pPr>
    </w:p>
    <w:p w14:paraId="0B742192" w14:textId="66E3761F" w:rsidR="003A3FA2" w:rsidRPr="00F47EC4" w:rsidRDefault="003A3FA2" w:rsidP="00C76A7D">
      <w:pPr>
        <w:spacing w:line="480" w:lineRule="auto"/>
        <w:rPr>
          <w:rFonts w:ascii="Calibri" w:hAnsi="Calibri" w:cs="Calibri"/>
          <w:sz w:val="24"/>
        </w:rPr>
      </w:pPr>
      <w:r w:rsidRPr="00F47EC4">
        <w:rPr>
          <w:rFonts w:ascii="Calibri" w:hAnsi="Calibri" w:cs="Calibri"/>
          <w:sz w:val="24"/>
        </w:rPr>
        <w:t>CESM has some advantages over MRI as a screening tool, being potentially cheaper and better tolerated by women</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016/j.clinimag.2016.12.011","ISSN":"18734499","PMID":"28107737","abstract":"Purpose Our study evaluates patient preferences toward screening CESM versus MRI. Materials and methods As part of a prospective study, high-risk patients had breast MRI and CESM. Patients completed an anonymous survey to evaluate preferences regarding the two modalities. Results 88% of participants completed the survey. 79% preferred CESM over MRI if the exams had equal sensitivity. 89% would be comfortable receiving contrast as part of an annual screening test. Conclusion High-risk populations may accept CESM as a screening exam and may prefer it over screening MRI if ongoing trials demonstrate screening CESM to be clinically non-inferior MRI.","author":[{"dropping-particle":"","family":"Phillips","given":"Jordana","non-dropping-particle":"","parse-names":false,"suffix":""},{"dropping-particle":"","family":"Miller","given":"Matthew M.","non-dropping-particle":"","parse-names":false,"suffix":""},{"dropping-particle":"","family":"Mehta","given":"Tejas S.","non-dropping-particle":"","parse-names":false,"suffix":""},{"dropping-particle":"","family":"Fein-Zachary","given":"Valerie","non-dropping-particle":"","parse-names":false,"suffix":""},{"dropping-particle":"","family":"Nathanson","given":"Audrey","non-dropping-particle":"","parse-names":false,"suffix":""},{"dropping-particle":"","family":"Hori","given":"Wendy","non-dropping-particle":"","parse-names":false,"suffix":""},{"dropping-particle":"","family":"Monahan-Earley","given":"Rita","non-dropping-particle":"","parse-names":false,"suffix":""},{"dropping-particle":"","family":"Slanetz","given":"Priscilla J.","non-dropping-particle":"","parse-names":false,"suffix":""}],"container-title":"Clinical Imaging","id":"ITEM-1","issued":{"date-parts":[["2017"]]},"page":"193-197","publisher":"Elsevier Inc.","title":"Contrast-enhanced spectral mammography (CESM) versus MRI in the high-risk screening setting: patient preferences and attitudes","type":"article-journal","volume":"42"},"uris":["http://www.mendeley.com/documents/?uuid=f654c3fa-3f38-41b7-9819-c40c4f55bd77"]}],"mendeley":{"formattedCitation":"&lt;sup&gt;91&lt;/sup&gt;","plainTextFormattedCitation":"91","previouslyFormattedCitation":"&lt;sup&gt;90&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91</w:t>
      </w:r>
      <w:r w:rsidR="00E30DA7">
        <w:rPr>
          <w:rFonts w:ascii="Calibri" w:hAnsi="Calibri" w:cs="Calibri"/>
          <w:sz w:val="24"/>
        </w:rPr>
        <w:fldChar w:fldCharType="end"/>
      </w:r>
      <w:r w:rsidRPr="00F47EC4">
        <w:rPr>
          <w:rFonts w:ascii="Calibri" w:hAnsi="Calibri" w:cs="Calibri"/>
          <w:sz w:val="24"/>
        </w:rPr>
        <w:t>.  There are the disadvantages too, around radiation dose and the use of an iodinated contrast agent.  The use of any contrast agent is not entirely without risk.  Concerns have been raised about the long term use of gadolinium based contrast agents in MRI. The iodinated contrast agent used in CESM carries a very small risk of allergic reaction, typically around 1%, with the vast majority of these mild and self-limiting.  In one study of 839 women, five allergic reactions were reported (0.6%) with one women requiring corticosteroid ad</w:t>
      </w:r>
      <w:r>
        <w:rPr>
          <w:rFonts w:ascii="Calibri" w:hAnsi="Calibri" w:cs="Calibri"/>
          <w:sz w:val="24"/>
        </w:rPr>
        <w:t>ministration to treat urticaria</w:t>
      </w:r>
      <w:r w:rsidRPr="00F47EC4">
        <w:rPr>
          <w:rFonts w:ascii="Calibri" w:hAnsi="Calibri" w:cs="Calibri"/>
          <w:sz w:val="24"/>
        </w:rPr>
        <w:t xml:space="preserve"> and shortness of breath</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016/j.ejrad.2017.07.004","ISSN":"18727727","PMID":"28941757","abstract":"Objective Contrast-enhanced spectral mammography (CESM) is a reliable problem solving tool in the work-up of women recalled from breast cancer screening. We evaluated additional findings caused by CESM alone and outweighed them against the disadvantages of this technique. Methods From December 2012 to December 2015, all women recalled from screening who underwent CESM were considered for this study. Radiation exposure and number of adverse contrast reactions were analysed. An experienced breast radiologist reviewed all exams and identified cases with lesions detected by CESM alone and scored their conspicuity. From these cases, data on breast density and final diagnosis were collected. For malignant cases, tumour grade and receptor characteristics were also collected. Results During this study, 839 women underwent CESM after a screening recall, in which five minor adverse contrast reactions were observed. Median radiation dose per exam was 6.0 mGy (0.9–23.4 mGy). Seventy CESM-only lesions were detected in 65 patients. Of these 70 lesions, 54.3% proved to be malignant, most commonly invasive ductal carcinomas. The remaining CESM-only lesions were benign, predominantly fibroadenomas. No complications were observed during biopsy of these lesions. Retrospectively, the majority of the lesions were either occult or a ‘minimal sign’ on low-energy CESM images or the screening mammogram. Conclusion Using CESM as a work-up tool for women recalled from screening carries low risk for the patient, while additionally detected tumour foci might hold important clinical implications which need to be further studied in large, randomized controlled trials.","author":[{"dropping-particle":"","family":"Houben","given":"I. P.L.","non-dropping-particle":"","parse-names":false,"suffix":""},{"dropping-particle":"","family":"Voorde","given":"P.","non-dropping-particle":"Van de","parse-names":false,"suffix":""},{"dropping-particle":"","family":"Jeukens","given":"C. R.L.P.N.","non-dropping-particle":"","parse-names":false,"suffix":""},{"dropping-particle":"","family":"Wildberger","given":"J. E.","non-dropping-particle":"","parse-names":false,"suffix":""},{"dropping-particle":"","family":"Kooreman","given":"L. F.","non-dropping-particle":"","parse-names":false,"suffix":""},{"dropping-particle":"","family":"Smidt","given":"M. L.","non-dropping-particle":"","parse-names":false,"suffix":""},{"dropping-particle":"","family":"Lobbes","given":"M. B.I.","non-dropping-particle":"","parse-names":false,"suffix":""}],"container-title":"European Journal of Radiology","id":"ITEM-1","issue":"July","issued":{"date-parts":[["2017"]]},"page":"31-37","publisher":"Elsevier","title":"Contrast-enhanced spectral mammography as work-up tool in patients recalled from breast cancer screening has low risks and might hold clinical benefits","type":"article-journal","volume":"94"},"uris":["http://www.mendeley.com/documents/?uuid=169ad490-50a9-4328-bb62-b45ec6c20f33"]}],"mendeley":{"formattedCitation":"&lt;sup&gt;92&lt;/sup&gt;","plainTextFormattedCitation":"92","previouslyFormattedCitation":"&lt;sup&gt;91&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92</w:t>
      </w:r>
      <w:r w:rsidR="00E30DA7">
        <w:rPr>
          <w:rFonts w:ascii="Calibri" w:hAnsi="Calibri" w:cs="Calibri"/>
          <w:sz w:val="24"/>
        </w:rPr>
        <w:fldChar w:fldCharType="end"/>
      </w:r>
      <w:r w:rsidRPr="00F47EC4">
        <w:rPr>
          <w:rFonts w:ascii="Calibri" w:hAnsi="Calibri" w:cs="Calibri"/>
          <w:sz w:val="24"/>
        </w:rPr>
        <w:t>. Sung et al reported contrast agent reaction in 1</w:t>
      </w:r>
      <w:r>
        <w:rPr>
          <w:rFonts w:ascii="Calibri" w:hAnsi="Calibri" w:cs="Calibri"/>
          <w:sz w:val="24"/>
        </w:rPr>
        <w:t>5 of 904 women (1.7%), with</w:t>
      </w:r>
      <w:r w:rsidRPr="00F47EC4">
        <w:rPr>
          <w:rFonts w:ascii="Calibri" w:hAnsi="Calibri" w:cs="Calibri"/>
          <w:sz w:val="24"/>
        </w:rPr>
        <w:t xml:space="preserve"> two women requiring the </w:t>
      </w:r>
      <w:r w:rsidRPr="00F47EC4">
        <w:rPr>
          <w:rFonts w:ascii="Calibri" w:hAnsi="Calibri" w:cs="Calibri"/>
          <w:sz w:val="24"/>
        </w:rPr>
        <w:lastRenderedPageBreak/>
        <w:t>administration of an anti-histamine</w:t>
      </w:r>
      <w:r w:rsidR="00E30DA7">
        <w:rPr>
          <w:rFonts w:ascii="Calibri" w:hAnsi="Calibri" w:cs="Calibri"/>
          <w:sz w:val="24"/>
        </w:rPr>
        <w:fldChar w:fldCharType="begin" w:fldLock="1"/>
      </w:r>
      <w:r w:rsidR="00C76A7D">
        <w:rPr>
          <w:rFonts w:ascii="Calibri" w:hAnsi="Calibri" w:cs="Calibri"/>
          <w:sz w:val="24"/>
        </w:rPr>
        <w:instrText>ADDIN CSL_CITATION {"citationItems":[{"id":"ITEM-1","itemData":{"DOI":"10.1148/radiol.2019182660","ISSN":"15271315","PMID":"31453765","abstract":"Background: Contrast agent-enhanced digital mammography (CEDM) has been shown to be more sensitive and specific than twodimensional full-field digital mammography in the diagnostic setting. Few studies have reported on its performance in the screening setting. Purpose: To evaluate the performance of CEDM for breast cancer screening. Materials and Methods: This retrospective study included women who underwent dual-energy CEDM for breast cancer screening from December 2012 through April 2016. Medical records were reviewed for age, risk factors, short-interval follow-up and biopsies recommended, and cancers detected. Sensitivity, specificity, positive predictive value of abnormal findings at screening (PPV1), positive predictive value of biopsy performed (PPV3), and negative predictive value were determined. Results: In the study period 904 baseline CEDMs were performed. Mean age was 51.8 years 6 9.4 (standard deviation). Of 904 patients, 700 (77.4%) had dense breasts, 247 (27.3%) had a family history of breast cancer in a first-degree relative age 50 years or younger, and 363 (40.2%) a personal history of breast cancer. The final Breast Imaging Reporting and Data System score was 1 or 2 in 832 of 904 (92.0%) patients, score of 3 in 25 of 904 (2.8%) patients, and score of 4 or 5 in 47 of 904 (5.2%) patients. By using CEDM, 15 cancers were diagnosed in 14 of 904 women (cancer detection rate, 15.5 of 1000). PPV3 was 29.4% (15 of 51). At least 1-year follow up was available in 858 women. There were two interval cancers. Sensitivity was 50.0% (eight of 16; 95% confidence interval [CI]: 24.7%, 75.3%) on the low-energy images compared with 87.5% (14 of 16; 95% CI: 61.7%, 98.4%) for the entire study (low-energy and iodine images; P = .03). Specificity was 93.7% (789 of 842; 95% CI: 91.8%, 95.2%); PPV1 was 20.9% (14 of 67; 95% CI: 11.9%, 32.6%), and negative predictive value was 99.7% (789 of 791; 95% CI: 99.09%, 99.97%). Conclusion: Contrast-enhanced digital mammography is a promising technique for screening women with higher-than-average risk for breast cancer.","author":[{"dropping-particle":"","family":"Sung","given":"Janice S.","non-dropping-particle":"","parse-names":false,"suffix":""},{"dropping-particle":"","family":"Lebron","given":"Lizza","non-dropping-particle":"","parse-names":false,"suffix":""},{"dropping-particle":"","family":"Keating","given":"Delia","non-dropping-particle":"","parse-names":false,"suffix":""},{"dropping-particle":"","family":"D'Alessio","given":"Donna","non-dropping-particle":"","parse-names":false,"suffix":""},{"dropping-particle":"","family":"Comstock","given":"Christopher E.","non-dropping-particle":"","parse-names":false,"suffix":""},{"dropping-particle":"","family":"Lee","given":"Carol H.","non-dropping-particle":"","parse-names":false,"suffix":""},{"dropping-particle":"","family":"Pike","given":"Malcolm C.","non-dropping-particle":"","parse-names":false,"suffix":""},{"dropping-particle":"","family":"Ayhan","given":"Miranda","non-dropping-particle":"","parse-names":false,"suffix":""},{"dropping-particle":"","family":"Moskowitz","given":"Chaya S.","non-dropping-particle":"","parse-names":false,"suffix":""},{"dropping-particle":"","family":"Morris","given":"Elizabeth A.","non-dropping-particle":"","parse-names":false,"suffix":""},{"dropping-particle":"","family":"Jochelson","given":"Maxine S.","non-dropping-particle":"","parse-names":false,"suffix":""}],"container-title":"Radiology","id":"ITEM-1","issue":"1","issued":{"date-parts":[["2019"]]},"page":"81-88","title":"Performance of dual-energy contrast-enhanced digital mammography for screening women at increased risk of breast cancer","type":"article-journal","volume":"293"},"uris":["http://www.mendeley.com/documents/?uuid=aac999f1-4f18-402e-b0a2-9afd91a985c6"]}],"mendeley":{"formattedCitation":"&lt;sup&gt;88&lt;/sup&gt;","plainTextFormattedCitation":"88","previouslyFormattedCitation":"&lt;sup&gt;87&lt;/sup&gt;"},"properties":{"noteIndex":0},"schema":"https://github.com/citation-style-language/schema/raw/master/csl-citation.json"}</w:instrText>
      </w:r>
      <w:r w:rsidR="00E30DA7">
        <w:rPr>
          <w:rFonts w:ascii="Calibri" w:hAnsi="Calibri" w:cs="Calibri"/>
          <w:sz w:val="24"/>
        </w:rPr>
        <w:fldChar w:fldCharType="separate"/>
      </w:r>
      <w:r w:rsidR="00C76A7D" w:rsidRPr="00C76A7D">
        <w:rPr>
          <w:rFonts w:ascii="Calibri" w:hAnsi="Calibri" w:cs="Calibri"/>
          <w:noProof/>
          <w:sz w:val="24"/>
          <w:vertAlign w:val="superscript"/>
        </w:rPr>
        <w:t>88</w:t>
      </w:r>
      <w:r w:rsidR="00E30DA7">
        <w:rPr>
          <w:rFonts w:ascii="Calibri" w:hAnsi="Calibri" w:cs="Calibri"/>
          <w:sz w:val="24"/>
        </w:rPr>
        <w:fldChar w:fldCharType="end"/>
      </w:r>
      <w:r w:rsidR="00E30DA7">
        <w:rPr>
          <w:rFonts w:ascii="Calibri" w:hAnsi="Calibri" w:cs="Calibri"/>
          <w:sz w:val="24"/>
        </w:rPr>
        <w:t xml:space="preserve">. </w:t>
      </w:r>
      <w:r w:rsidRPr="00F47EC4">
        <w:rPr>
          <w:rFonts w:ascii="Calibri" w:hAnsi="Calibri" w:cs="Calibri"/>
          <w:sz w:val="24"/>
        </w:rPr>
        <w:t>A</w:t>
      </w:r>
      <w:r>
        <w:rPr>
          <w:rFonts w:ascii="Calibri" w:hAnsi="Calibri" w:cs="Calibri"/>
          <w:sz w:val="24"/>
        </w:rPr>
        <w:t>s</w:t>
      </w:r>
      <w:r w:rsidRPr="00F47EC4">
        <w:rPr>
          <w:rFonts w:ascii="Calibri" w:hAnsi="Calibri" w:cs="Calibri"/>
          <w:sz w:val="24"/>
        </w:rPr>
        <w:t xml:space="preserve"> with MRI, the use of iodinated contrast agent is contra-indicated in women with known renal impairment.</w:t>
      </w:r>
    </w:p>
    <w:p w14:paraId="01388C20" w14:textId="77777777" w:rsidR="003A3FA2" w:rsidRPr="00F47EC4" w:rsidRDefault="003A3FA2" w:rsidP="00C76A7D">
      <w:pPr>
        <w:spacing w:line="480" w:lineRule="auto"/>
        <w:rPr>
          <w:rFonts w:ascii="Calibri" w:hAnsi="Calibri" w:cs="Calibri"/>
          <w:sz w:val="24"/>
        </w:rPr>
      </w:pPr>
    </w:p>
    <w:p w14:paraId="65096CEA" w14:textId="1DA64AED" w:rsidR="000849E4" w:rsidRPr="006140C2" w:rsidRDefault="003A3FA2" w:rsidP="006140C2">
      <w:pPr>
        <w:spacing w:line="480" w:lineRule="auto"/>
        <w:rPr>
          <w:rFonts w:ascii="Calibri" w:hAnsi="Calibri" w:cs="Calibri"/>
          <w:sz w:val="24"/>
        </w:rPr>
      </w:pPr>
      <w:r w:rsidRPr="00F47EC4">
        <w:rPr>
          <w:rFonts w:ascii="Calibri" w:hAnsi="Calibri" w:cs="Calibri"/>
          <w:sz w:val="24"/>
        </w:rPr>
        <w:t>CESM is a potentially useful screening tool for women at increased breast cancer risk. Clinical trials are cu</w:t>
      </w:r>
      <w:r>
        <w:rPr>
          <w:rFonts w:ascii="Calibri" w:hAnsi="Calibri" w:cs="Calibri"/>
          <w:sz w:val="24"/>
        </w:rPr>
        <w:t>rrently underway to establish it</w:t>
      </w:r>
      <w:r w:rsidRPr="00F47EC4">
        <w:rPr>
          <w:rFonts w:ascii="Calibri" w:hAnsi="Calibri" w:cs="Calibri"/>
          <w:sz w:val="24"/>
        </w:rPr>
        <w:t>s role in a risk-adapted, personalised approach to breast cancer screening</w:t>
      </w:r>
      <w:r w:rsidR="003E0FC8">
        <w:rPr>
          <w:rFonts w:ascii="Calibri" w:hAnsi="Calibri" w:cs="Calibri"/>
          <w:sz w:val="24"/>
        </w:rPr>
        <w:fldChar w:fldCharType="begin" w:fldLock="1"/>
      </w:r>
      <w:r w:rsidR="00C76A7D">
        <w:rPr>
          <w:rFonts w:ascii="Calibri" w:hAnsi="Calibri" w:cs="Calibri"/>
          <w:sz w:val="24"/>
        </w:rPr>
        <w:instrText>ADDIN CSL_CITATION {"citationItems":[{"id":"ITEM-1","itemData":{"URL":"https://clinicaltrials.gov/ct2/show/NCT04097366","accessed":{"date-parts":[["2020","10","27"]]},"author":[{"dropping-particle":"","family":"ClinicalTrials.gov","given":"","non-dropping-particle":"","parse-names":false,"suffix":""}],"id":"ITEM-1","issued":{"date-parts":[["0"]]},"title":"Breast Screening - Risk Adaptive Imaging for Density (BRAID)","type":"webpage"},"uris":["http://www.mendeley.com/documents/?uuid=38c6d860-528e-442a-8656-ee79e788a020"]}],"mendeley":{"formattedCitation":"&lt;sup&gt;39&lt;/sup&gt;","plainTextFormattedCitation":"39","previouslyFormattedCitation":"&lt;sup&gt;39&lt;/sup&gt;"},"properties":{"noteIndex":0},"schema":"https://github.com/citation-style-language/schema/raw/master/csl-citation.json"}</w:instrText>
      </w:r>
      <w:r w:rsidR="003E0FC8">
        <w:rPr>
          <w:rFonts w:ascii="Calibri" w:hAnsi="Calibri" w:cs="Calibri"/>
          <w:sz w:val="24"/>
        </w:rPr>
        <w:fldChar w:fldCharType="separate"/>
      </w:r>
      <w:r w:rsidR="00CA5E30" w:rsidRPr="00CA5E30">
        <w:rPr>
          <w:rFonts w:ascii="Calibri" w:hAnsi="Calibri" w:cs="Calibri"/>
          <w:noProof/>
          <w:sz w:val="24"/>
          <w:vertAlign w:val="superscript"/>
        </w:rPr>
        <w:t>39</w:t>
      </w:r>
      <w:r w:rsidR="003E0FC8">
        <w:rPr>
          <w:rFonts w:ascii="Calibri" w:hAnsi="Calibri" w:cs="Calibri"/>
          <w:sz w:val="24"/>
        </w:rPr>
        <w:fldChar w:fldCharType="end"/>
      </w:r>
      <w:r w:rsidRPr="00F47EC4">
        <w:rPr>
          <w:rFonts w:ascii="Calibri" w:hAnsi="Calibri" w:cs="Calibri"/>
          <w:sz w:val="24"/>
        </w:rPr>
        <w:t>. It has clear benefits for women not currently well-served by conventional mammography, providing the increased sensitivity achievable from a vascular-based breast cancer screening test.</w:t>
      </w:r>
    </w:p>
    <w:p w14:paraId="4B885D75" w14:textId="77777777" w:rsidR="000849E4" w:rsidRDefault="000849E4" w:rsidP="00C76A7D">
      <w:pPr>
        <w:pStyle w:val="CommentText"/>
        <w:spacing w:line="480" w:lineRule="auto"/>
        <w:rPr>
          <w:rFonts w:asciiTheme="majorHAnsi" w:hAnsiTheme="majorHAnsi" w:cstheme="majorHAnsi"/>
          <w:sz w:val="24"/>
          <w:szCs w:val="24"/>
        </w:rPr>
      </w:pPr>
    </w:p>
    <w:p w14:paraId="2E374712" w14:textId="77777777" w:rsidR="000849E4" w:rsidRPr="000849E4" w:rsidRDefault="000849E4" w:rsidP="00C76A7D">
      <w:pPr>
        <w:pStyle w:val="CommentText"/>
        <w:spacing w:line="480" w:lineRule="auto"/>
        <w:rPr>
          <w:rFonts w:asciiTheme="majorHAnsi" w:hAnsiTheme="majorHAnsi" w:cstheme="majorHAnsi"/>
          <w:b/>
          <w:sz w:val="24"/>
          <w:szCs w:val="24"/>
        </w:rPr>
      </w:pPr>
      <w:r w:rsidRPr="000849E4">
        <w:rPr>
          <w:rFonts w:asciiTheme="majorHAnsi" w:hAnsiTheme="majorHAnsi" w:cstheme="majorHAnsi"/>
          <w:b/>
          <w:sz w:val="24"/>
          <w:szCs w:val="24"/>
        </w:rPr>
        <w:t>Abbreviated MRI</w:t>
      </w:r>
    </w:p>
    <w:p w14:paraId="2B7ED97E" w14:textId="2A79803B" w:rsidR="000419DB" w:rsidRPr="000419DB" w:rsidRDefault="000419DB" w:rsidP="00C76A7D">
      <w:pPr>
        <w:pStyle w:val="CommentText"/>
        <w:spacing w:line="480" w:lineRule="auto"/>
        <w:rPr>
          <w:rFonts w:asciiTheme="majorHAnsi" w:hAnsiTheme="majorHAnsi" w:cstheme="majorHAnsi"/>
          <w:sz w:val="24"/>
          <w:szCs w:val="24"/>
        </w:rPr>
      </w:pPr>
      <w:r w:rsidRPr="000419DB">
        <w:rPr>
          <w:rFonts w:asciiTheme="majorHAnsi" w:hAnsiTheme="majorHAnsi" w:cstheme="majorHAnsi"/>
          <w:sz w:val="24"/>
          <w:szCs w:val="24"/>
        </w:rPr>
        <w:t>Currently, MRI screening is only recommended for high-risk women (especially those</w:t>
      </w:r>
      <w:r w:rsidR="000849E4">
        <w:rPr>
          <w:rFonts w:asciiTheme="majorHAnsi" w:hAnsiTheme="majorHAnsi" w:cstheme="majorHAnsi"/>
          <w:sz w:val="24"/>
          <w:szCs w:val="24"/>
        </w:rPr>
        <w:t xml:space="preserve"> with a history of </w:t>
      </w:r>
      <w:r w:rsidR="003D77CC">
        <w:rPr>
          <w:rFonts w:asciiTheme="majorHAnsi" w:hAnsiTheme="majorHAnsi" w:cstheme="majorHAnsi"/>
          <w:sz w:val="24"/>
          <w:szCs w:val="24"/>
        </w:rPr>
        <w:t>prior thoracic radiotherapy and</w:t>
      </w:r>
      <w:r w:rsidR="000849E4">
        <w:rPr>
          <w:rFonts w:asciiTheme="majorHAnsi" w:hAnsiTheme="majorHAnsi" w:cstheme="majorHAnsi"/>
          <w:sz w:val="24"/>
          <w:szCs w:val="24"/>
        </w:rPr>
        <w:t xml:space="preserve"> strong </w:t>
      </w:r>
      <w:r w:rsidRPr="000419DB">
        <w:rPr>
          <w:rFonts w:asciiTheme="majorHAnsi" w:hAnsiTheme="majorHAnsi" w:cstheme="majorHAnsi"/>
          <w:sz w:val="24"/>
          <w:szCs w:val="24"/>
        </w:rPr>
        <w:t xml:space="preserve"> familial risk of breast cancer, </w:t>
      </w:r>
      <w:r w:rsidR="000849E4">
        <w:rPr>
          <w:rFonts w:asciiTheme="majorHAnsi" w:hAnsiTheme="majorHAnsi" w:cstheme="majorHAnsi"/>
          <w:sz w:val="24"/>
          <w:szCs w:val="24"/>
        </w:rPr>
        <w:t xml:space="preserve">especially </w:t>
      </w:r>
      <w:r w:rsidRPr="000419DB">
        <w:rPr>
          <w:rFonts w:asciiTheme="majorHAnsi" w:hAnsiTheme="majorHAnsi" w:cstheme="majorHAnsi"/>
          <w:sz w:val="24"/>
          <w:szCs w:val="24"/>
        </w:rPr>
        <w:t>BRCA1/2 carriers) who are invited for annual examination. While there is considerable evidence for the high sensitivity for MRI, it is only cost effective in high risk women</w:t>
      </w:r>
      <w:r w:rsidR="00E30DA7">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01/jama.295.20.2374","ISSN":"00987484","PMID":"16720823","abstract":"Context: Women with inherited BRCA1/2 mutations are at high risk for breast cancer, which mammography often misses. Screening with contrast-enhanced breast magnetic resonance imaging (MRI) detects cancer earlier but increases costs and results in more false-positive scans. Objective: To evaluate the cost-effectiveness of screening BRCA1/2 mutation carriers with mammography plus breast MRI compared with mammography alone. Design, Setting, and Patients: A computer model that simulates the life histories of individual BRCA1/2 mutation carriers, incorporating the effects of mammographic and MRI screening was used. The accuracy of mammography and breast MRI was estimated from published data in high-risk women. Breast cancer survival in the absence of screening was based on the Surveillance, Epidemiology and End Results database of breast cancer patients diagnosed in the prescreening period (1975-1981), adjusted for the current use of adjuvant therapy. Utilization rates and costs of diagnostic and treatment interventions were based on a combination of published literature and Medicare payments for 2005. Main Outcome Measures: The survival benefit, incremental costs, and costeffectiveness of MRI screening strategies, which varied by ages of starting and stopping MRI screening, were computed separately for BRCA1 and BRCA2 mutation carriers. Results: Screening strategies that incorporate annual MRI as well as annual mammography have a cost per quality-adjusted life-year (QALY) gained ranging from less than $45 000 to more than $700 000, depending on the ages selected for MRI screening and the specific BRCA mutation. Relative to screening with mammography alone, the cost per QALY gained by adding MRI from ages 35 to 54 years is $55 420 for BRCA1 mutation carriers, $130 695 for BRCA2 mutation carriers, and $98 454 for BRCA2 mutation carriers who have mammographically dense breasts. Conclusions: Breast MRI screening is more cost-effective for BRCA1 than BRCA2 mutation carriers. The cost-effectiveness of adding MRI to mammography varies greatly by age. ©2006 American Medical Association. All rights reserved.","author":[{"dropping-particle":"","family":"Plevritis","given":"Sylvia K.","non-dropping-particle":"","parse-names":false,"suffix":""},{"dropping-particle":"","family":"Kurian","given":"Allison W.","non-dropping-particle":"","parse-names":false,"suffix":""},{"dropping-particle":"","family":"Sigal","given":"Bronislava M.","non-dropping-particle":"","parse-names":false,"suffix":""},{"dropping-particle":"","family":"Daniel","given":"Bruce L.","non-dropping-particle":"","parse-names":false,"suffix":""},{"dropping-particle":"","family":"Ikeda","given":"Debra M.","non-dropping-particle":"","parse-names":false,"suffix":""},{"dropping-particle":"","family":"Stockdale","given":"Frank E.","non-dropping-particle":"","parse-names":false,"suffix":""},{"dropping-particle":"","family":"Garber","given":"Alan M.","non-dropping-particle":"","parse-names":false,"suffix":""}],"container-title":"Journal of the American Medical Association","id":"ITEM-1","issue":"20","issued":{"date-parts":[["2006","5","24"]]},"page":"2374-2384","publisher":"JAMA","title":"Cost-effectiveness of screening BRCA1/2 mutation carriers with breast magnetic resonance imaging","type":"article-journal","volume":"295"},"uris":["http://www.mendeley.com/documents/?uuid=a94f7081-55a0-4554-b393-675d46938237"]},{"id":"ITEM-2","itemData":{"DOI":"10.1186/s13058-014-0417-7","ISSN":"1465542X","PMID":"25346388","abstract":"Introduction: Percent mammographic density (PMD) is associated with an increased risk of interval breast cancer in screening programs, as are younger age, pre-menopausal status, lower body mass index and hormone therapy. These factors are also associated with variations in PMD. We have examined whether these variables influence the relative frequency of interval and screen-detected breast cancer, independently or through their associations with PMD. We also examined the association of tumor size with PMD and dense and non-dense areas in screen-detected and interval breast cancers. Methods: We used data from three case-control studies nested in screened populations. Interval breast cancer was defined as invasive breast cancer detected within 12 months of a negative mammogram. We used a computer-assisted method of measuring the dense and total areas of breast tissue in the first (baseline) mammogram taken at entry to screening programs and calculated the non-dense area and PMD. We compared these mammographic features, and other risk factors at baseline, in women with screen-detected (n = 718) and interval breast cancer (n = 125). Results: In multi-variable analysis, the baseline characteristics of younger age, greater dense area and smaller non-dense mammographic area were significantly associated with interval breast cancer compared to screen-detected breast cancer. Compared to screen-detected breast cancers, interval cancers had a larger maximum tumor diameter within each mammographic measure. Conclusions: Age and the dense and non-dense areas in the baseline mammogram were independently associated with interval breast cancers in screening programs. These results suggest that decreased detection of cancers caused by the area of dense tissue, and more rapid growth associated with a smaller non-dense area, may both contribute to risk of interval breast cancer. Tailoring screening to individual mammographic characteristics at baseline may reduce the number of interval cancers.","author":[{"dropping-particle":"","family":"Boyd","given":"Norman F.","non-dropping-particle":"","parse-names":false,"suffix":""},{"dropping-particle":"","family":"Huszti","given":"Ella","non-dropping-particle":"","parse-names":false,"suffix":""},{"dropping-particle":"","family":"Melnichouk","given":"Olga","non-dropping-particle":"","parse-names":false,"suffix":""},{"dropping-particle":"","family":"Martin","given":"Lisa J.","non-dropping-particle":"","parse-names":false,"suffix":""},{"dropping-particle":"","family":"Hislop","given":"Greg","non-dropping-particle":"","parse-names":false,"suffix":""},{"dropping-particle":"","family":"Chiarelli","given":"Anna","non-dropping-particle":"","parse-names":false,"suffix":""},{"dropping-particle":"","family":"Yaffe","given":"Martin J.","non-dropping-particle":"","parse-names":false,"suffix":""},{"dropping-particle":"","family":"Minkin","given":"Salomon","non-dropping-particle":"","parse-names":false,"suffix":""}],"container-title":"Breast Cancer Research","id":"ITEM-2","issue":"1","issued":{"date-parts":[["2014","8","26"]]},"page":"417","publisher":"BioMed Central Ltd.","title":"Mammographic features associated with interval breast cancers in screening programs","type":"article-journal","volume":"16"},"uris":["http://www.mendeley.com/documents/?uuid=dcb5549a-87a8-4278-8f35-7d285fe8acb8"]}],"mendeley":{"formattedCitation":"&lt;sup&gt;100,101&lt;/sup&gt;","plainTextFormattedCitation":"100,101","previouslyFormattedCitation":"&lt;sup&gt;99,100&lt;/sup&gt;"},"properties":{"noteIndex":0},"schema":"https://github.com/citation-style-language/schema/raw/master/csl-citation.json"}</w:instrText>
      </w:r>
      <w:r w:rsidR="00E30DA7">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00,101</w:t>
      </w:r>
      <w:r w:rsidR="00E30DA7">
        <w:rPr>
          <w:rFonts w:asciiTheme="majorHAnsi" w:hAnsiTheme="majorHAnsi" w:cstheme="majorHAnsi"/>
          <w:sz w:val="24"/>
          <w:szCs w:val="24"/>
        </w:rPr>
        <w:fldChar w:fldCharType="end"/>
      </w:r>
      <w:r w:rsidR="00E30DA7">
        <w:rPr>
          <w:rFonts w:asciiTheme="majorHAnsi" w:hAnsiTheme="majorHAnsi" w:cstheme="majorHAnsi"/>
          <w:sz w:val="24"/>
          <w:szCs w:val="24"/>
        </w:rPr>
        <w:t>.</w:t>
      </w:r>
      <w:r w:rsidRPr="000419DB">
        <w:rPr>
          <w:rFonts w:asciiTheme="majorHAnsi" w:hAnsiTheme="majorHAnsi" w:cstheme="majorHAnsi"/>
          <w:sz w:val="24"/>
          <w:szCs w:val="24"/>
        </w:rPr>
        <w:t xml:space="preserve"> The use of abbreviated MRI (ABB-MRI) protocols for the detection of breast cancer has gained increasing attention as these acquire a shortened version of the standard full diagnostic protocol (FDP-MRI) in a third of the time with reduced reading times, reducing the cost of the examination considerably</w:t>
      </w:r>
      <w:r w:rsidR="00E30DA7">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200/JCO.2013.52.5386","ISSN":"15277755","PMID":"24958821","abstract":"Purpose: We investigated whether an abbreviated protocol (AP), consisting of only one pre- and one postcontrast acquisition and their derived images (first postcontrast subtracted [FAST] and maximum-intensity projection [MIP] images), was suitable for breast magnetic resonance imaging (MRI) screening. Methods: We conducted a prospective observational reader study in 443 women at mildly to moderately increased risk who underwent 606 screening MRIs. Eligible women had normal or benign digital mammograms and, for those with heterogeneously dense or extremely dense breasts (n = 427), normal or benign ultrasounds. Expert radiologists reviewed the MIP image first to search for significant enhancement and then reviewed the complete AP (consisting of MIP and FAST images and optionally their nonsubtracted source images) to characterize enhancement and establish a diagnosis. Only thereafter was the regular full diagnostic protocol (FDP) analyzed. Results: MRI acquisition time for FDP was 17 minutes, versus 3 minutes for the AP. Average time to read the single MIP and complete AP was 2.8 and 28 seconds, respectively. Eleven breast cancers (four ductal carcinomas in situ and seven invasive cancers; all T1N0 intermediate or high grade) were diagnosed, for an additional cancer yield of 18.2 per 1,000. MIP readings were positive in 10 (90.9%) of 11 cancers and allowed establishment of the absence of breast cancer, with a negative predictive value (NPV) of 99.8% (418 of 419). Interpretation of the complete AP, as with the FDP, allowed diagnosis of all cancers (11 [100%] of 11). Specificity and positive predictive value (PPV) of AP versus FDP were equivalent (94.3% v 93.9% and 24.4% v 23.4%, respectively). Conclusion: An MRI acquisition time of 3 minutes and an expert radiologist MIP image reading time of 3 seconds are sufficient to establish the absence of breast cancer, with an NPV of 99.8%. With a reading time &lt; 30 seconds for the complete AP, diagnostic accuracy was equivalent to that of the FDP and resulted in an additional cancer yield of 18.2 per 1,000. © 2014 by American Society of Clinical Oncology.","author":[{"dropping-particle":"","family":"Kuhl","given":"Christiane K.","non-dropping-particle":"","parse-names":false,"suffix":""},{"dropping-particle":"","family":"Schrading","given":"Simone","non-dropping-particle":"","parse-names":false,"suffix":""},{"dropping-particle":"","family":"Strobel","given":"Kevin","non-dropping-particle":"","parse-names":false,"suffix":""},{"dropping-particle":"","family":"Schild","given":"Hans H.","non-dropping-particle":"","parse-names":false,"suffix":""},{"dropping-particle":"","family":"Hilgers","given":"Ralf Dieter","non-dropping-particle":"","parse-names":false,"suffix":""},{"dropping-particle":"","family":"Bieling","given":"Heribert B.","non-dropping-particle":"","parse-names":false,"suffix":""}],"container-title":"Journal of Clinical Oncology","id":"ITEM-1","issue":"22","issued":{"date-parts":[["2014"]]},"page":"2304-2310","title":"Abbreviated breast Magnetic Resonance Imaging (MRI): First postcontrast subtracted images and maximum-intensity projection - A novel approach to breast cancer screening with MRI","type":"article-journal","volume":"32"},"uris":["http://www.mendeley.com/documents/?uuid=541c9cd0-ec63-454d-8c7a-bf4b17670caf"]}],"mendeley":{"formattedCitation":"&lt;sup&gt;102&lt;/sup&gt;","plainTextFormattedCitation":"102","previouslyFormattedCitation":"&lt;sup&gt;101&lt;/sup&gt;"},"properties":{"noteIndex":0},"schema":"https://github.com/citation-style-language/schema/raw/master/csl-citation.json"}</w:instrText>
      </w:r>
      <w:r w:rsidR="00E30DA7">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02</w:t>
      </w:r>
      <w:r w:rsidR="00E30DA7">
        <w:rPr>
          <w:rFonts w:asciiTheme="majorHAnsi" w:hAnsiTheme="majorHAnsi" w:cstheme="majorHAnsi"/>
          <w:sz w:val="24"/>
          <w:szCs w:val="24"/>
        </w:rPr>
        <w:fldChar w:fldCharType="end"/>
      </w:r>
      <w:r w:rsidRPr="000419DB">
        <w:rPr>
          <w:rFonts w:asciiTheme="majorHAnsi" w:hAnsiTheme="majorHAnsi" w:cstheme="majorHAnsi"/>
          <w:sz w:val="24"/>
          <w:szCs w:val="24"/>
        </w:rPr>
        <w:t xml:space="preserve">. </w:t>
      </w:r>
    </w:p>
    <w:p w14:paraId="3C6A9363" w14:textId="77777777" w:rsidR="000419DB" w:rsidRPr="000419DB" w:rsidRDefault="000419DB" w:rsidP="00C76A7D">
      <w:pPr>
        <w:pStyle w:val="CommentText"/>
        <w:spacing w:line="480" w:lineRule="auto"/>
        <w:rPr>
          <w:rFonts w:asciiTheme="majorHAnsi" w:hAnsiTheme="majorHAnsi" w:cstheme="majorHAnsi"/>
          <w:sz w:val="24"/>
          <w:szCs w:val="24"/>
        </w:rPr>
      </w:pPr>
    </w:p>
    <w:p w14:paraId="5FA503EC" w14:textId="606EC979" w:rsidR="000419DB" w:rsidRPr="000419DB" w:rsidRDefault="000419DB" w:rsidP="00C76A7D">
      <w:pPr>
        <w:pStyle w:val="CommentText"/>
        <w:spacing w:line="480" w:lineRule="auto"/>
        <w:rPr>
          <w:rFonts w:asciiTheme="majorHAnsi" w:hAnsiTheme="majorHAnsi" w:cstheme="majorHAnsi"/>
          <w:sz w:val="24"/>
          <w:szCs w:val="24"/>
        </w:rPr>
      </w:pPr>
      <w:r w:rsidRPr="000419DB">
        <w:rPr>
          <w:rFonts w:asciiTheme="majorHAnsi" w:hAnsiTheme="majorHAnsi" w:cstheme="majorHAnsi"/>
          <w:sz w:val="24"/>
          <w:szCs w:val="24"/>
        </w:rPr>
        <w:t>An abbreviated protocol generally includes an unenhanced T</w:t>
      </w:r>
      <w:r w:rsidRPr="000419DB">
        <w:rPr>
          <w:rFonts w:asciiTheme="majorHAnsi" w:hAnsiTheme="majorHAnsi" w:cstheme="majorHAnsi"/>
          <w:sz w:val="24"/>
          <w:szCs w:val="24"/>
          <w:vertAlign w:val="subscript"/>
        </w:rPr>
        <w:t>1</w:t>
      </w:r>
      <w:r w:rsidRPr="000419DB">
        <w:rPr>
          <w:rFonts w:asciiTheme="majorHAnsi" w:hAnsiTheme="majorHAnsi" w:cstheme="majorHAnsi"/>
          <w:sz w:val="24"/>
          <w:szCs w:val="24"/>
        </w:rPr>
        <w:t>-weighted (T</w:t>
      </w:r>
      <w:r w:rsidRPr="000419DB">
        <w:rPr>
          <w:rFonts w:asciiTheme="majorHAnsi" w:hAnsiTheme="majorHAnsi" w:cstheme="majorHAnsi"/>
          <w:sz w:val="24"/>
          <w:szCs w:val="24"/>
          <w:vertAlign w:val="subscript"/>
        </w:rPr>
        <w:t>1</w:t>
      </w:r>
      <w:r w:rsidRPr="000419DB">
        <w:rPr>
          <w:rFonts w:asciiTheme="majorHAnsi" w:hAnsiTheme="majorHAnsi" w:cstheme="majorHAnsi"/>
          <w:sz w:val="24"/>
          <w:szCs w:val="24"/>
        </w:rPr>
        <w:t>W) sequence with at least one post-contrast T</w:t>
      </w:r>
      <w:r w:rsidRPr="000419DB">
        <w:rPr>
          <w:rFonts w:asciiTheme="majorHAnsi" w:hAnsiTheme="majorHAnsi" w:cstheme="majorHAnsi"/>
          <w:sz w:val="24"/>
          <w:szCs w:val="24"/>
          <w:vertAlign w:val="subscript"/>
        </w:rPr>
        <w:t>1</w:t>
      </w:r>
      <w:r w:rsidRPr="000419DB">
        <w:rPr>
          <w:rFonts w:asciiTheme="majorHAnsi" w:hAnsiTheme="majorHAnsi" w:cstheme="majorHAnsi"/>
          <w:sz w:val="24"/>
          <w:szCs w:val="24"/>
        </w:rPr>
        <w:t xml:space="preserve">W examination from which subtraction and 3D maximum-intensity projection (MIP) images can be generated. Kuhl et al. reported the first prospective reader study evaluating ABB-MRI as a screening technique in a cohort of asymptomatic women with mild to moderate risk of breast cancer, finding a sensitivity of 91% and </w:t>
      </w:r>
      <w:r w:rsidRPr="000419DB">
        <w:rPr>
          <w:rFonts w:asciiTheme="majorHAnsi" w:hAnsiTheme="majorHAnsi" w:cstheme="majorHAnsi"/>
          <w:sz w:val="24"/>
          <w:szCs w:val="24"/>
        </w:rPr>
        <w:lastRenderedPageBreak/>
        <w:t>negative predictive value of 99% using only MIP images with an average reading time of just 3 seconds</w:t>
      </w:r>
      <w:r w:rsidR="00E30DA7">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200/JCO.2013.52.5386","ISSN":"15277755","PMID":"24958821","abstract":"Purpose: We investigated whether an abbreviated protocol (AP), consisting of only one pre- and one postcontrast acquisition and their derived images (first postcontrast subtracted [FAST] and maximum-intensity projection [MIP] images), was suitable for breast magnetic resonance imaging (MRI) screening. Methods: We conducted a prospective observational reader study in 443 women at mildly to moderately increased risk who underwent 606 screening MRIs. Eligible women had normal or benign digital mammograms and, for those with heterogeneously dense or extremely dense breasts (n = 427), normal or benign ultrasounds. Expert radiologists reviewed the MIP image first to search for significant enhancement and then reviewed the complete AP (consisting of MIP and FAST images and optionally their nonsubtracted source images) to characterize enhancement and establish a diagnosis. Only thereafter was the regular full diagnostic protocol (FDP) analyzed. Results: MRI acquisition time for FDP was 17 minutes, versus 3 minutes for the AP. Average time to read the single MIP and complete AP was 2.8 and 28 seconds, respectively. Eleven breast cancers (four ductal carcinomas in situ and seven invasive cancers; all T1N0 intermediate or high grade) were diagnosed, for an additional cancer yield of 18.2 per 1,000. MIP readings were positive in 10 (90.9%) of 11 cancers and allowed establishment of the absence of breast cancer, with a negative predictive value (NPV) of 99.8% (418 of 419). Interpretation of the complete AP, as with the FDP, allowed diagnosis of all cancers (11 [100%] of 11). Specificity and positive predictive value (PPV) of AP versus FDP were equivalent (94.3% v 93.9% and 24.4% v 23.4%, respectively). Conclusion: An MRI acquisition time of 3 minutes and an expert radiologist MIP image reading time of 3 seconds are sufficient to establish the absence of breast cancer, with an NPV of 99.8%. With a reading time &lt; 30 seconds for the complete AP, diagnostic accuracy was equivalent to that of the FDP and resulted in an additional cancer yield of 18.2 per 1,000. © 2014 by American Society of Clinical Oncology.","author":[{"dropping-particle":"","family":"Kuhl","given":"Christiane K.","non-dropping-particle":"","parse-names":false,"suffix":""},{"dropping-particle":"","family":"Schrading","given":"Simone","non-dropping-particle":"","parse-names":false,"suffix":""},{"dropping-particle":"","family":"Strobel","given":"Kevin","non-dropping-particle":"","parse-names":false,"suffix":""},{"dropping-particle":"","family":"Schild","given":"Hans H.","non-dropping-particle":"","parse-names":false,"suffix":""},{"dropping-particle":"","family":"Hilgers","given":"Ralf Dieter","non-dropping-particle":"","parse-names":false,"suffix":""},{"dropping-particle":"","family":"Bieling","given":"Heribert B.","non-dropping-particle":"","parse-names":false,"suffix":""}],"container-title":"Journal of Clinical Oncology","id":"ITEM-1","issue":"22","issued":{"date-parts":[["2014"]]},"page":"2304-2310","title":"Abbreviated breast Magnetic Resonance Imaging (MRI): First postcontrast subtracted images and maximum-intensity projection - A novel approach to breast cancer screening with MRI","type":"article-journal","volume":"32"},"uris":["http://www.mendeley.com/documents/?uuid=541c9cd0-ec63-454d-8c7a-bf4b17670caf"]}],"mendeley":{"formattedCitation":"&lt;sup&gt;102&lt;/sup&gt;","plainTextFormattedCitation":"102","previouslyFormattedCitation":"&lt;sup&gt;101&lt;/sup&gt;"},"properties":{"noteIndex":0},"schema":"https://github.com/citation-style-language/schema/raw/master/csl-citation.json"}</w:instrText>
      </w:r>
      <w:r w:rsidR="00E30DA7">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02</w:t>
      </w:r>
      <w:r w:rsidR="00E30DA7">
        <w:rPr>
          <w:rFonts w:asciiTheme="majorHAnsi" w:hAnsiTheme="majorHAnsi" w:cstheme="majorHAnsi"/>
          <w:sz w:val="24"/>
          <w:szCs w:val="24"/>
        </w:rPr>
        <w:fldChar w:fldCharType="end"/>
      </w:r>
      <w:r w:rsidR="00E30DA7">
        <w:rPr>
          <w:rFonts w:asciiTheme="majorHAnsi" w:hAnsiTheme="majorHAnsi" w:cstheme="majorHAnsi"/>
          <w:sz w:val="24"/>
          <w:szCs w:val="24"/>
        </w:rPr>
        <w:t xml:space="preserve">. </w:t>
      </w:r>
      <w:r w:rsidRPr="000419DB">
        <w:rPr>
          <w:rFonts w:asciiTheme="majorHAnsi" w:hAnsiTheme="majorHAnsi" w:cstheme="majorHAnsi"/>
          <w:sz w:val="24"/>
          <w:szCs w:val="24"/>
        </w:rPr>
        <w:t>These both increased to 100% with the addition of the T</w:t>
      </w:r>
      <w:r w:rsidRPr="000419DB">
        <w:rPr>
          <w:rFonts w:asciiTheme="majorHAnsi" w:hAnsiTheme="majorHAnsi" w:cstheme="majorHAnsi"/>
          <w:sz w:val="24"/>
          <w:szCs w:val="24"/>
          <w:vertAlign w:val="subscript"/>
        </w:rPr>
        <w:t>1</w:t>
      </w:r>
      <w:r w:rsidRPr="000419DB">
        <w:rPr>
          <w:rFonts w:asciiTheme="majorHAnsi" w:hAnsiTheme="majorHAnsi" w:cstheme="majorHAnsi"/>
          <w:sz w:val="24"/>
          <w:szCs w:val="24"/>
        </w:rPr>
        <w:t xml:space="preserve">W post-contrast images in a reading time of ~30 seconds. A large number of studies have since investigated abbreviated MRI, though the protocols used vary between institutions. </w:t>
      </w:r>
    </w:p>
    <w:p w14:paraId="58944F19" w14:textId="77777777" w:rsidR="000419DB" w:rsidRPr="000419DB" w:rsidRDefault="000419DB" w:rsidP="00C76A7D">
      <w:pPr>
        <w:pStyle w:val="CommentText"/>
        <w:spacing w:line="480" w:lineRule="auto"/>
        <w:rPr>
          <w:rFonts w:asciiTheme="majorHAnsi" w:hAnsiTheme="majorHAnsi" w:cstheme="majorHAnsi"/>
          <w:sz w:val="24"/>
          <w:szCs w:val="24"/>
        </w:rPr>
      </w:pPr>
    </w:p>
    <w:p w14:paraId="4CAB4E2B" w14:textId="6A0D021B" w:rsidR="000419DB" w:rsidRPr="000419DB" w:rsidRDefault="000419DB" w:rsidP="00C76A7D">
      <w:pPr>
        <w:pStyle w:val="CommentText"/>
        <w:spacing w:line="480" w:lineRule="auto"/>
        <w:rPr>
          <w:rFonts w:asciiTheme="majorHAnsi" w:hAnsiTheme="majorHAnsi" w:cstheme="majorHAnsi"/>
          <w:sz w:val="24"/>
          <w:szCs w:val="24"/>
        </w:rPr>
      </w:pPr>
      <w:r w:rsidRPr="000419DB">
        <w:rPr>
          <w:rFonts w:asciiTheme="majorHAnsi" w:hAnsiTheme="majorHAnsi" w:cstheme="majorHAnsi"/>
          <w:sz w:val="24"/>
          <w:szCs w:val="24"/>
        </w:rPr>
        <w:t>A meta-analysis of 5 studies (including 2588 patients with 62 cancers) comparing ABB-MRI and FDP-MRI in a screening setting found a comparable diagnostic performance (area under the summary receiver operating characteristic curve (AUC) 0.94 and 0.97, respectively) and no statistically significant differences in sensitivity and specificity between the two protocols (p = 0.18 and 0.27)</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16/j.crad.2020.08.036","ISSN":"00099260","author":[{"dropping-particle":"","family":"Baxter","given":"G.C.","non-dropping-particle":"","parse-names":false,"suffix":""},{"dropping-particle":"","family":"Selamoglu","given":"A.","non-dropping-particle":"","parse-names":false,"suffix":""},{"dropping-particle":"","family":"Mackay","given":"J.W.","non-dropping-particle":"","parse-names":false,"suffix":""},{"dropping-particle":"","family":"Bond","given":"S.","non-dropping-particle":"","parse-names":false,"suffix":""},{"dropping-particle":"","family":"Gray","given":"E.","non-dropping-particle":"","parse-names":false,"suffix":""},{"dropping-particle":"","family":"Gilbert","given":"F.J.","non-dropping-particle":"","parse-names":false,"suffix":""}],"container-title":"Clinical Radiology","id":"ITEM-1","issued":{"date-parts":[["2020","10","5"]]},"publisher":"W.B. Saunders","title":"A meta-analysis comparing the diagnostic performance of abbreviated MRI and a full diagnostic protocol in breast cancer","type":"article-journal"},"uris":["http://www.mendeley.com/documents/?uuid=bc02f081-65a4-471d-ba17-02ca3e398902"]}],"mendeley":{"formattedCitation":"&lt;sup&gt;103&lt;/sup&gt;","plainTextFormattedCitation":"103","previouslyFormattedCitation":"&lt;sup&gt;102&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03</w:t>
      </w:r>
      <w:r w:rsidR="00C22D91">
        <w:rPr>
          <w:rFonts w:asciiTheme="majorHAnsi" w:hAnsiTheme="majorHAnsi" w:cstheme="majorHAnsi"/>
          <w:sz w:val="24"/>
          <w:szCs w:val="24"/>
        </w:rPr>
        <w:fldChar w:fldCharType="end"/>
      </w:r>
      <w:r w:rsidR="00C22D91">
        <w:rPr>
          <w:rFonts w:asciiTheme="majorHAnsi" w:hAnsiTheme="majorHAnsi" w:cstheme="majorHAnsi"/>
          <w:sz w:val="24"/>
          <w:szCs w:val="24"/>
        </w:rPr>
        <w:t>.</w:t>
      </w:r>
      <w:r w:rsidRPr="000419DB">
        <w:rPr>
          <w:rFonts w:asciiTheme="majorHAnsi" w:hAnsiTheme="majorHAnsi" w:cstheme="majorHAnsi"/>
          <w:sz w:val="24"/>
          <w:szCs w:val="24"/>
        </w:rPr>
        <w:t xml:space="preserve"> Pooling 8 studies using enriched cohorts (1432 patients with 540 cancers), ABB-MRI and FDP-MRI were shown to be diagnostically equivalent (AUCs 0.94 and 0.95, respectively). While this appears promising, combined cohorts enriched with problem solving, preoperative staging and selected cases do not reflect the clinical setting of interest and outcome measures should be interpreted as such. To date, there have been few prospective studies evaluating ABB-MRI in a purely screening setting. </w:t>
      </w:r>
    </w:p>
    <w:p w14:paraId="62E2AA86" w14:textId="77777777" w:rsidR="000419DB" w:rsidRPr="000419DB" w:rsidRDefault="000419DB" w:rsidP="00C76A7D">
      <w:pPr>
        <w:pStyle w:val="CommentText"/>
        <w:spacing w:line="480" w:lineRule="auto"/>
        <w:rPr>
          <w:rFonts w:asciiTheme="majorHAnsi" w:hAnsiTheme="majorHAnsi" w:cstheme="majorHAnsi"/>
          <w:sz w:val="24"/>
          <w:szCs w:val="24"/>
        </w:rPr>
      </w:pPr>
    </w:p>
    <w:p w14:paraId="2CB4CDE4" w14:textId="48A6B8EB" w:rsidR="000419DB" w:rsidRPr="000419DB" w:rsidRDefault="000419DB" w:rsidP="00C76A7D">
      <w:pPr>
        <w:pStyle w:val="CommentText"/>
        <w:spacing w:line="480" w:lineRule="auto"/>
        <w:rPr>
          <w:rFonts w:asciiTheme="majorHAnsi" w:hAnsiTheme="majorHAnsi" w:cstheme="majorHAnsi"/>
          <w:sz w:val="24"/>
          <w:szCs w:val="24"/>
        </w:rPr>
      </w:pPr>
      <w:r w:rsidRPr="000419DB">
        <w:rPr>
          <w:rFonts w:asciiTheme="majorHAnsi" w:hAnsiTheme="majorHAnsi" w:cstheme="majorHAnsi"/>
          <w:sz w:val="24"/>
          <w:szCs w:val="24"/>
        </w:rPr>
        <w:t>For women  a</w:t>
      </w:r>
      <w:r w:rsidR="003D77CC">
        <w:rPr>
          <w:rFonts w:asciiTheme="majorHAnsi" w:hAnsiTheme="majorHAnsi" w:cstheme="majorHAnsi"/>
          <w:sz w:val="24"/>
          <w:szCs w:val="24"/>
        </w:rPr>
        <w:t>t</w:t>
      </w:r>
      <w:r w:rsidRPr="000419DB">
        <w:rPr>
          <w:rFonts w:asciiTheme="majorHAnsi" w:hAnsiTheme="majorHAnsi" w:cstheme="majorHAnsi"/>
          <w:sz w:val="24"/>
          <w:szCs w:val="24"/>
        </w:rPr>
        <w:t xml:space="preserve"> high</w:t>
      </w:r>
      <w:r w:rsidR="003D77CC">
        <w:rPr>
          <w:rFonts w:asciiTheme="majorHAnsi" w:hAnsiTheme="majorHAnsi" w:cstheme="majorHAnsi"/>
          <w:sz w:val="24"/>
          <w:szCs w:val="24"/>
        </w:rPr>
        <w:t xml:space="preserve"> </w:t>
      </w:r>
      <w:r w:rsidRPr="000419DB">
        <w:rPr>
          <w:rFonts w:asciiTheme="majorHAnsi" w:hAnsiTheme="majorHAnsi" w:cstheme="majorHAnsi"/>
          <w:sz w:val="24"/>
          <w:szCs w:val="24"/>
        </w:rPr>
        <w:t xml:space="preserve">risk of breast cancer, </w:t>
      </w:r>
      <w:r w:rsidR="003D77CC">
        <w:rPr>
          <w:rFonts w:asciiTheme="majorHAnsi" w:hAnsiTheme="majorHAnsi" w:cstheme="majorHAnsi"/>
          <w:sz w:val="24"/>
          <w:szCs w:val="24"/>
        </w:rPr>
        <w:t>ABB-</w:t>
      </w:r>
      <w:r w:rsidRPr="000419DB">
        <w:rPr>
          <w:rFonts w:asciiTheme="majorHAnsi" w:hAnsiTheme="majorHAnsi" w:cstheme="majorHAnsi"/>
          <w:sz w:val="24"/>
          <w:szCs w:val="24"/>
        </w:rPr>
        <w:t xml:space="preserve">MRI has been shown to be as effective as full </w:t>
      </w:r>
      <w:r w:rsidR="003D77CC">
        <w:rPr>
          <w:rFonts w:asciiTheme="majorHAnsi" w:hAnsiTheme="majorHAnsi" w:cstheme="majorHAnsi"/>
          <w:sz w:val="24"/>
          <w:szCs w:val="24"/>
        </w:rPr>
        <w:t>FDP-</w:t>
      </w:r>
      <w:r w:rsidRPr="000419DB">
        <w:rPr>
          <w:rFonts w:asciiTheme="majorHAnsi" w:hAnsiTheme="majorHAnsi" w:cstheme="majorHAnsi"/>
          <w:sz w:val="24"/>
          <w:szCs w:val="24"/>
        </w:rPr>
        <w:t>MRI with a high sensitivity (82-91.4%</w:t>
      </w:r>
      <w:r w:rsidR="00C22D91">
        <w:rPr>
          <w:rFonts w:asciiTheme="majorHAnsi" w:hAnsiTheme="majorHAnsi" w:cstheme="majorHAnsi"/>
          <w:sz w:val="24"/>
          <w:szCs w:val="24"/>
        </w:rPr>
        <w:t>)</w:t>
      </w:r>
      <w:r w:rsidRPr="000419DB">
        <w:rPr>
          <w:rFonts w:asciiTheme="majorHAnsi" w:hAnsiTheme="majorHAnsi" w:cstheme="majorHAnsi"/>
          <w:sz w:val="24"/>
          <w:szCs w:val="24"/>
        </w:rPr>
        <w:t xml:space="preserve"> </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16/j.acra.2017.03.014","ISSN":"10766332","PMID":"28506511","abstract":"RATIONALE AND OBJECTIVES Annual breast magnetic resonance imaging (MRI) is recommended to screen high-risk populations for breast cancer, although costs are significant. This study assesses the performance of an abbreviated MRI protocol as a resource-efficient approach for screening patients at high-risk of breast cancer, and assesses whether the abbreviated protocol alters the assigned Breast Imaging Reporting and Data System (BI-RADS) category. MATERIALS AND METHODS This is a prospective paired cohort study performed in an academic ambulatory setting. MRI images of women at high risk of breast cancer were reviewed using an abbreviated MRI protocol, followed by an immediate review of additional sequences included in a full diagnostic protocol. BI-RADS assessments, including all changes and interpretation times, were recorded for both the abbreviated and full protocol reviews. Cancer detection rate, positive predictive value 3 (PPV3), sensitivity, and specificity were calculated. RESULTS A total of 1052 MRI cases were reviewed. The cancer detection rate was 13.3 per 1000 with a PPV3 of 30.4% based on the full protocol. Review of sequences included in the full protocol resulted in a change in the final BI-RADS assessments in 3.4% of the cases, the majority of which did not change clinical management with respect to biopsy. The sensitivity and specificity of the abbreviated and full protocols were not significantly different. CONCLUSIONS This pilot study of an abbreviated MRI protocol demonstrates effective performance in cancer detection. BI-RADS assessments were rarely altered with the additional information afforded by the full protocol. The abbreviated protocol holds promise for resource-efficient breast cancer screening in high-risk women.","author":[{"dropping-particle":"","family":"Panigrahi","given":"Babita","non-dropping-particle":"","parse-names":false,"suffix":""},{"dropping-particle":"","family":"Mullen","given":"Lisa","non-dropping-particle":"","parse-names":false,"suffix":""},{"dropping-particle":"","family":"Falomo","given":"Eniola","non-dropping-particle":"","parse-names":false,"suffix":""},{"dropping-particle":"","family":"Panigrahi","given":"Benita","non-dropping-particle":"","parse-names":false,"suffix":""},{"dropping-particle":"","family":"Harvey","given":"Susan","non-dropping-particle":"","parse-names":false,"suffix":""}],"container-title":"Academic Radiology","id":"ITEM-1","issue":"9","issued":{"date-parts":[["2017","9"]]},"page":"1132-1138","title":"An Abbreviated Protocol for High-risk Screening Breast Magnetic Resonance Imaging","type":"article-journal","volume":"24"},"uris":["http://www.mendeley.com/documents/?uuid=1a629bde-f1a9-41bf-ac92-793ac9d47168"]},{"id":"ITEM-2","itemData":{"DOI":"10.1111/tbj.13297","ISSN":"1075-122X","author":[{"dropping-particle":"","family":"Dialani","given":"Vandana","non-dropping-particle":"","parse-names":false,"suffix":""},{"dropping-particle":"","family":"Tseng","given":"Irene","non-dropping-particle":"","parse-names":false,"suffix":""},{"dropping-particle":"","family":"Slanetz","given":"Priscilla J.","non-dropping-particle":"","parse-names":false,"suffix":""},{"dropping-particle":"","family":"Fein‐Zachary","given":"Valerie","non-dropping-particle":"","parse-names":false,"suffix":""},{"dropping-particle":"","family":"Phillips","given":"Jordana","non-dropping-particle":"","parse-names":false,"suffix":""},{"dropping-particle":"","family":"Karimova","given":"Evguenia","non-dropping-particle":"","parse-names":false,"suffix":""},{"dropping-particle":"","family":"Brook","given":"Alexander","non-dropping-particle":"","parse-names":false,"suffix":""},{"dropping-particle":"","family":"Mehta","given":"Tejas S.","non-dropping-particle":"","parse-names":false,"suffix":""}],"container-title":"The Breast Journal","id":"ITEM-2","issue":"4","issued":{"date-parts":[["2019","7","17"]]},"page":"604-611","title":"Potential role of abbreviated MRI for breast cancer screening in an academic medical center","type":"article-journal","volume":"25"},"uris":["http://www.mendeley.com/documents/?uuid=e16c74db-e446-4b55-9c0d-67c1317bdae8"]}],"mendeley":{"formattedCitation":"&lt;sup&gt;104,105&lt;/sup&gt;","plainTextFormattedCitation":"104,105","previouslyFormattedCitation":"&lt;sup&gt;103,104&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04,105</w:t>
      </w:r>
      <w:r w:rsidR="00C22D91">
        <w:rPr>
          <w:rFonts w:asciiTheme="majorHAnsi" w:hAnsiTheme="majorHAnsi" w:cstheme="majorHAnsi"/>
          <w:sz w:val="24"/>
          <w:szCs w:val="24"/>
        </w:rPr>
        <w:fldChar w:fldCharType="end"/>
      </w:r>
      <w:r w:rsidR="00C22D91">
        <w:rPr>
          <w:rFonts w:asciiTheme="majorHAnsi" w:hAnsiTheme="majorHAnsi" w:cstheme="majorHAnsi"/>
          <w:sz w:val="24"/>
          <w:szCs w:val="24"/>
        </w:rPr>
        <w:t xml:space="preserve"> </w:t>
      </w:r>
      <w:r w:rsidRPr="000419DB">
        <w:rPr>
          <w:rFonts w:asciiTheme="majorHAnsi" w:hAnsiTheme="majorHAnsi" w:cstheme="majorHAnsi"/>
          <w:sz w:val="24"/>
          <w:szCs w:val="24"/>
        </w:rPr>
        <w:t>and significantly reduced interpretation times</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16/j.jacr.2016.09.031","ISSN":"1558349X","abstract":"Purpose To review the ability of an abbreviated, high-risk, screening, breast MRI protocol to detect cancer and save resources. Methods High-risk screening breast MR images were reviewed, from both an abbreviated protocol and a full diagnostic protocol. Differences in cancer detection, scanner utilization, interpretation times, and need for additional imaging were recorded in an integrated data form, and reviewed and compared. Results A total of 568 MRI cases were reviewed, with the abbreviated and full protocols. No difference was found in the number of cancers detected. Scan times were decreased by 18.8 minutes per case, for a total of 10,678 minutes (178 hours). Interpretation time, on average, was 1.55 minutes for the abbreviated protocol, compared with 6.43 minutes for the full protocol. Review of the full protocol led to a significant change in the final BI-RADS® assessment in 12 of 568 (2.1%) cases. Conclusions Abbreviated MRI is as effective as full-protocol MRI for demonstration of cancers in the high-risk screening setting, with only 12 (2.1 %) cases recommended for additional MRI evaluation. The efficiency and resource savings of an abbreviated protocol would be significant, and would allow for opportunities to provide MRI for additional patients, as well as improved radiologist time management and workflow, with the potential to add real-time MRI interpretation or double reading.","author":[{"dropping-particle":"","family":"Harvey","given":"Susan C.","non-dropping-particle":"","parse-names":false,"suffix":""},{"dropping-particle":"","family":"Carlo","given":"Phillip A.","non-dropping-particle":"Di","parse-names":false,"suffix":""},{"dropping-particle":"","family":"Lee","given":"Bonmyong","non-dropping-particle":"","parse-names":false,"suffix":""},{"dropping-particle":"","family":"Obadina","given":"Eniola","non-dropping-particle":"","parse-names":false,"suffix":""},{"dropping-particle":"","family":"Sippo","given":"Dorothy","non-dropping-particle":"","parse-names":false,"suffix":""},{"dropping-particle":"","family":"Mullen","given":"Lisa","non-dropping-particle":"","parse-names":false,"suffix":""}],"container-title":"Journal of the American College of Radiology","id":"ITEM-1","issue":"11","issued":{"date-parts":[["2016","11","1"]]},"page":"R74-R80","publisher":"Elsevier B.V.","title":"An Abbreviated Protocol for High-Risk Screening Breast MRI Saves Time and Resources","type":"article-journal","volume":"13"},"uris":["http://www.mendeley.com/documents/?uuid=24898deb-b0c7-4e0b-ba3d-14b18a0f7b20"]}],"mendeley":{"formattedCitation":"&lt;sup&gt;106&lt;/sup&gt;","plainTextFormattedCitation":"106","previouslyFormattedCitation":"&lt;sup&gt;105&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06</w:t>
      </w:r>
      <w:r w:rsidR="00C22D91">
        <w:rPr>
          <w:rFonts w:asciiTheme="majorHAnsi" w:hAnsiTheme="majorHAnsi" w:cstheme="majorHAnsi"/>
          <w:sz w:val="24"/>
          <w:szCs w:val="24"/>
        </w:rPr>
        <w:fldChar w:fldCharType="end"/>
      </w:r>
      <w:r w:rsidRPr="000419DB">
        <w:rPr>
          <w:rFonts w:asciiTheme="majorHAnsi" w:hAnsiTheme="majorHAnsi" w:cstheme="majorHAnsi"/>
          <w:sz w:val="24"/>
          <w:szCs w:val="24"/>
        </w:rPr>
        <w:t>. As abbreviated MRI aims to reduce the cost, examination times and interpretation times of MRI, this may enable the more widespread use of MRI as a screening tool for low- to intermediate-risk women for whom MRI screening is currently not cost effective. Given the lack of consensus on current risk-based screening recommendations, many women incorrectly classified as low-risk may benefit from MRI screening. A prospective study of mild- to moderate</w:t>
      </w:r>
      <w:r w:rsidR="003D77CC">
        <w:rPr>
          <w:rFonts w:asciiTheme="majorHAnsi" w:hAnsiTheme="majorHAnsi" w:cstheme="majorHAnsi"/>
          <w:sz w:val="24"/>
          <w:szCs w:val="24"/>
        </w:rPr>
        <w:t xml:space="preserve"> </w:t>
      </w:r>
      <w:r w:rsidRPr="000419DB">
        <w:rPr>
          <w:rFonts w:asciiTheme="majorHAnsi" w:hAnsiTheme="majorHAnsi" w:cstheme="majorHAnsi"/>
          <w:sz w:val="24"/>
          <w:szCs w:val="24"/>
        </w:rPr>
        <w:t xml:space="preserve">risk women found a cancer detection rate using abbreviated MRI similar </w:t>
      </w:r>
      <w:r w:rsidRPr="000419DB">
        <w:rPr>
          <w:rFonts w:asciiTheme="majorHAnsi" w:hAnsiTheme="majorHAnsi" w:cstheme="majorHAnsi"/>
          <w:sz w:val="24"/>
          <w:szCs w:val="24"/>
        </w:rPr>
        <w:lastRenderedPageBreak/>
        <w:t>to that of a routine screening MRI protocol in high-risk women (18.2 vs 17-22.1 per 1000)</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200/JCO.2013.52.5386","ISSN":"15277755","PMID":"24958821","abstract":"Purpose: We investigated whether an abbreviated protocol (AP), consisting of only one pre- and one postcontrast acquisition and their derived images (first postcontrast subtracted [FAST] and maximum-intensity projection [MIP] images), was suitable for breast magnetic resonance imaging (MRI) screening. Methods: We conducted a prospective observational reader study in 443 women at mildly to moderately increased risk who underwent 606 screening MRIs. Eligible women had normal or benign digital mammograms and, for those with heterogeneously dense or extremely dense breasts (n = 427), normal or benign ultrasounds. Expert radiologists reviewed the MIP image first to search for significant enhancement and then reviewed the complete AP (consisting of MIP and FAST images and optionally their nonsubtracted source images) to characterize enhancement and establish a diagnosis. Only thereafter was the regular full diagnostic protocol (FDP) analyzed. Results: MRI acquisition time for FDP was 17 minutes, versus 3 minutes for the AP. Average time to read the single MIP and complete AP was 2.8 and 28 seconds, respectively. Eleven breast cancers (four ductal carcinomas in situ and seven invasive cancers; all T1N0 intermediate or high grade) were diagnosed, for an additional cancer yield of 18.2 per 1,000. MIP readings were positive in 10 (90.9%) of 11 cancers and allowed establishment of the absence of breast cancer, with a negative predictive value (NPV) of 99.8% (418 of 419). Interpretation of the complete AP, as with the FDP, allowed diagnosis of all cancers (11 [100%] of 11). Specificity and positive predictive value (PPV) of AP versus FDP were equivalent (94.3% v 93.9% and 24.4% v 23.4%, respectively). Conclusion: An MRI acquisition time of 3 minutes and an expert radiologist MIP image reading time of 3 seconds are sufficient to establish the absence of breast cancer, with an NPV of 99.8%. With a reading time &lt; 30 seconds for the complete AP, diagnostic accuracy was equivalent to that of the FDP and resulted in an additional cancer yield of 18.2 per 1,000. © 2014 by American Society of Clinical Oncology.","author":[{"dropping-particle":"","family":"Kuhl","given":"Christiane K.","non-dropping-particle":"","parse-names":false,"suffix":""},{"dropping-particle":"","family":"Schrading","given":"Simone","non-dropping-particle":"","parse-names":false,"suffix":""},{"dropping-particle":"","family":"Strobel","given":"Kevin","non-dropping-particle":"","parse-names":false,"suffix":""},{"dropping-particle":"","family":"Schild","given":"Hans H.","non-dropping-particle":"","parse-names":false,"suffix":""},{"dropping-particle":"","family":"Hilgers","given":"Ralf Dieter","non-dropping-particle":"","parse-names":false,"suffix":""},{"dropping-particle":"","family":"Bieling","given":"Heribert B.","non-dropping-particle":"","parse-names":false,"suffix":""}],"container-title":"Journal of Clinical Oncology","id":"ITEM-1","issue":"22","issued":{"date-parts":[["2014"]]},"page":"2304-2310","title":"Abbreviated breast Magnetic Resonance Imaging (MRI): First postcontrast subtracted images and maximum-intensity projection - A novel approach to breast cancer screening with MRI","type":"article-journal","volume":"32"},"uris":["http://www.mendeley.com/documents/?uuid=541c9cd0-ec63-454d-8c7a-bf4b17670caf"]},{"id":"ITEM-2","itemData":{"DOI":"10.1148/radiol.2017162033","ISSN":"0033-8419","abstract":"Purpose: To compare screening magnetic resonance (MR) imaging performance in the Breast Cancer Surveillance Consortium (BCSC) with Breast Imaging Reporting and Data System (BI-RADS) benchmarks. Materials and Methods: This study was approved by the institutional review board and compliant with HIPAA and included BCSC screening MR examinations collected between 2005 and 2013 from 5343 women (8387 MR examinations) linked to regional Surveillance, Epidemiology, and End Results program registries, state tumor registries, and pathologic information databases that identified breast cancer cases and tumor characteristics. Clinical, demographic, and imaging characteristics were assessed. Performance measures were calculated according to BI-RADS fifth edition and included cancer detection rate (CDR), positive predictive value of biopsy recommendation (PPV2), sensitivity, and specificity. Results: The median patient age was 52 years; 52% of MR examinations were performed in women with a first-degree family history of breast cancer, 46% in women with a personal history of breast cancer, and 15% in women with both risk factors. Screening MR imaging depicted 146 cancers, and 35 interval cancers were identified (181 total-54 in situ, 125 invasive, and two status unknown). The CDR was 17 per 1000 screening examinations (95% confidence interval [CI]: 15, 20 per 1000 screening examinations; BI-RADS benchmark, 20-30 per 1000 screening examinations). PPV2 was 19% (95% CI: 16%, 22%; benchmark, 15%). Sensitivity was 81% (95% CI: 75%, 86%; benchmark, &gt;80%), and specificity was 83% (95% CI: 82%, 84%; benchmark, 85%-90%). The median tumor size of invasive cancers was 10 mm; 88% were node negative. Conclusion: The interpretative performance of screening MR imaging in the BCSC meets most BI-RADS benchmarks and approaches benchmark levels for remaining measures. Clinical practice performance data can inform ongoing benchmark development and help identify areas for quality improvement.","author":[{"dropping-particle":"","family":"Lee","given":"Janie M.","non-dropping-particle":"","parse-names":false,"suffix":""},{"dropping-particle":"","family":"Ichikawa","given":"Laura","non-dropping-particle":"","parse-names":false,"suffix":""},{"dropping-particle":"","family":"Valencia","given":"Elizabeth","non-dropping-particle":"","parse-names":false,"suffix":""},{"dropping-particle":"","family":"Miglioretti","given":"Diana L.","non-dropping-particle":"","parse-names":false,"suffix":""},{"dropping-particle":"","family":"Wernli","given":"Karen","non-dropping-particle":"","parse-names":false,"suffix":""},{"dropping-particle":"","family":"Buist","given":"Diana S. M.","non-dropping-particle":"","parse-names":false,"suffix":""},{"dropping-particle":"","family":"Kerlikowske","given":"Karla","non-dropping-particle":"","parse-names":false,"suffix":""},{"dropping-particle":"","family":"Henderson","given":"Louise M.","non-dropping-particle":"","parse-names":false,"suffix":""},{"dropping-particle":"","family":"Sprague","given":"Brian L.","non-dropping-particle":"","parse-names":false,"suffix":""},{"dropping-particle":"","family":"Onega","given":"Tracy","non-dropping-particle":"","parse-names":false,"suffix":""},{"dropping-particle":"","family":"Rauscher","given":"Garth H.","non-dropping-particle":"","parse-names":false,"suffix":""},{"dropping-particle":"","family":"Lehman","given":"Constance D.","non-dropping-particle":"","parse-names":false,"suffix":""}],"container-title":"Radiology","id":"ITEM-2","issue":"1","issued":{"date-parts":[["2017","10","1"]]},"page":"44-52","publisher":"Radiological Society of North America Inc.","title":"Performance Benchmarks for Screening Breast MR Imaging in Community Practice","type":"article-journal","volume":"285"},"uris":["http://www.mendeley.com/documents/?uuid=0cfa329f-4fd9-45c7-8215-99ff4877979d"]},{"id":"ITEM-3","itemData":{"DOI":"10.1016/j.acra.2016.10.014","ISSN":"18784046","PMID":"27986508","abstract":"Rationale and Objectives The BI-RADS Atlas 5th Edition includes screening breast magnetic resonance imaging (MRI) outcome benchmarks. However, the metrics are from expert practices and clinical trials of women with hereditary breast cancer predispositions, and it is unknown if they are appropriate for routine practice. We evaluated screening breast MRI audit outcomes in routine practice across a spectrum of elevated risk patients. Materials and Methods This Institutional Review Board-approved, Health Insurance Portability and Accountability Act-compliant retrospective study included all consecutive screening breast MRI examinations from July 1, 2010 to June 30, 2013. Examination indications were categorized as gene mutation carrier (GMC), personal history (PH) breast cancer, family history (FH) breast cancer, chest radiation, and atypia/lobular carcinoma in situ (LCIS). Outcomes were determined by pathology and/or ≥12 months clinical and/or imaging follow-up. We calculated abnormal interpretation rate (AIR), cancer detection rate (CDR), positive predictive value of recommendation for tissue diagnosis (PPV2) and biopsy performed (PPV3), and median size and percentage of node-negative invasive cancers. Results Eight hundred and sixty examinations were performed in 566 patients with a mean age of 47 years. Indications were 367 of 860 (42.7%) FH, 365 of 860 (42.4%) PH, 106 of 860 (12.3%) GMC, 14 of 860 (1.6%) chest radiation, and 8 of 22 (0.9%) atypia/LCIS. The AIR was 134 of 860 (15.6%). Nineteen cancers were identified (13 invasive, 4 DCIS, two lymph nodes), resulting in CDR of 19 of 860 (22.1 per 1000), PPV2 of 19 of 88 (21.6%), and PPV3 of 19 of 80 (23.8%). Of 13 invasive breast cancers, median size was 10 mm, and 8 of 13 were node negative (61.5%). Conclusions Performance outcomes of screening breast MRI in routine clinical practice across a spectrum of elevated risk patients met the American College of Radiology Breast Imaging Reporting and Data System benchmarks, supporting broad application of these metrics. The indication of a personal history of treated breast cancer accounted for a large proportion (42%) of our screening examinations, with breast MRI performance in this population at least comparable to that of other screening indications.","author":[{"dropping-particle":"","family":"Strigel","given":"Roberta M.","non-dropping-particle":"","parse-names":false,"suffix":""},{"dropping-particle":"","family":"Rollenhagen","given":"Jennifer","non-dropping-particle":"","parse-names":false,"suffix":""},{"dropping-particle":"","family":"Burnside","given":"Elizabeth S.","non-dropping-particle":"","parse-names":false,"suffix":""},{"dropping-particle":"","family":"Elezaby","given":"Mai","non-dropping-particle":"","parse-names":false,"suffix":""},{"dropping-particle":"","family":"Fowler","given":"Amy M.","non-dropping-particle":"","parse-names":false,"suffix":""},{"dropping-particle":"","family":"Kelcz","given":"Frederick","non-dropping-particle":"","parse-names":false,"suffix":""},{"dropping-particle":"","family":"Salkowski","given":"Lonie","non-dropping-particle":"","parse-names":false,"suffix":""},{"dropping-particle":"","family":"DeMartini","given":"Wendy B.","non-dropping-particle":"","parse-names":false,"suffix":""}],"container-title":"Academic Radiology","id":"ITEM-3","issue":"4","issued":{"date-parts":[["2017","4","1"]]},"page":"411-417","publisher":"Elsevier USA","title":"Screening Breast MRI Outcomes in Routine Clinical Practice: Comparison to BI-RADS Benchmarks","type":"article-journal","volume":"24"},"uris":["http://www.mendeley.com/documents/?uuid=356b0f9b-403b-4334-a7d5-a27288da5624"]}],"mendeley":{"formattedCitation":"&lt;sup&gt;102,107,108&lt;/sup&gt;","plainTextFormattedCitation":"102,107,108","previouslyFormattedCitation":"&lt;sup&gt;101,106,107&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02,107,108</w:t>
      </w:r>
      <w:r w:rsidR="00C22D91">
        <w:rPr>
          <w:rFonts w:asciiTheme="majorHAnsi" w:hAnsiTheme="majorHAnsi" w:cstheme="majorHAnsi"/>
          <w:sz w:val="24"/>
          <w:szCs w:val="24"/>
        </w:rPr>
        <w:fldChar w:fldCharType="end"/>
      </w:r>
      <w:r w:rsidR="00C22D91">
        <w:rPr>
          <w:rFonts w:asciiTheme="majorHAnsi" w:hAnsiTheme="majorHAnsi" w:cstheme="majorHAnsi"/>
          <w:sz w:val="24"/>
          <w:szCs w:val="24"/>
        </w:rPr>
        <w:t>.</w:t>
      </w:r>
      <w:r w:rsidRPr="000419DB">
        <w:rPr>
          <w:rFonts w:asciiTheme="majorHAnsi" w:hAnsiTheme="majorHAnsi" w:cstheme="majorHAnsi"/>
          <w:sz w:val="24"/>
          <w:szCs w:val="24"/>
        </w:rPr>
        <w:t xml:space="preserve"> </w:t>
      </w:r>
    </w:p>
    <w:p w14:paraId="2F4B7D4B" w14:textId="77777777" w:rsidR="000419DB" w:rsidRPr="000419DB" w:rsidRDefault="000419DB" w:rsidP="00C76A7D">
      <w:pPr>
        <w:pStyle w:val="CommentText"/>
        <w:spacing w:line="480" w:lineRule="auto"/>
        <w:rPr>
          <w:rFonts w:asciiTheme="majorHAnsi" w:hAnsiTheme="majorHAnsi" w:cstheme="majorHAnsi"/>
          <w:sz w:val="24"/>
          <w:szCs w:val="24"/>
        </w:rPr>
      </w:pPr>
    </w:p>
    <w:p w14:paraId="7E127B70" w14:textId="1D2860AD" w:rsidR="000419DB" w:rsidRPr="000419DB" w:rsidRDefault="000419DB" w:rsidP="00C76A7D">
      <w:pPr>
        <w:pStyle w:val="CommentText"/>
        <w:spacing w:line="480" w:lineRule="auto"/>
        <w:rPr>
          <w:rFonts w:asciiTheme="majorHAnsi" w:hAnsiTheme="majorHAnsi" w:cstheme="majorHAnsi"/>
          <w:sz w:val="24"/>
          <w:szCs w:val="24"/>
        </w:rPr>
      </w:pPr>
      <w:r w:rsidRPr="000419DB">
        <w:rPr>
          <w:rFonts w:asciiTheme="majorHAnsi" w:hAnsiTheme="majorHAnsi" w:cstheme="majorHAnsi"/>
          <w:sz w:val="24"/>
          <w:szCs w:val="24"/>
        </w:rPr>
        <w:t>The sensitivity of MRI is not limited by breast density, making it an ideal technique for the screening of women with dense breasts. The multi-centre EA1141 trial (Comparison of AB</w:t>
      </w:r>
      <w:r w:rsidR="003D77CC">
        <w:rPr>
          <w:rFonts w:asciiTheme="majorHAnsi" w:hAnsiTheme="majorHAnsi" w:cstheme="majorHAnsi"/>
          <w:sz w:val="24"/>
          <w:szCs w:val="24"/>
        </w:rPr>
        <w:t>B</w:t>
      </w:r>
      <w:r w:rsidRPr="000419DB">
        <w:rPr>
          <w:rFonts w:asciiTheme="majorHAnsi" w:hAnsiTheme="majorHAnsi" w:cstheme="majorHAnsi"/>
          <w:sz w:val="24"/>
          <w:szCs w:val="24"/>
        </w:rPr>
        <w:t>-MRI and DBT in Breast Cancer Screening in Women with Dense Breasts) evaluated an abbreviated protocol in a screening cohort of 1444 women with dense breasts, finding a higher rate of invasive cancer detection using ABB-MRI compared to DBT</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01/jama.2020.0572","ISSN":"0098-7484","abstract":"&lt;h3&gt;Importance&lt;/h3&gt;&lt;p&gt;Improved screening methods for women with dense breasts are needed because of their increased risk of breast cancer and of failed early diagnosis by screening mammography.&lt;/p&gt;&lt;h3&gt;Objective&lt;/h3&gt;&lt;p&gt;To compare the screening performance of abbreviated breast magnetic resonance imaging (MRI) and digital breast tomosynthesis (DBT) in women with dense breasts.&lt;/p&gt;&lt;h3&gt;Design, Setting, and Participants&lt;/h3&gt;&lt;p&gt;Cross-sectional study with longitudinal follow-up at 48 academic, community hospital, and private practice sites in the United States and Germany, conducted between December 2016 and November 2017 among average-risk women aged 40 to 75 years with heterogeneously dense or extremely dense breasts undergoing routine screening. Follow-up ascertainment of cancer diagnoses was complete through September 12, 2019.&lt;/p&gt;&lt;h3&gt;Exposures&lt;/h3&gt;&lt;p&gt;All women underwent screening by both DBT and abbreviated breast MRI, performed in randomized order and read independently to avoid interpretation bias.&lt;/p&gt;&lt;h3&gt;Main Outcomes and Measures&lt;/h3&gt;&lt;p&gt;The primary end point was the invasive cancer detection rate. Secondary outcomes included sensitivity, specificity, additional imaging recommendation rate, and positive predictive value (PPV) of biopsy, using invasive cancer and ductal carcinoma in situ (DCIS) to define a positive reference standard. All outcomes are reported at the participant level. Pathology of core or surgical biopsy was the reference standard for cancer detection rate and PPV; interval cancers reported until the next annual screen were included in the reference standard for sensitivity and specificity.&lt;/p&gt;&lt;h3&gt;Results&lt;/h3&gt;&lt;p&gt;Among 1516 enrolled women, 1444 (median age, 54 [range, 40-75] years) completed both examinations and were included in the analysis. The reference standard was positive for invasive cancer with or without DCIS in 17 women and for DCIS alone in another 6. No interval cancers were observed during follow-up. Abbreviated breast MRI detected all 17 women with invasive cancer and 5 of 6 women with DCIS. Digital breast tomosynthesis detected 7 of 17 women with invasive cancer and 2 of 6 women with DCIS. The invasive cancer detection rate was 11.8 (95% CI, 7.4-18.8) per 1000 women for abbreviated breast MRI vs 4.8 (95% CI, 2.4-10.0) per 1000 women for DBT, a difference of 7 (95% CI, 2.2-11.6) per 1000 women (exact McNemar&lt;i&gt;P&lt;/i&gt; = .002). For detection of invasive cancer and DCIS, sensitivity was 95.7% (95% CI, 79.0%-99.2%) with abbrev…","author":[{"dropping-particle":"","family":"Comstock","given":"Christopher E.","non-dropping-particle":"","parse-names":false,"suffix":""},{"dropping-particle":"","family":"Gatsonis","given":"Constantine","non-dropping-particle":"","parse-names":false,"suffix":""},{"dropping-particle":"","family":"Newstead","given":"Gillian M.","non-dropping-particle":"","parse-names":false,"suffix":""},{"dropping-particle":"","family":"Snyder","given":"Bradley S.","non-dropping-particle":"","parse-names":false,"suffix":""},{"dropping-particle":"","family":"Gareen","given":"Ilana F.","non-dropping-particle":"","parse-names":false,"suffix":""},{"dropping-particle":"","family":"Bergin","given":"Jennifer T.","non-dropping-particle":"","parse-names":false,"suffix":""},{"dropping-particle":"","family":"Rahbar","given":"Habib","non-dropping-particle":"","parse-names":false,"suffix":""},{"dropping-particle":"","family":"Sung","given":"Janice S.","non-dropping-particle":"","parse-names":false,"suffix":""},{"dropping-particle":"","family":"Jacobs","given":"Christina","non-dropping-particle":"","parse-names":false,"suffix":""},{"dropping-particle":"","family":"Harvey","given":"Jennifer A.","non-dropping-particle":"","parse-names":false,"suffix":""},{"dropping-particle":"","family":"Nicholson","given":"Mary H.","non-dropping-particle":"","parse-names":false,"suffix":""},{"dropping-particle":"","family":"Ward","given":"Robert C.","non-dropping-particle":"","parse-names":false,"suffix":""},{"dropping-particle":"","family":"Holt","given":"Jacqueline","non-dropping-particle":"","parse-names":false,"suffix":""},{"dropping-particle":"","family":"Prather","given":"Andrew","non-dropping-particle":"","parse-names":false,"suffix":""},{"dropping-particle":"","family":"Miller","given":"Kathy D.","non-dropping-particle":"","parse-names":false,"suffix":""},{"dropping-particle":"","family":"Schnall","given":"Mitchell D.","non-dropping-particle":"","parse-names":false,"suffix":""},{"dropping-particle":"","family":"Kuhl","given":"Christiane K.","non-dropping-particle":"","parse-names":false,"suffix":""}],"container-title":"JAMA","id":"ITEM-1","issue":"8","issued":{"date-parts":[["2020","2","25"]]},"page":"746","publisher":"American Medical Association","title":"Comparison of Abbreviated Breast MRI vs Digital Breast Tomosynthesis for Breast Cancer Detection Among Women With Dense Breasts Undergoing Screening","type":"article-journal","volume":"323"},"uris":["http://www.mendeley.com/documents/?uuid=c3a5375e-f22b-4144-a339-f9f41d128560"]}],"mendeley":{"formattedCitation":"&lt;sup&gt;109&lt;/sup&gt;","plainTextFormattedCitation":"109","previouslyFormattedCitation":"&lt;sup&gt;108&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09</w:t>
      </w:r>
      <w:r w:rsidR="00C22D91">
        <w:rPr>
          <w:rFonts w:asciiTheme="majorHAnsi" w:hAnsiTheme="majorHAnsi" w:cstheme="majorHAnsi"/>
          <w:sz w:val="24"/>
          <w:szCs w:val="24"/>
        </w:rPr>
        <w:fldChar w:fldCharType="end"/>
      </w:r>
      <w:r w:rsidR="00C22D91">
        <w:rPr>
          <w:rFonts w:asciiTheme="majorHAnsi" w:hAnsiTheme="majorHAnsi" w:cstheme="majorHAnsi"/>
          <w:sz w:val="24"/>
          <w:szCs w:val="24"/>
        </w:rPr>
        <w:t xml:space="preserve">. </w:t>
      </w:r>
      <w:r w:rsidRPr="000419DB">
        <w:rPr>
          <w:rFonts w:asciiTheme="majorHAnsi" w:hAnsiTheme="majorHAnsi" w:cstheme="majorHAnsi"/>
          <w:sz w:val="24"/>
          <w:szCs w:val="24"/>
        </w:rPr>
        <w:t>A study by Weinstein et al. found a cancer detection rate of 24.7 per 1,000 using ABB-MRI in a cohort of 475 women with dense breasts with negative/benign DBT findings</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200/jco.19.02198","ISSN":"0732-183X","abstract":"PURPOSEAlthough mammography is the standard of care for breast cancer screening, dense breast tissue decreases mammographic sensitivity. We report the prevalent cancer detection rate (CDR) from the...","author":[{"dropping-particle":"","family":"Weinstein","given":"Susan P.","non-dropping-particle":"","parse-names":false,"suffix":""},{"dropping-particle":"","family":"Korhonen","given":"Katrina","non-dropping-particle":"","parse-names":false,"suffix":""},{"dropping-particle":"","family":"Cirelli","given":"Claire","non-dropping-particle":"","parse-names":false,"suffix":""},{"dropping-particle":"","family":"Schnall","given":"Mitchell D.","non-dropping-particle":"","parse-names":false,"suffix":""},{"dropping-particle":"","family":"McDonald","given":"Elizabeth S.","non-dropping-particle":"","parse-names":false,"suffix":""},{"dropping-particle":"","family":"Pantel","given":"Austin R.","non-dropping-particle":"","parse-names":false,"suffix":""},{"dropping-particle":"","family":"Zuckerman","given":"Samantha","non-dropping-particle":"","parse-names":false,"suffix":""},{"dropping-particle":"","family":"Borthakur","given":"Ari","non-dropping-particle":"","parse-names":false,"suffix":""},{"dropping-particle":"","family":"Conant","given":"Emily F.","non-dropping-particle":"","parse-names":false,"suffix":""}],"container-title":"Journal of Clinical Oncology","id":"ITEM-1","issued":{"date-parts":[["2020","9","15"]]},"page":"JCO.19.02198","publisher":"American Society of Clinical Oncology (ASCO)","title":"Abbreviated Breast Magnetic Resonance Imaging for Supplemental Screening of Women With Dense Breasts and Average Risk","type":"article-journal"},"uris":["http://www.mendeley.com/documents/?uuid=be816eb4-b4df-46fa-9803-34c3efea72cb"]}],"mendeley":{"formattedCitation":"&lt;sup&gt;110&lt;/sup&gt;","plainTextFormattedCitation":"110","previouslyFormattedCitation":"&lt;sup&gt;109&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10</w:t>
      </w:r>
      <w:r w:rsidR="00C22D91">
        <w:rPr>
          <w:rFonts w:asciiTheme="majorHAnsi" w:hAnsiTheme="majorHAnsi" w:cstheme="majorHAnsi"/>
          <w:sz w:val="24"/>
          <w:szCs w:val="24"/>
        </w:rPr>
        <w:fldChar w:fldCharType="end"/>
      </w:r>
      <w:r w:rsidRPr="000419DB">
        <w:rPr>
          <w:rFonts w:asciiTheme="majorHAnsi" w:hAnsiTheme="majorHAnsi" w:cstheme="majorHAnsi"/>
          <w:sz w:val="24"/>
          <w:szCs w:val="24"/>
        </w:rPr>
        <w:t xml:space="preserve">. </w:t>
      </w:r>
      <w:r w:rsidR="004C3588">
        <w:rPr>
          <w:rFonts w:asciiTheme="majorHAnsi" w:hAnsiTheme="majorHAnsi" w:cstheme="majorHAnsi"/>
          <w:sz w:val="24"/>
          <w:szCs w:val="24"/>
        </w:rPr>
        <w:t>In the Dutch DENSE trial women at population risk with extremely dense breasts were randomised to DM alone or supplemental screening MRI</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56/NEJMoa1903986","ISSN":"0028-4793","abstract":"Background: Extremely dense breast tissue is a risk factor for breast cancer and limits the detection of cancer with mammography. Data are needed on the use of supplemental magnetic resonance imaging (MRI) to improve early detection and reduce interval breast cancers in such patients. Methods: In this multicenter, randomized, controlled trial in the Netherlands, we assigned 40,373 women between the ages of 50 and 75 years with extremely dense breast tissue and normal results on screening mammography to a group that was invited to undergo supplemental MRI or to a group that received mammography screening only. The groups were assigned in a 1:4 ratio, with 8061 in the MRI-invitation group and 32,312 in the mammography-only group. The primary outcome was the between-group difference in the incidence of interval cancers during a 2-year screening period. Results: The interval-cancer rate was 2.5 per 1000 screenings in the MRI-invitation group and 5.0 per 1000 screenings in the mammography-only group, for a difference of 2.5 per 1000 screenings (95% confidence interval [CI], 1.0 to 3.7; P&lt;0.001). Of the women who were invited to undergo MRI, 59% accepted the invitation. Of the 20 interval cancers that were diagnosed in the MRI-invitation group, 4 were diagnosed in the women who actually underwent MRI (0.8 per 1000 screenings) and 16 in those who did not accept the invitation (4.9 per 1000 screenings). The MRI cancer-detection rate among the women who actually underwent MRI screening was 16.5 per 1000 screenings (95% CI, 13.3 to 20.5). The positive predictive value was 17.4% (95% CI, 14.2 to 21.2) for recall for additional testing and 26.3% (95% CI, 21.7 to 31.6) for biopsy. The false positive rate was 79.8 per 1000 screenings. Among the women who underwent MRI, 0.1% had either an adverse event or a serious adverse event during or immediately after the screening. Conclusions: The use of supplemental MRI screening in women with extremely dense breast tissue and normal results on mammography resulted in the diagnosis of significantly fewer interval cancers than mammography alone during a 2-year screening period. (Funded by the University Medical Center Utrecht and others.","author":[{"dropping-particle":"","family":"Bakker","given":"Marije F.","non-dropping-particle":"","parse-names":false,"suffix":""},{"dropping-particle":"V.","family":"Lange","given":"Stéphanie","non-dropping-particle":"de","parse-names":false,"suffix":""},{"dropping-particle":"","family":"Pijnappel","given":"Ruud M.","non-dropping-particle":"","parse-names":false,"suffix":""},{"dropping-particle":"","family":"Mann","given":"Ritse M.","non-dropping-particle":"","parse-names":false,"suffix":""},{"dropping-particle":"","family":"Peeters","given":"Petra H.M.","non-dropping-particle":"","parse-names":false,"suffix":""},{"dropping-particle":"","family":"Monninkhof","given":"Evelyn M.","non-dropping-particle":"","parse-names":false,"suffix":""},{"dropping-particle":"","family":"Emaus","given":"Marleen J.","non-dropping-particle":"","parse-names":false,"suffix":""},{"dropping-particle":"","family":"Loo","given":"Claudette E.","non-dropping-particle":"","parse-names":false,"suffix":""},{"dropping-particle":"","family":"Bisschops","given":"Robertus H.C.","non-dropping-particle":"","parse-names":false,"suffix":""},{"dropping-particle":"","family":"Lobbes","given":"Marc B.I.","non-dropping-particle":"","parse-names":false,"suffix":""},{"dropping-particle":"","family":"Jong","given":"Matthijn D.F.","non-dropping-particle":"de","parse-names":false,"suffix":""},{"dropping-particle":"","family":"Duvivier","given":"Katya M.","non-dropping-particle":"","parse-names":false,"suffix":""},{"dropping-particle":"","family":"Veltman","given":"Jeroen","non-dropping-particle":"","parse-names":false,"suffix":""},{"dropping-particle":"","family":"Karssemeijer","given":"Nico","non-dropping-particle":"","parse-names":false,"suffix":""},{"dropping-particle":"","family":"Koning","given":"Harry J.","non-dropping-particle":"de","parse-names":false,"suffix":""},{"dropping-particle":"","family":"Diest","given":"Paul J.","non-dropping-particle":"van","parse-names":false,"suffix":""},{"dropping-particle":"","family":"Mali","given":"Willem P.T.M.","non-dropping-particle":"","parse-names":false,"suffix":""},{"dropping-particle":"","family":"Bosch","given":"Maurice A.A.J.","non-dropping-particle":"van den","parse-names":false,"suffix":""},{"dropping-particle":"","family":"Veldhuis","given":"Wouter B.","non-dropping-particle":"","parse-names":false,"suffix":""},{"dropping-particle":"","family":"Gils","given":"Carla H.","non-dropping-particle":"van","parse-names":false,"suffix":""}],"container-title":"New England Journal of Medicine","id":"ITEM-1","issue":"22","issued":{"date-parts":[["2019","11","28"]]},"page":"2091-2102","publisher":"Massachussetts Medical Society","title":"Supplemental MRI Screening for Women with Extremely Dense Breast Tissue","type":"article-journal","volume":"381"},"uris":["http://www.mendeley.com/documents/?uuid=6f42add5-7b8c-4159-9e2f-93f499e09638"]}],"mendeley":{"formattedCitation":"&lt;sup&gt;111&lt;/sup&gt;","plainTextFormattedCitation":"111","previouslyFormattedCitation":"&lt;sup&gt;110&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11</w:t>
      </w:r>
      <w:r w:rsidR="00C22D91">
        <w:rPr>
          <w:rFonts w:asciiTheme="majorHAnsi" w:hAnsiTheme="majorHAnsi" w:cstheme="majorHAnsi"/>
          <w:sz w:val="24"/>
          <w:szCs w:val="24"/>
        </w:rPr>
        <w:fldChar w:fldCharType="end"/>
      </w:r>
      <w:r w:rsidR="004C3588">
        <w:rPr>
          <w:rFonts w:asciiTheme="majorHAnsi" w:hAnsiTheme="majorHAnsi" w:cstheme="majorHAnsi"/>
          <w:sz w:val="24"/>
          <w:szCs w:val="24"/>
        </w:rPr>
        <w:t xml:space="preserve">. The interval cancer rate, the main outcome measure, was only 0.8/1000 in those women who actually underwent MRI screening, </w:t>
      </w:r>
      <w:proofErr w:type="spellStart"/>
      <w:r w:rsidR="004C3588">
        <w:rPr>
          <w:rFonts w:asciiTheme="majorHAnsi" w:hAnsiTheme="majorHAnsi" w:cstheme="majorHAnsi"/>
          <w:sz w:val="24"/>
          <w:szCs w:val="24"/>
        </w:rPr>
        <w:t>fo</w:t>
      </w:r>
      <w:proofErr w:type="spellEnd"/>
      <w:r w:rsidR="004C3588">
        <w:rPr>
          <w:rFonts w:asciiTheme="majorHAnsi" w:hAnsiTheme="majorHAnsi" w:cstheme="majorHAnsi"/>
          <w:sz w:val="24"/>
          <w:szCs w:val="24"/>
        </w:rPr>
        <w:t xml:space="preserve"> a cancer</w:t>
      </w:r>
      <w:r w:rsidR="00C22D91">
        <w:rPr>
          <w:rFonts w:asciiTheme="majorHAnsi" w:hAnsiTheme="majorHAnsi" w:cstheme="majorHAnsi"/>
          <w:sz w:val="24"/>
          <w:szCs w:val="24"/>
        </w:rPr>
        <w:t xml:space="preserve"> </w:t>
      </w:r>
      <w:r w:rsidR="004C3588">
        <w:rPr>
          <w:rFonts w:asciiTheme="majorHAnsi" w:hAnsiTheme="majorHAnsi" w:cstheme="majorHAnsi"/>
          <w:sz w:val="24"/>
          <w:szCs w:val="24"/>
        </w:rPr>
        <w:t>detection rate of 16.5/1000, whereas in the DM only group, the interval cancer rate was 2.5/1000 screened</w:t>
      </w:r>
      <w:r w:rsidR="00C22D91">
        <w:rPr>
          <w:rFonts w:asciiTheme="majorHAnsi" w:hAnsiTheme="majorHAnsi" w:cstheme="majorHAnsi"/>
          <w:sz w:val="24"/>
          <w:szCs w:val="24"/>
        </w:rPr>
        <w:t>.</w:t>
      </w:r>
    </w:p>
    <w:p w14:paraId="261665AF" w14:textId="77777777" w:rsidR="000419DB" w:rsidRPr="000419DB" w:rsidRDefault="000419DB" w:rsidP="00C76A7D">
      <w:pPr>
        <w:pStyle w:val="CommentText"/>
        <w:spacing w:line="480" w:lineRule="auto"/>
        <w:rPr>
          <w:rFonts w:asciiTheme="majorHAnsi" w:hAnsiTheme="majorHAnsi" w:cstheme="majorHAnsi"/>
          <w:sz w:val="24"/>
          <w:szCs w:val="24"/>
        </w:rPr>
      </w:pPr>
    </w:p>
    <w:p w14:paraId="4447B6ED" w14:textId="784EA0C7" w:rsidR="000419DB" w:rsidRDefault="000419DB" w:rsidP="00C76A7D">
      <w:pPr>
        <w:pStyle w:val="CommentText"/>
        <w:spacing w:line="480" w:lineRule="auto"/>
        <w:rPr>
          <w:rFonts w:asciiTheme="majorHAnsi" w:hAnsiTheme="majorHAnsi" w:cstheme="majorHAnsi"/>
          <w:sz w:val="24"/>
          <w:szCs w:val="24"/>
        </w:rPr>
      </w:pPr>
      <w:r w:rsidRPr="000419DB">
        <w:rPr>
          <w:rFonts w:asciiTheme="majorHAnsi" w:hAnsiTheme="majorHAnsi" w:cstheme="majorHAnsi"/>
          <w:sz w:val="24"/>
          <w:szCs w:val="24"/>
        </w:rPr>
        <w:t>The benefits and risks of screening MRI for average risk women must be considered with respect to the repeated administration of gadolinium-based contrast agents (GBCAs) over long-term screening periods. GBCAs can cause allergic or physiological reactions (such as nausea or headaches) in a small percentage of patients</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148/radiol.2019182834","ISSN":"0033-8419","abstract":"Background: Acute allergic-like and physiologic reactions occur following administration of gadolinium-based contrast agents (GBCAs) for MRI examinations. Because these reactions are uncommon, it is challenging to compare reaction rates between GBCAs and to determine risk factors. Purpose: To compare reaction rates between the four GBCAs gadodiamide, gadobutrol, gadobenate dimeglumine, and gadoterate meglumine, and to determine potential risk factors for reactions. Materials and Methods: This retrospective study identified all intravenous GBCA injections for MRI examinations performed at a single institution from June 1, 2009, to May 9, 2017. Reactions were identified by reviewing records from the MRI technologist, MRI nursing staff, radiologist, emergency department, and provider. Reactions were classified as allergic-like or physiologic and as mild, moderate, or severe by using American College of Radiology criteria. GBCA reaction rates and other potential risk factors were examined by using multivariable regression models with generalized estimating equations. Results: Analysis included a total of 158 100 patients (median age, 55 years [interquartile range, 40-67 years], 51% women) who received a total of 281 945 GBCA injections (140 645 gadodiamide, 94 109 gadobutrol, 39 138 gadobenate, and 8053 gadoterate). At multivariate analysis, gadobenate or gadobutrol had higher rates of allergic-like reactions compared with gadodiamide (gadobenate: Odds ratio [OR], 3.9 [95% confidence interval {CI}: 3.0, 5.1]; P , .001; gadobutrol: OR, 2.3 [95% CI: 1.8, 2.9]; P , .001) or gadoterate (gadobenate: OR, 4.8 [95% CI: 1.0, 23]; P = .049; gadobutrol: OR, 2.8 [95% CI: 0.6, 14]; P = .20). Physiologic reactions were more frequently observed with gadoterate (OR, 7.7 [95% CI: 2.3, 25; P = .001), gadobenate (OR, 1.8 [95% CI: 1.3, 2.5; P , .001), and gadobutrol (OR, 1.6 [95% CI: 1.3, 2.1; P , .001) administration compared with gadodiamide. Six severe allergic-like reactions (three gadobutrol, three gadobenate) occurred requiring hospitalization. Patient age (P values .025 to , .001), sex (P , .001), location (P = .006), and MRI type (P = .003 and P = .006) were associated with acute reactions. Conclusion: Gadobenate and gadobutrol are associated with higher rates of allergic-like reactions compared with gadodiamide or gadoterate, and gadoterate, gadobenate, and gadobutrol are associated with higher rates of physiologic reactions compared with gadodiamide. Patient sex, age…","author":[{"dropping-particle":"","family":"McDonald","given":"Jennifer S.","non-dropping-particle":"","parse-names":false,"suffix":""},{"dropping-particle":"","family":"Hunt","given":"Christopher H.","non-dropping-particle":"","parse-names":false,"suffix":""},{"dropping-particle":"","family":"Kolbe","given":"Amy B.","non-dropping-particle":"","parse-names":false,"suffix":""},{"dropping-particle":"","family":"Schmitz","given":"John J.","non-dropping-particle":"","parse-names":false,"suffix":""},{"dropping-particle":"","family":"Hartman","given":"Robert P.","non-dropping-particle":"","parse-names":false,"suffix":""},{"dropping-particle":"","family":"Maddox","given":"Daniel E.","non-dropping-particle":"","parse-names":false,"suffix":""},{"dropping-particle":"","family":"Kallmes","given":"David F.","non-dropping-particle":"","parse-names":false,"suffix":""},{"dropping-particle":"","family":"McDonald","given":"Robert J.","non-dropping-particle":"","parse-names":false,"suffix":""}],"container-title":"Radiology","id":"ITEM-1","issue":"3","issued":{"date-parts":[["2019","9","2"]]},"page":"620-627","publisher":"Radiological Society of North America Inc.","title":"Acute Adverse Events Following Gadolinium-based Contrast Agent Administration: A Single-Center Retrospective Study of 281 945 Injections","type":"article-journal","volume":"292"},"uris":["http://www.mendeley.com/documents/?uuid=ecbb7a4c-8eef-4291-8b5d-bf2119f6a920"]}],"mendeley":{"formattedCitation":"&lt;sup&gt;112&lt;/sup&gt;","plainTextFormattedCitation":"112","previouslyFormattedCitation":"&lt;sup&gt;111&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12</w:t>
      </w:r>
      <w:r w:rsidR="00C22D91">
        <w:rPr>
          <w:rFonts w:asciiTheme="majorHAnsi" w:hAnsiTheme="majorHAnsi" w:cstheme="majorHAnsi"/>
          <w:sz w:val="24"/>
          <w:szCs w:val="24"/>
        </w:rPr>
        <w:fldChar w:fldCharType="end"/>
      </w:r>
      <w:r w:rsidRPr="000419DB">
        <w:rPr>
          <w:rFonts w:asciiTheme="majorHAnsi" w:hAnsiTheme="majorHAnsi" w:cstheme="majorHAnsi"/>
          <w:sz w:val="24"/>
          <w:szCs w:val="24"/>
        </w:rPr>
        <w:t xml:space="preserve"> and are contraindicated in patients with impaired renal function. Recently, studies have also reported the presence of gadolinium deposits in the brain and body with cumulative dose, though no clinical adverse side effects have yet been reported</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148/radiol.13131669","ISSN":"15271315","abstract":"Purpose: To explore any correlation between the number of previous gadolinium- based contrast material administrations and high signal intensity (SI) in the dentate nucleus and globus pallidus on unenhanced T1- weighted magnetic resonance (MR) images. Materials and Methods: The institutional review board approved this study, waiving the requirement to obtain written informed consent. A group of 381 consecutive patients who had undergone brain MR imaging was identified for cross-sectional analysis. For longitudinal analysis, 19 patients who had undergone at least six contrast-enhanced examinations were compared with 16 patients who had undergone at least six unenhanced examinations. The mean SIs of the dentate nucleus, pons, globus pallidus, and thalamus were measured on unenhanced T1-weighted images. The dentate nucleus-to-pons SI ratio was calculated by dividing the SI in the dentate nucleus by that in the pons, and the globus pallidus-to-thalamus SI ratio was calculated by dividing the SI in the globus pallidus by that in the thalamus. Stepwise regression analysis was undertaken in the consecutive patient group to detect any relationship between the dentate nucleus-to-pons or globus pallidus-to-thalamus SI ratio and previous gadolinium-based contrast material administration or other factors. A random coefficient model was used to evaluate for longitudinal analysis. Results: The dentate nucleus-to-pons SI ratio showed a significant correlation with the number of previous gadolinium-based contrast material administrations (P &lt; .001; regression coefficient, 0.010; 95% confidence interval [CI]: 0.009, 0.011; standardized regression coefficient, 0.695). The globus pallidus-to-thalamus SI ratio showed a significant correlation with the number of previous gadolinium-based contrast material administrations (P &lt; .001; regression coefficient, 0.004; 95% CI: 0.002, 0.006; standardized regression coefficient, 0.288), radiation therapy (P = .009; regression coefficient,20.014; 95% CI: 20.025, 20.004; standardized regression coefficient, 20.151), and liver function (P = .031; regression coefficient, 0.023; 95% CI: 0.002, 0.044; standardized regression coefficient, 0.107). The dentate nucleus-topons and globus pallidus-to-thalamus SI ratios in patients who had undergone contrast-enhanced examinations were significantly greater than those of patients who had undergone unenhanced examinations (P &lt; .001 for both). Conclusion: High SI in the dentate nucleus and globus p…","author":[{"dropping-particle":"","family":"Kanda","given":"Tomonori","non-dropping-particle":"","parse-names":false,"suffix":""},{"dropping-particle":"","family":"Ishii","given":"Kazunari","non-dropping-particle":"","parse-names":false,"suffix":""},{"dropping-particle":"","family":"Kawaguchi","given":"Hiroki","non-dropping-particle":"","parse-names":false,"suffix":""},{"dropping-particle":"","family":"Kitajima","given":"Kazuhiro","non-dropping-particle":"","parse-names":false,"suffix":""},{"dropping-particle":"","family":"Takenaka","given":"Daisuke","non-dropping-particle":"","parse-names":false,"suffix":""}],"container-title":"Radiology","id":"ITEM-1","issue":"3","issued":{"date-parts":[["2014","3"]]},"page":"834-841","publisher":"Radiological Society of North America Inc.","title":"High signal intensity in the dentate nucleus and globus pallidus on unenhanced T1-weighted MR images: Relationship with increasing cumulative dose of a gadoliniumbased contrast material","type":"article-journal","volume":"270"},"uris":["http://www.mendeley.com/documents/?uuid=31421b3e-c029-4130-9a5d-2fc5fb7e8d73"]}],"mendeley":{"formattedCitation":"&lt;sup&gt;113&lt;/sup&gt;","plainTextFormattedCitation":"113","previouslyFormattedCitation":"&lt;sup&gt;112&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13</w:t>
      </w:r>
      <w:r w:rsidR="00C22D91">
        <w:rPr>
          <w:rFonts w:asciiTheme="majorHAnsi" w:hAnsiTheme="majorHAnsi" w:cstheme="majorHAnsi"/>
          <w:sz w:val="24"/>
          <w:szCs w:val="24"/>
        </w:rPr>
        <w:fldChar w:fldCharType="end"/>
      </w:r>
      <w:r w:rsidRPr="000419DB">
        <w:rPr>
          <w:rFonts w:asciiTheme="majorHAnsi" w:hAnsiTheme="majorHAnsi" w:cstheme="majorHAnsi"/>
          <w:sz w:val="24"/>
          <w:szCs w:val="24"/>
        </w:rPr>
        <w:t xml:space="preserve">. This is of interest for high-risk healthy women who undergo routine annual MRI screening with contrast who have up to 40 doses of GBCAs </w:t>
      </w:r>
      <w:r w:rsidRPr="000419DB">
        <w:rPr>
          <w:rFonts w:asciiTheme="majorHAnsi" w:hAnsiTheme="majorHAnsi" w:cstheme="majorHAnsi"/>
          <w:sz w:val="24"/>
          <w:szCs w:val="24"/>
        </w:rPr>
        <w:lastRenderedPageBreak/>
        <w:t>during their lifetime. As such, there is growing interest in non-contrast screening MRI techniques. Diffusion-weighted imaging (DWI), a non-contrast MRI technique, has demonstrated sensitivity and specificity comparable to contrast-enhanced MRI</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148/radiol.2019182510","ISSN":"0033-8419","author":[{"dropping-particle":"","family":"Baxter","given":"Gabrielle C.","non-dropping-particle":"","parse-names":false,"suffix":""},{"dropping-particle":"","family":"Graves","given":"Martin J.","non-dropping-particle":"","parse-names":false,"suffix":""},{"dropping-particle":"","family":"Gilbert","given":"Fiona J.","non-dropping-particle":"","parse-names":false,"suffix":""},{"dropping-particle":"","family":"Patterson","given":"Andrew J.","non-dropping-particle":"","parse-names":false,"suffix":""}],"container-title":"Radiology","id":"ITEM-1","issue":"3","issued":{"date-parts":[["2019","6"]]},"page":"632-641","title":"A Meta-analysis of the Diagnostic Performance of Diffusion MRI for Breast Lesion Characterization","type":"article-journal","volume":"291"},"uris":["http://www.mendeley.com/documents/?uuid=d2c64882-9c38-4a66-9b44-f3d0f563619c"]}],"mendeley":{"formattedCitation":"&lt;sup&gt;114&lt;/sup&gt;","plainTextFormattedCitation":"114","previouslyFormattedCitation":"&lt;sup&gt;113&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14</w:t>
      </w:r>
      <w:r w:rsidR="00C22D91">
        <w:rPr>
          <w:rFonts w:asciiTheme="majorHAnsi" w:hAnsiTheme="majorHAnsi" w:cstheme="majorHAnsi"/>
          <w:sz w:val="24"/>
          <w:szCs w:val="24"/>
        </w:rPr>
        <w:fldChar w:fldCharType="end"/>
      </w:r>
      <w:r w:rsidR="00C22D91">
        <w:rPr>
          <w:rFonts w:asciiTheme="majorHAnsi" w:hAnsiTheme="majorHAnsi" w:cstheme="majorHAnsi"/>
          <w:sz w:val="24"/>
          <w:szCs w:val="24"/>
        </w:rPr>
        <w:t xml:space="preserve"> </w:t>
      </w:r>
      <w:r w:rsidRPr="000419DB">
        <w:rPr>
          <w:rFonts w:asciiTheme="majorHAnsi" w:hAnsiTheme="majorHAnsi" w:cstheme="majorHAnsi"/>
          <w:sz w:val="24"/>
          <w:szCs w:val="24"/>
        </w:rPr>
        <w:t>and shows promise as a supplemental imaging modality to exclude malignancy in women with suspicious mammograms</w:t>
      </w:r>
      <w:r w:rsidR="00C22D91">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148/radiol.2015150425","ISSN":"15271315","PMID":"26418516","abstract":"Purpose: To evaluate the ability of a diagnostic abbreviated magnetic resonance (MR) imaging protocol consisting of maximum intensity projections (MIPs) from diffusion-weighted imaging with background suppression (DWIBS) and unenhanced morphologic sequences to help predict the likelihood of malignancy on suspicious screening x-ray mammograms, as compared with an abbreviated contrast material-enhanced MR imaging protocol and a full diagnostic breast MR imaging protocol. Materials and Methods: This prospective institutional review board-approved study included 50 women (mean age, 57.1 years; range, 50-69 years), who gave informed consent and who had suspicious screening mammograms and an indication for biopsy, from September 2014 to January 2015. Before biopsy, full diagnostic contrast-enhanced MR imaging was performed that included DWIBS (b = 1500 sec/mm2). Two abbreviated protocols (APs) based on MIPs were evaluated regarding the potential to exclude malignancy: DWIBS (AP1) and subtraction images from the first postcontrast and the unenhanced series (AP2). Diagnostic indexes of both methods were examined by using the McNemar test and were compared with those of the full diagnostic protocol and histopathologic findings. Results: Twenty-four of 50 participants had a breast carcinoma. With AP1 (DWIBS), the sensitivity was 0.92 (95% confidence interval [CI]: 0.73, 0.98), the specificity was 0.94 (95% CI: 0.77, 0.99), the negative predictive value (NPV) was 0.92 (95% CI: 0.75, 0.99), and the positive predictive value (PPV) was 0.93 (95% CI: 0.75, 0.99). The mean reading time was 29.7 seconds (range, 4.9-110.0 seconds) and was less than 3 seconds (range, 1.2-7.6 seconds) in the absence of suspicious findings on the DWIBS MIPs. With the AP2 protocol, the sensitivity was 0.85 (95% CI: 0.78, 0.95), the specificity was 0.90 (95% CI: 0.72, 0.97), the NPV was 0.87 (95% CI: 0.69, 0.95), the PPV was 0.89 (95% CI: 0.69, 0.97), and the mean reading time was 29.6 seconds (range, 6.0-100.0 seconds). Conclusion: Unenhanced diagnostic MR imaging (DWIBS mammography), with an NPV of 0.92 and an acquisition time of less than 7 minutes, could help exclude malignancy in women with suspicious x-ray screening mammograms. The method has the potential to reduce unnecessary invasive procedures and emotional distress for breast cancer screening participants if it is used as a complement after the regular screening clarification procedure.","author":[{"dropping-particle":"","family":"Bickelhaupt","given":"Sebastian","non-dropping-particle":"","parse-names":false,"suffix":""},{"dropping-particle":"","family":"Laun","given":"Frederik B.","non-dropping-particle":"","parse-names":false,"suffix":""},{"dropping-particle":"","family":"Tesdorff","given":"Jana","non-dropping-particle":"","parse-names":false,"suffix":""},{"dropping-particle":"","family":"Lederer","given":"Wolfgang","non-dropping-particle":"","parse-names":false,"suffix":""},{"dropping-particle":"","family":"Daniel","given":"Heidi","non-dropping-particle":"","parse-names":false,"suffix":""},{"dropping-particle":"","family":"Stieber","given":"Anne","non-dropping-particle":"","parse-names":false,"suffix":""},{"dropping-particle":"","family":"Delorme","given":"Stefan","non-dropping-particle":"","parse-names":false,"suffix":""},{"dropping-particle":"","family":"Schlemmer","given":"Heinz Peter","non-dropping-particle":"","parse-names":false,"suffix":""}],"container-title":"Radiology","id":"ITEM-1","issue":"3","issued":{"date-parts":[["2016","3","1"]]},"page":"689-697","publisher":"Radiological Society of North America Inc.","title":"Fast and noninvasive characterization of suspicious lesions detected at breast cancer X-ray screening: Capability of diffusion-weighted MR imaging with MIPs","type":"article-journal","volume":"278"},"uris":["http://www.mendeley.com/documents/?uuid=9faf2544-2fb9-4d97-aedc-b4da7724ec7f"]}],"mendeley":{"formattedCitation":"&lt;sup&gt;115&lt;/sup&gt;","plainTextFormattedCitation":"115","previouslyFormattedCitation":"&lt;sup&gt;114&lt;/sup&gt;"},"properties":{"noteIndex":0},"schema":"https://github.com/citation-style-language/schema/raw/master/csl-citation.json"}</w:instrText>
      </w:r>
      <w:r w:rsidR="00C22D91">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15</w:t>
      </w:r>
      <w:r w:rsidR="00C22D91">
        <w:rPr>
          <w:rFonts w:asciiTheme="majorHAnsi" w:hAnsiTheme="majorHAnsi" w:cstheme="majorHAnsi"/>
          <w:sz w:val="24"/>
          <w:szCs w:val="24"/>
        </w:rPr>
        <w:fldChar w:fldCharType="end"/>
      </w:r>
      <w:r w:rsidRPr="000419DB">
        <w:rPr>
          <w:rFonts w:asciiTheme="majorHAnsi" w:hAnsiTheme="majorHAnsi" w:cstheme="majorHAnsi"/>
          <w:sz w:val="24"/>
          <w:szCs w:val="24"/>
        </w:rPr>
        <w:t xml:space="preserve">. </w:t>
      </w:r>
    </w:p>
    <w:p w14:paraId="40FBAB6F" w14:textId="11ECA5F5" w:rsidR="004B1EB9" w:rsidRDefault="004B1EB9" w:rsidP="00C76A7D">
      <w:pPr>
        <w:pStyle w:val="CommentText"/>
        <w:spacing w:line="480" w:lineRule="auto"/>
        <w:rPr>
          <w:rFonts w:asciiTheme="majorHAnsi" w:hAnsiTheme="majorHAnsi" w:cstheme="majorHAnsi"/>
          <w:sz w:val="24"/>
          <w:szCs w:val="24"/>
        </w:rPr>
      </w:pPr>
    </w:p>
    <w:p w14:paraId="3519F31B" w14:textId="3545B1A2" w:rsidR="004B1EB9" w:rsidRPr="004B1EB9" w:rsidRDefault="004B1EB9" w:rsidP="00C76A7D">
      <w:pPr>
        <w:spacing w:line="480" w:lineRule="auto"/>
        <w:rPr>
          <w:rFonts w:asciiTheme="majorHAnsi" w:hAnsiTheme="majorHAnsi" w:cstheme="majorHAnsi"/>
          <w:b/>
          <w:sz w:val="24"/>
          <w:szCs w:val="24"/>
        </w:rPr>
      </w:pPr>
      <w:r w:rsidRPr="004B1EB9">
        <w:rPr>
          <w:rFonts w:asciiTheme="majorHAnsi" w:hAnsiTheme="majorHAnsi" w:cstheme="majorHAnsi"/>
          <w:b/>
          <w:sz w:val="24"/>
          <w:szCs w:val="24"/>
        </w:rPr>
        <w:t>Radionuclide imaging</w:t>
      </w:r>
    </w:p>
    <w:p w14:paraId="54FC677C" w14:textId="1D19D034" w:rsidR="00535375" w:rsidRPr="004B1EB9" w:rsidRDefault="004B1EB9" w:rsidP="00C76A7D">
      <w:pPr>
        <w:spacing w:line="480" w:lineRule="auto"/>
        <w:rPr>
          <w:rFonts w:asciiTheme="majorHAnsi" w:hAnsiTheme="majorHAnsi" w:cstheme="majorHAnsi"/>
          <w:sz w:val="24"/>
          <w:szCs w:val="24"/>
        </w:rPr>
      </w:pPr>
      <w:proofErr w:type="spellStart"/>
      <w:r w:rsidRPr="004B1EB9">
        <w:rPr>
          <w:rFonts w:asciiTheme="majorHAnsi" w:hAnsiTheme="majorHAnsi" w:cstheme="majorHAnsi"/>
          <w:sz w:val="24"/>
          <w:szCs w:val="24"/>
        </w:rPr>
        <w:t>Scintimammography</w:t>
      </w:r>
      <w:proofErr w:type="spellEnd"/>
      <w:r w:rsidRPr="004B1EB9">
        <w:rPr>
          <w:rFonts w:asciiTheme="majorHAnsi" w:hAnsiTheme="majorHAnsi" w:cstheme="majorHAnsi"/>
          <w:sz w:val="24"/>
          <w:szCs w:val="24"/>
        </w:rPr>
        <w:t xml:space="preserve"> (SM) has been advocated to complement </w:t>
      </w:r>
      <w:r w:rsidR="004348B5">
        <w:rPr>
          <w:rFonts w:asciiTheme="majorHAnsi" w:hAnsiTheme="majorHAnsi" w:cstheme="majorHAnsi"/>
          <w:sz w:val="24"/>
          <w:szCs w:val="24"/>
        </w:rPr>
        <w:t>DM</w:t>
      </w:r>
      <w:r w:rsidR="004348B5" w:rsidRPr="004B1EB9">
        <w:rPr>
          <w:rFonts w:asciiTheme="majorHAnsi" w:hAnsiTheme="majorHAnsi" w:cstheme="majorHAnsi"/>
          <w:sz w:val="24"/>
          <w:szCs w:val="24"/>
        </w:rPr>
        <w:t xml:space="preserve"> </w:t>
      </w:r>
      <w:r w:rsidRPr="004B1EB9">
        <w:rPr>
          <w:rFonts w:asciiTheme="majorHAnsi" w:hAnsiTheme="majorHAnsi" w:cstheme="majorHAnsi"/>
          <w:sz w:val="24"/>
          <w:szCs w:val="24"/>
        </w:rPr>
        <w:t>in women with dense breast tissue or in those women with structural changes or scars related to previous surgery or radiotherapy. There has been longstanding worldwide debate as to the utility and accuracy of this method</w:t>
      </w:r>
      <w:r w:rsidR="0053537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2217/bmt.14.49","ISSN":"1758-1923","abstract":"Screening mammography is recognized as an imperfect imaging tool that performs poorly in women with dense breast tissue - a limitation which has driven demand for supplemental screening techniques. One potential supplemental technique is molecular breast imaging (MBI). Significant improvements in gamma camera technology allow MBI to be performed at low radiation doses, comparable with those of tomosynthesis and mammography. A recent screening trial in women with dense breast tissue yielded a cancer detection rate of 3.2 per 1000 for mammography alone and 12.0 per 1000 for the combination of mammography and MBI. MBI also demonstrated a lower recall rate than that of mammography. MBI is a promising supplemental screening technique in women with dense breast tissue.","author":[{"dropping-particle":"","family":"O'Connor","given":"Michael K","non-dropping-particle":"","parse-names":false,"suffix":""}],"container-title":"Breast Cancer Management","id":"ITEM-1","issue":"1","issued":{"date-parts":[["2015"]]},"page":"33-40","title":"Molecular breast imaging: an emerging modality for breast cancer screening","type":"article-journal","volume":"4"},"uris":["http://www.mendeley.com/documents/?uuid=bd30d4cb-37e5-4ee3-a442-0fb2c3635c95"]}],"mendeley":{"formattedCitation":"&lt;sup&gt;116&lt;/sup&gt;","plainTextFormattedCitation":"116","previouslyFormattedCitation":"&lt;sup&gt;115&lt;/sup&gt;"},"properties":{"noteIndex":0},"schema":"https://github.com/citation-style-language/schema/raw/master/csl-citation.json"}</w:instrText>
      </w:r>
      <w:r w:rsidR="0053537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16</w:t>
      </w:r>
      <w:r w:rsidR="00535375">
        <w:rPr>
          <w:rFonts w:asciiTheme="majorHAnsi" w:hAnsiTheme="majorHAnsi" w:cstheme="majorHAnsi"/>
          <w:sz w:val="24"/>
          <w:szCs w:val="24"/>
        </w:rPr>
        <w:fldChar w:fldCharType="end"/>
      </w:r>
      <w:r w:rsidRPr="004B1EB9">
        <w:rPr>
          <w:rFonts w:asciiTheme="majorHAnsi" w:hAnsiTheme="majorHAnsi" w:cstheme="majorHAnsi"/>
          <w:sz w:val="24"/>
          <w:szCs w:val="24"/>
        </w:rPr>
        <w:t xml:space="preserve"> </w:t>
      </w:r>
      <w:r w:rsidR="004348B5">
        <w:rPr>
          <w:rFonts w:asciiTheme="majorHAnsi" w:hAnsiTheme="majorHAnsi" w:cstheme="majorHAnsi"/>
          <w:sz w:val="24"/>
          <w:szCs w:val="24"/>
        </w:rPr>
        <w:t>and t</w:t>
      </w:r>
      <w:r w:rsidRPr="004B1EB9">
        <w:rPr>
          <w:rFonts w:asciiTheme="majorHAnsi" w:hAnsiTheme="majorHAnsi" w:cstheme="majorHAnsi"/>
          <w:sz w:val="24"/>
          <w:szCs w:val="24"/>
        </w:rPr>
        <w:t xml:space="preserve">here are several ongoing studies evaluating its positioning in the diagnostic workup. Most of the debate </w:t>
      </w:r>
      <w:r w:rsidR="004348B5">
        <w:rPr>
          <w:rFonts w:asciiTheme="majorHAnsi" w:hAnsiTheme="majorHAnsi" w:cstheme="majorHAnsi"/>
          <w:sz w:val="24"/>
          <w:szCs w:val="24"/>
        </w:rPr>
        <w:t xml:space="preserve">centres on </w:t>
      </w:r>
      <w:proofErr w:type="spellStart"/>
      <w:r w:rsidR="004348B5">
        <w:rPr>
          <w:rFonts w:asciiTheme="majorHAnsi" w:hAnsiTheme="majorHAnsi" w:cstheme="majorHAnsi"/>
          <w:sz w:val="24"/>
          <w:szCs w:val="24"/>
        </w:rPr>
        <w:t>it’s</w:t>
      </w:r>
      <w:proofErr w:type="spellEnd"/>
      <w:r w:rsidR="004348B5">
        <w:rPr>
          <w:rFonts w:asciiTheme="majorHAnsi" w:hAnsiTheme="majorHAnsi" w:cstheme="majorHAnsi"/>
          <w:sz w:val="24"/>
          <w:szCs w:val="24"/>
        </w:rPr>
        <w:t xml:space="preserve"> role</w:t>
      </w:r>
      <w:r w:rsidR="004348B5" w:rsidRPr="004B1EB9">
        <w:rPr>
          <w:rFonts w:asciiTheme="majorHAnsi" w:hAnsiTheme="majorHAnsi" w:cstheme="majorHAnsi"/>
          <w:sz w:val="24"/>
          <w:szCs w:val="24"/>
        </w:rPr>
        <w:t xml:space="preserve"> </w:t>
      </w:r>
      <w:r w:rsidRPr="004B1EB9">
        <w:rPr>
          <w:rFonts w:asciiTheme="majorHAnsi" w:hAnsiTheme="majorHAnsi" w:cstheme="majorHAnsi"/>
          <w:sz w:val="24"/>
          <w:szCs w:val="24"/>
        </w:rPr>
        <w:t>when mammography is indeterminate</w:t>
      </w:r>
      <w:r w:rsidR="004348B5">
        <w:rPr>
          <w:rFonts w:asciiTheme="majorHAnsi" w:hAnsiTheme="majorHAnsi" w:cstheme="majorHAnsi"/>
          <w:sz w:val="24"/>
          <w:szCs w:val="24"/>
        </w:rPr>
        <w:t>,</w:t>
      </w:r>
      <w:r w:rsidRPr="004B1EB9">
        <w:rPr>
          <w:rFonts w:asciiTheme="majorHAnsi" w:hAnsiTheme="majorHAnsi" w:cstheme="majorHAnsi"/>
          <w:sz w:val="24"/>
          <w:szCs w:val="24"/>
        </w:rPr>
        <w:t xml:space="preserve"> </w:t>
      </w:r>
      <w:r w:rsidR="004348B5">
        <w:rPr>
          <w:rFonts w:asciiTheme="majorHAnsi" w:hAnsiTheme="majorHAnsi" w:cstheme="majorHAnsi"/>
          <w:sz w:val="24"/>
          <w:szCs w:val="24"/>
        </w:rPr>
        <w:t>compared to</w:t>
      </w:r>
      <w:r w:rsidRPr="004B1EB9">
        <w:rPr>
          <w:rFonts w:asciiTheme="majorHAnsi" w:hAnsiTheme="majorHAnsi" w:cstheme="majorHAnsi"/>
          <w:sz w:val="24"/>
          <w:szCs w:val="24"/>
        </w:rPr>
        <w:t xml:space="preserve"> the use of MRI and US</w:t>
      </w:r>
      <w:r w:rsidR="0053537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159/000489443","ISSN":"14219778","PMID":"29723846","abstract":"Background/Aims: We performed a network meta-analysis (NMA) to investigate and compare the diagnostic value of 19 different imaging methods used for breast cancer (BC). Methods: Cochrane Library, PubMed and EMBASE were searched to collect the relevant literature from the inception of the study until November 2016. A combination of direct and indirect comparisons was performed using an NMA to evaluate the combined odd ratios (OR) and draw the surface under the cumulative ranking curves (SUCRA) of the diagnostic value of different imaging methods for BC. Results: A total of 39 eligible diagnostic tests regarding 19 imaging methods (mammography [MG], breast-specific gamma imaging [BSGI], color Doppler sonography [CD], contrast-enhanced magnetic resonance imaging [CE-MRI], digital breast tomosynthesis [DBT], fluorodeoxyglucose positron-emission tomography/computed tomography [FDG PET/CT], fluorodeoxyglucose positron-emission tomography [FDG-PET], full field digital mammography [FFDM], handheld breast ultrasound [HHUS], magnetic resonance imaging [MRI], automated breast volume scanner [ABUS], magnetic resonance mammography [MRM], scintimammography [SMM], single photon emission computed tomography scintimammography [SPECT SMM], ultrasound elastography [UE], ultrasonography [US], mammography + ultrasonography [MG + US], mammography + scintimammography [MG + SMM], and ultrasound elastography + ultrasonography [UE + US]) were included in the study. According to this network meta-analysis, in comparison to the MG method, the CE-MRI, MRI, MRM, MG + SMM and UE + US methods exhibited relatively higher sensitivity, and the specificity of the FDG PET/CT method was higher, while the BSGI and MRI methods exhibited higher accuracy. Conclusion: The results from this NMA indicate that the diagnostic value of the BSGI, MG + SMM, MRI and CE-MRI methods for BC were relatively higher in terms of sensitivity, specificity and accuracy.","author":[{"dropping-particle":"","family":"Zhang","given":"Xiao Hong","non-dropping-particle":"","parse-names":false,"suffix":""},{"dropping-particle":"","family":"Xiao","given":"Can","non-dropping-particle":"","parse-names":false,"suffix":""}],"container-title":"Cellular Physiology and Biochemistry","id":"ITEM-1","issue":"5","issued":{"date-parts":[["2018"]]},"page":"2041-2055","title":"Diagnostic Value of Nineteen Different Imaging Methods for Patients with Breast Cancer: A Network Meta-Analysis","type":"article-journal","volume":"46"},"uris":["http://www.mendeley.com/documents/?uuid=3777bf50-17fc-4025-8d4e-41c01c89d418"]},{"id":"ITEM-2","itemData":{"ISSN":"1790-5427","author":[{"dropping-particle":"","family":"Ozülker","given":"Tamer","non-dropping-particle":"","parse-names":false,"suffix":""},{"dropping-particle":"","family":"Ozülker","given":"Filiz","non-dropping-particle":"","parse-names":false,"suffix":""},{"dropping-particle":"","family":"Ozpaçaci","given":"Tevfik","non-dropping-particle":"","parse-names":false,"suffix":""},{"dropping-particle":"","family":"Bender","given":"Omer","non-dropping-particle":"","parse-names":false,"suffix":""},{"dropping-particle":"","family":"Değirmenci","given":"Hülya","non-dropping-particle":"","parse-names":false,"suffix":""}],"container-title":"Hellenic journal of nuclear medicine","id":"ITEM-2","issue":"2","issued":{"date-parts":[["2010"]]},"page":"144—149","title":"The efficacy of (99m)Tc-MIBI scintimammography in the evaluation of breast lesions and axillary involvement: a comparison with X-rays mammography, ultrasonography and magnetic resonance imaging","type":"article-journal","volume":"13"},"uris":["http://www.mendeley.com/documents/?uuid=87b3193a-b70b-4c23-a8a8-649d09ca3070"]}],"mendeley":{"formattedCitation":"&lt;sup&gt;117,118&lt;/sup&gt;","plainTextFormattedCitation":"117,118","previouslyFormattedCitation":"&lt;sup&gt;116,117&lt;/sup&gt;"},"properties":{"noteIndex":0},"schema":"https://github.com/citation-style-language/schema/raw/master/csl-citation.json"}</w:instrText>
      </w:r>
      <w:r w:rsidR="0053537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17,118</w:t>
      </w:r>
      <w:r w:rsidR="00535375">
        <w:rPr>
          <w:rFonts w:asciiTheme="majorHAnsi" w:hAnsiTheme="majorHAnsi" w:cstheme="majorHAnsi"/>
          <w:sz w:val="24"/>
          <w:szCs w:val="24"/>
        </w:rPr>
        <w:fldChar w:fldCharType="end"/>
      </w:r>
      <w:r w:rsidR="00535375">
        <w:rPr>
          <w:rFonts w:asciiTheme="majorHAnsi" w:hAnsiTheme="majorHAnsi" w:cstheme="majorHAnsi"/>
          <w:sz w:val="24"/>
          <w:szCs w:val="24"/>
        </w:rPr>
        <w:t xml:space="preserve">. </w:t>
      </w:r>
      <w:r w:rsidRPr="004B1EB9">
        <w:rPr>
          <w:rFonts w:asciiTheme="majorHAnsi" w:hAnsiTheme="majorHAnsi" w:cstheme="majorHAnsi"/>
          <w:sz w:val="24"/>
          <w:szCs w:val="24"/>
        </w:rPr>
        <w:t xml:space="preserve">One of the challenges is that SM is far from achieving widespread recognition. </w:t>
      </w:r>
    </w:p>
    <w:p w14:paraId="19A60720" w14:textId="7D627B08" w:rsidR="004B1EB9" w:rsidRPr="004B1EB9" w:rsidRDefault="004B1EB9" w:rsidP="00C76A7D">
      <w:pPr>
        <w:spacing w:line="480" w:lineRule="auto"/>
        <w:rPr>
          <w:rFonts w:asciiTheme="majorHAnsi" w:hAnsiTheme="majorHAnsi" w:cstheme="majorHAnsi"/>
          <w:sz w:val="24"/>
          <w:szCs w:val="24"/>
        </w:rPr>
      </w:pPr>
      <w:r w:rsidRPr="004B1EB9">
        <w:rPr>
          <w:rFonts w:asciiTheme="majorHAnsi" w:hAnsiTheme="majorHAnsi" w:cstheme="majorHAnsi"/>
          <w:sz w:val="24"/>
          <w:szCs w:val="24"/>
        </w:rPr>
        <w:t>The method is very simple and relies on planar or tomographic acquisitions of the breast, generally in the prone position, 5-10 minutes after administration of a tumour</w:t>
      </w:r>
      <w:r w:rsidR="004348B5">
        <w:rPr>
          <w:rFonts w:asciiTheme="majorHAnsi" w:hAnsiTheme="majorHAnsi" w:cstheme="majorHAnsi"/>
          <w:sz w:val="24"/>
          <w:szCs w:val="24"/>
        </w:rPr>
        <w:t>-</w:t>
      </w:r>
      <w:r w:rsidRPr="004B1EB9">
        <w:rPr>
          <w:rFonts w:asciiTheme="majorHAnsi" w:hAnsiTheme="majorHAnsi" w:cstheme="majorHAnsi"/>
          <w:sz w:val="24"/>
          <w:szCs w:val="24"/>
        </w:rPr>
        <w:t>seeking radiotracer</w:t>
      </w:r>
      <w:r w:rsidR="001C4F28">
        <w:rPr>
          <w:rFonts w:asciiTheme="majorHAnsi" w:hAnsiTheme="majorHAnsi" w:cstheme="majorHAnsi"/>
          <w:sz w:val="24"/>
          <w:szCs w:val="24"/>
        </w:rPr>
        <w:t xml:space="preserve"> such a</w:t>
      </w:r>
      <w:r w:rsidRPr="004B1EB9">
        <w:rPr>
          <w:rFonts w:asciiTheme="majorHAnsi" w:hAnsiTheme="majorHAnsi" w:cstheme="majorHAnsi"/>
          <w:sz w:val="24"/>
          <w:szCs w:val="24"/>
        </w:rPr>
        <w:t xml:space="preserve">s </w:t>
      </w:r>
      <w:r w:rsidRPr="004B1EB9">
        <w:rPr>
          <w:rFonts w:asciiTheme="majorHAnsi" w:hAnsiTheme="majorHAnsi" w:cstheme="majorHAnsi"/>
          <w:sz w:val="24"/>
          <w:szCs w:val="24"/>
          <w:vertAlign w:val="superscript"/>
        </w:rPr>
        <w:t>99m</w:t>
      </w:r>
      <w:r w:rsidRPr="004B1EB9">
        <w:rPr>
          <w:rFonts w:asciiTheme="majorHAnsi" w:hAnsiTheme="majorHAnsi" w:cstheme="majorHAnsi"/>
          <w:sz w:val="24"/>
          <w:szCs w:val="24"/>
        </w:rPr>
        <w:t>Tc-sesta-methoxyisobutylisontr</w:t>
      </w:r>
      <w:r w:rsidR="004348B5">
        <w:rPr>
          <w:rFonts w:asciiTheme="majorHAnsi" w:hAnsiTheme="majorHAnsi" w:cstheme="majorHAnsi"/>
          <w:sz w:val="24"/>
          <w:szCs w:val="24"/>
        </w:rPr>
        <w:t>i</w:t>
      </w:r>
      <w:r w:rsidRPr="004B1EB9">
        <w:rPr>
          <w:rFonts w:asciiTheme="majorHAnsi" w:hAnsiTheme="majorHAnsi" w:cstheme="majorHAnsi"/>
          <w:sz w:val="24"/>
          <w:szCs w:val="24"/>
        </w:rPr>
        <w:t>le (</w:t>
      </w:r>
      <w:r w:rsidRPr="004B1EB9">
        <w:rPr>
          <w:rFonts w:asciiTheme="majorHAnsi" w:hAnsiTheme="majorHAnsi" w:cstheme="majorHAnsi"/>
          <w:sz w:val="24"/>
          <w:szCs w:val="24"/>
          <w:vertAlign w:val="superscript"/>
        </w:rPr>
        <w:t>99m</w:t>
      </w:r>
      <w:r w:rsidRPr="004B1EB9">
        <w:rPr>
          <w:rFonts w:asciiTheme="majorHAnsi" w:hAnsiTheme="majorHAnsi" w:cstheme="majorHAnsi"/>
          <w:sz w:val="24"/>
          <w:szCs w:val="24"/>
        </w:rPr>
        <w:t xml:space="preserve">Tc-Sestamibi). This small molecule tracer displays lipophilic properties allowing it to rapidly cross </w:t>
      </w:r>
      <w:r w:rsidR="004348B5">
        <w:rPr>
          <w:rFonts w:asciiTheme="majorHAnsi" w:hAnsiTheme="majorHAnsi" w:cstheme="majorHAnsi"/>
          <w:sz w:val="24"/>
          <w:szCs w:val="24"/>
        </w:rPr>
        <w:t xml:space="preserve">cell </w:t>
      </w:r>
      <w:r w:rsidRPr="004B1EB9">
        <w:rPr>
          <w:rFonts w:asciiTheme="majorHAnsi" w:hAnsiTheme="majorHAnsi" w:cstheme="majorHAnsi"/>
          <w:sz w:val="24"/>
          <w:szCs w:val="24"/>
        </w:rPr>
        <w:t xml:space="preserve">membranes and </w:t>
      </w:r>
      <w:r w:rsidR="004348B5">
        <w:rPr>
          <w:rFonts w:asciiTheme="majorHAnsi" w:hAnsiTheme="majorHAnsi" w:cstheme="majorHAnsi"/>
          <w:sz w:val="24"/>
          <w:szCs w:val="24"/>
        </w:rPr>
        <w:t xml:space="preserve">is positively </w:t>
      </w:r>
      <w:proofErr w:type="spellStart"/>
      <w:r w:rsidR="004348B5">
        <w:rPr>
          <w:rFonts w:asciiTheme="majorHAnsi" w:hAnsiTheme="majorHAnsi" w:cstheme="majorHAnsi"/>
          <w:sz w:val="24"/>
          <w:szCs w:val="24"/>
        </w:rPr>
        <w:t>charged,</w:t>
      </w:r>
      <w:r w:rsidRPr="004B1EB9">
        <w:rPr>
          <w:rFonts w:asciiTheme="majorHAnsi" w:hAnsiTheme="majorHAnsi" w:cstheme="majorHAnsi"/>
          <w:sz w:val="24"/>
          <w:szCs w:val="24"/>
        </w:rPr>
        <w:t>promot</w:t>
      </w:r>
      <w:r w:rsidR="004348B5">
        <w:rPr>
          <w:rFonts w:asciiTheme="majorHAnsi" w:hAnsiTheme="majorHAnsi" w:cstheme="majorHAnsi"/>
          <w:sz w:val="24"/>
          <w:szCs w:val="24"/>
        </w:rPr>
        <w:t>ing</w:t>
      </w:r>
      <w:proofErr w:type="spellEnd"/>
      <w:r w:rsidRPr="004B1EB9">
        <w:rPr>
          <w:rFonts w:asciiTheme="majorHAnsi" w:hAnsiTheme="majorHAnsi" w:cstheme="majorHAnsi"/>
          <w:sz w:val="24"/>
          <w:szCs w:val="24"/>
        </w:rPr>
        <w:t xml:space="preserve"> retention in areas of negative transmembrane potential such as in mitochondria. Uptake in tissues is generally proportional to blood flow and mitochondrial density, a feature that is common to most neoplasms and related to metabolic activity. Breast malignancies have been shown to have high uptake of </w:t>
      </w:r>
      <w:r w:rsidRPr="004B1EB9">
        <w:rPr>
          <w:rFonts w:asciiTheme="majorHAnsi" w:hAnsiTheme="majorHAnsi" w:cstheme="majorHAnsi"/>
          <w:sz w:val="24"/>
          <w:szCs w:val="24"/>
          <w:vertAlign w:val="superscript"/>
        </w:rPr>
        <w:t>99m</w:t>
      </w:r>
      <w:r w:rsidRPr="004B1EB9">
        <w:rPr>
          <w:rFonts w:asciiTheme="majorHAnsi" w:hAnsiTheme="majorHAnsi" w:cstheme="majorHAnsi"/>
          <w:sz w:val="24"/>
          <w:szCs w:val="24"/>
        </w:rPr>
        <w:t>Tc-Sestamibi compared to normal breast background as well as regional lymph nodes</w:t>
      </w:r>
      <w:r w:rsidR="0053537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author":[{"dropping-particle":"","family":"Khalkhali","given":"Iraj","non-dropping-particle":"","parse-names":false,"suffix":""},{"dropping-particle":"","family":"Mena","given":"Ismael","non-dropping-particle":"","parse-names":false,"suffix":""},{"dropping-particle":"","family":"Diggles","given":"Linda","non-dropping-particle":"","parse-names":false,"suffix":""}],"container-title":"Eur. J. Nucl. Med.","id":"ITEM-1","issue":"4","issued":{"date-parts":[["1994"]]},"page":"357-362","title":"Nuclear Medicine Review article of breast cancer : a new role of prone scintimammography","type":"article-journal","volume":"21"},"uris":["http://www.mendeley.com/documents/?uuid=9122d8af-f712-42c8-9e69-db4e3decb890"]},{"id":"ITEM-2","itemData":{"DOI":"10.1007/s12149-014-0926-6","ISBN":"1214901409","ISSN":"18646433","PMID":"25398309","abstract":"Objective: To determine diagnostic accuracy of SPECT, CT and SPECT-CT in axillary lymph node (LN) staging in breast cancer (BC).Methods: Sixty consecutive patients with primary operable T1-3NxM0 BC were included in this study. All patients underwent SPECT-CT examination on Symbia-T16 scanner which consists of dual-head gamma camera combined with 16 slices diagnostic CT. SPECT-CT acquisition started 10–15 min after i/v injection of 740–1,000 MBq of 99mTc-MIBI. On CT images of axillary LN we analyzed following diagnostic signs: size (short axis more or less than 10 mm), shape (round or oval), cortical thickness and fat content (solid or with fat gate). Intensity of tracer uptake in axillary LN was classified as follows: grade (Gr) I—background, Gr II—slightly above background, Gr III—intense but below uptake in muscles, Gr IV—as high as in muscles. Histological examination of dissected LN was used as gold standard.Results: Various combinations of CT signs of axillary LN involvement demonstrated moderate diagnostic value with best results characterized by low (55 %) sensitivity (SEN), 97 % specificity (SP) and 83 % accuracy (AC). Intensive (Gr IV) uptake of 99mTc-MIBI in axillary LN characterized by low (55 %) SEN, high (100 %) SP and moderate (84 %) AC. Combination of CT and SPECT signs looks most promising especially when LN metastases were diagnosed in patients with enlarged solid LN or normal sized LN with Gr III-IV 99Tc-MIBI uptake. In these cases, SEN was equal to 75 %, SP-90 %, AC-85 %, only one of 5 patients with false negative results had metastases in more than 2 LN.Conclusions: By combination of SPECT and CT data we can more accurately diagnose axillary LN invasion by breast cancer.","author":[{"dropping-particle":"","family":"Novikov","given":"Sergey Nikolaevich","non-dropping-particle":"","parse-names":false,"suffix":""},{"dropping-particle":"","family":"Krzhivitskii","given":"Pavel Ivanovich","non-dropping-particle":"","parse-names":false,"suffix":""},{"dropping-particle":"","family":"Kanaev","given":"Sergey Vasilevich","non-dropping-particle":"","parse-names":false,"suffix":""},{"dropping-particle":"","family":"Krivorotko","given":"Petr Vladimirovich","non-dropping-particle":"","parse-names":false,"suffix":""},{"dropping-particle":"","family":"Ilin","given":"Nikolay Dmirievich","non-dropping-particle":"","parse-names":false,"suffix":""},{"dropping-particle":"","family":"Jukova","given":"Ludmila Alexeevna","non-dropping-particle":"","parse-names":false,"suffix":""},{"dropping-particle":"","family":"Ponomareva","given":"Olga Igorevna","non-dropping-particle":"","parse-names":false,"suffix":""}],"container-title":"Annals of Nuclear Medicine","id":"ITEM-2","issue":"2","issued":{"date-parts":[["2014"]]},"page":"177-183","title":"Axillary lymph node staging in breast cancer: clinical value of single photon emission computed tomography-computed tomography (SPECT-CT) with 99mTc-methoxyisobutylisonitrile","type":"article-journal","volume":"29"},"uris":["http://www.mendeley.com/documents/?uuid=db64680f-f3bc-400a-9892-90633d3affe7"]}],"mendeley":{"formattedCitation":"&lt;sup&gt;119,120&lt;/sup&gt;","plainTextFormattedCitation":"119,120","previouslyFormattedCitation":"&lt;sup&gt;118,119&lt;/sup&gt;"},"properties":{"noteIndex":0},"schema":"https://github.com/citation-style-language/schema/raw/master/csl-citation.json"}</w:instrText>
      </w:r>
      <w:r w:rsidR="0053537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19,120</w:t>
      </w:r>
      <w:r w:rsidR="00535375">
        <w:rPr>
          <w:rFonts w:asciiTheme="majorHAnsi" w:hAnsiTheme="majorHAnsi" w:cstheme="majorHAnsi"/>
          <w:sz w:val="24"/>
          <w:szCs w:val="24"/>
        </w:rPr>
        <w:fldChar w:fldCharType="end"/>
      </w:r>
      <w:r w:rsidR="00535375">
        <w:rPr>
          <w:rFonts w:asciiTheme="majorHAnsi" w:hAnsiTheme="majorHAnsi" w:cstheme="majorHAnsi"/>
          <w:sz w:val="24"/>
          <w:szCs w:val="24"/>
        </w:rPr>
        <w:t xml:space="preserve">. </w:t>
      </w:r>
      <w:r w:rsidRPr="004B1EB9">
        <w:rPr>
          <w:rFonts w:asciiTheme="majorHAnsi" w:hAnsiTheme="majorHAnsi" w:cstheme="majorHAnsi"/>
          <w:sz w:val="24"/>
          <w:szCs w:val="24"/>
        </w:rPr>
        <w:t xml:space="preserve">The </w:t>
      </w:r>
      <w:r w:rsidR="001C4F28">
        <w:rPr>
          <w:rFonts w:asciiTheme="majorHAnsi" w:hAnsiTheme="majorHAnsi" w:cstheme="majorHAnsi"/>
          <w:sz w:val="24"/>
          <w:szCs w:val="24"/>
        </w:rPr>
        <w:lastRenderedPageBreak/>
        <w:t>technique</w:t>
      </w:r>
      <w:r w:rsidRPr="004B1EB9">
        <w:rPr>
          <w:rFonts w:asciiTheme="majorHAnsi" w:hAnsiTheme="majorHAnsi" w:cstheme="majorHAnsi"/>
          <w:sz w:val="24"/>
          <w:szCs w:val="24"/>
        </w:rPr>
        <w:t xml:space="preserve"> has been evaluated since the early 1990s and has been more widely accepted in North America where </w:t>
      </w:r>
      <w:r w:rsidR="001C4F28">
        <w:rPr>
          <w:rFonts w:asciiTheme="majorHAnsi" w:hAnsiTheme="majorHAnsi" w:cstheme="majorHAnsi"/>
          <w:sz w:val="24"/>
          <w:szCs w:val="24"/>
        </w:rPr>
        <w:t>it</w:t>
      </w:r>
      <w:r w:rsidRPr="004B1EB9">
        <w:rPr>
          <w:rFonts w:asciiTheme="majorHAnsi" w:hAnsiTheme="majorHAnsi" w:cstheme="majorHAnsi"/>
          <w:sz w:val="24"/>
          <w:szCs w:val="24"/>
        </w:rPr>
        <w:t xml:space="preserve"> received FDA approval in 1997.</w:t>
      </w:r>
    </w:p>
    <w:p w14:paraId="116C156B" w14:textId="09C549C6" w:rsidR="004B1EB9" w:rsidRPr="004B1EB9" w:rsidRDefault="001C4F28" w:rsidP="00C76A7D">
      <w:pPr>
        <w:spacing w:line="480" w:lineRule="auto"/>
        <w:rPr>
          <w:rFonts w:asciiTheme="majorHAnsi" w:hAnsiTheme="majorHAnsi" w:cstheme="majorHAnsi"/>
          <w:sz w:val="24"/>
          <w:szCs w:val="24"/>
        </w:rPr>
      </w:pPr>
      <w:r>
        <w:rPr>
          <w:rFonts w:asciiTheme="majorHAnsi" w:hAnsiTheme="majorHAnsi" w:cstheme="majorHAnsi"/>
          <w:sz w:val="24"/>
          <w:szCs w:val="24"/>
        </w:rPr>
        <w:t>A</w:t>
      </w:r>
      <w:r w:rsidR="004B1EB9" w:rsidRPr="004B1EB9">
        <w:rPr>
          <w:rFonts w:asciiTheme="majorHAnsi" w:hAnsiTheme="majorHAnsi" w:cstheme="majorHAnsi"/>
          <w:sz w:val="24"/>
          <w:szCs w:val="24"/>
        </w:rPr>
        <w:t>dvances in dedicated acquisition hardware have refocused attention on the potential of this technique. Compact dual-head gamma cameras specifically designed and optimised for breast imaging have been developed that allow to detect smaller lesions. In a large case series from the Mayo clinic the use of SM with this dedicated hardware has been shown to significantly increase detection of node negative breast cancer in patients with mammographically dense breasts</w:t>
      </w:r>
      <w:r w:rsidR="0053537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ISSN":"1043321X","author":[{"dropping-particle":"","family":"Rhodes","given":"Deborah J.","non-dropping-particle":"","parse-names":false,"suffix":""},{"dropping-particle":"","family":"Hruska","given":"Carrie B.","non-dropping-particle":"","parse-names":false,"suffix":""},{"dropping-particle":"","family":"Phillips","given":"Stephen W.","non-dropping-particle":"","parse-names":false,"suffix":""},{"dropping-particle":"","family":"Whaley","given":"Dana H.","non-dropping-particle":"","parse-names":false,"suffix":""},{"dropping-particle":"","family":"O’Connor","given":"Michael K.","non-dropping-particle":"","parse-names":false,"suffix":""}],"container-title":"Radiollogy","id":"ITEM-1","issue":"1","issued":{"date-parts":[["2011"]]},"page":"106-18","title":"Dedicated dual-head gamma imaging for breast cancer screening in women with mammographically dense breasts","type":"article-journal","volume":"258"},"uris":["http://www.mendeley.com/documents/?uuid=345105da-112f-4b48-9b11-5c201482cc03"]}],"mendeley":{"formattedCitation":"&lt;sup&gt;121&lt;/sup&gt;","plainTextFormattedCitation":"121","previouslyFormattedCitation":"&lt;sup&gt;120&lt;/sup&gt;"},"properties":{"noteIndex":0},"schema":"https://github.com/citation-style-language/schema/raw/master/csl-citation.json"}</w:instrText>
      </w:r>
      <w:r w:rsidR="0053537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21</w:t>
      </w:r>
      <w:r w:rsidR="00535375">
        <w:rPr>
          <w:rFonts w:asciiTheme="majorHAnsi" w:hAnsiTheme="majorHAnsi" w:cstheme="majorHAnsi"/>
          <w:sz w:val="24"/>
          <w:szCs w:val="24"/>
        </w:rPr>
        <w:fldChar w:fldCharType="end"/>
      </w:r>
      <w:r w:rsidR="004B1EB9" w:rsidRPr="004B1EB9">
        <w:rPr>
          <w:rFonts w:asciiTheme="majorHAnsi" w:hAnsiTheme="majorHAnsi" w:cstheme="majorHAnsi"/>
          <w:sz w:val="24"/>
          <w:szCs w:val="24"/>
        </w:rPr>
        <w:t>. Commercially available dedicated systems resembling traditional mammography units have been developed allow</w:t>
      </w:r>
      <w:r w:rsidR="003C22BB">
        <w:rPr>
          <w:rFonts w:asciiTheme="majorHAnsi" w:hAnsiTheme="majorHAnsi" w:cstheme="majorHAnsi"/>
          <w:sz w:val="24"/>
          <w:szCs w:val="24"/>
        </w:rPr>
        <w:t>ing</w:t>
      </w:r>
      <w:r w:rsidR="004B1EB9" w:rsidRPr="004B1EB9">
        <w:rPr>
          <w:rFonts w:asciiTheme="majorHAnsi" w:hAnsiTheme="majorHAnsi" w:cstheme="majorHAnsi"/>
          <w:sz w:val="24"/>
          <w:szCs w:val="24"/>
        </w:rPr>
        <w:t xml:space="preserve"> intrinsic resolution of 1.6 mm, markedly improving sensitivity for the detection of small breast tumours and those located in the upper inner quadrant. The reduce</w:t>
      </w:r>
      <w:r w:rsidR="003C22BB">
        <w:rPr>
          <w:rFonts w:asciiTheme="majorHAnsi" w:hAnsiTheme="majorHAnsi" w:cstheme="majorHAnsi"/>
          <w:sz w:val="24"/>
          <w:szCs w:val="24"/>
        </w:rPr>
        <w:t>d</w:t>
      </w:r>
      <w:r w:rsidR="004B1EB9" w:rsidRPr="004B1EB9">
        <w:rPr>
          <w:rFonts w:asciiTheme="majorHAnsi" w:hAnsiTheme="majorHAnsi" w:cstheme="majorHAnsi"/>
          <w:sz w:val="24"/>
          <w:szCs w:val="24"/>
        </w:rPr>
        <w:t xml:space="preserve"> effective dose comparable to that of annual mammographic screening allow</w:t>
      </w:r>
      <w:r w:rsidR="003C22BB">
        <w:rPr>
          <w:rFonts w:asciiTheme="majorHAnsi" w:hAnsiTheme="majorHAnsi" w:cstheme="majorHAnsi"/>
          <w:sz w:val="24"/>
          <w:szCs w:val="24"/>
        </w:rPr>
        <w:t>s</w:t>
      </w:r>
      <w:r w:rsidR="004B1EB9" w:rsidRPr="004B1EB9">
        <w:rPr>
          <w:rFonts w:asciiTheme="majorHAnsi" w:hAnsiTheme="majorHAnsi" w:cstheme="majorHAnsi"/>
          <w:sz w:val="24"/>
          <w:szCs w:val="24"/>
        </w:rPr>
        <w:t xml:space="preserve"> widespread applicability</w:t>
      </w:r>
      <w:r w:rsidR="0053537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118/1.4718665","ISSN":"00942405","abstract":"Purpose: Molecular breast imaging (MBI) is a nuclear medicine technology that uses dual-head cadmium zinc telluride (CZT) gamma cameras to image functional uptake of a radiotracer, Tc-99m sestamibi, in the breast. An important factor in adoption of MBI in the screening setting is reduction of the necessary administered dose of Tc-99m sestamibi from the typically used dose of 740 MBq to approximately 148 MBq, such that MBI's whole-body effective dose is comparable to that of screening mammography. Methods that increase MBI count sensitivity may allow a proportional reduction in the necessary administered dose. Our objective was to evaluate the impact of two count sensitivity improvement methods on image quality by evaluating count sensitivity, spatial resolution, and lesion contrast in phantom simulations. Methods: Two dual-head CZT-based MBI systems were studied: LumaGem and Discovery NM 750b. Two count sensitivity improvement methods were implemented: registered collimators optimized for dedicated breast imaging and widened energy acceptance window optimized for use with CZT. System sensitivity, spatial resolution, and tumor contrast-to-noise ratio (CNR) were measured comparing standard collimation and energy window setting 126-154 keV (10, -10) with optimal collimation and a wide energy window 110-154 keV (10, -21). Results: Compared to the standard collimator designs and energy windows for these two systems, use of registered optimized collimation and wide energy window increased system sensitivity by a factor of 2.8-3.6. Spatial resolution decreased slightly for both systems with new collimation. At 3 cm from the collimator face, LumaGem's spatial resolution was 4.8 and 5.6 mm with standard and optimized collimation; Discovery NM 750b's spatial resolution was 4.4 and 4.6 mm with standard and optimized collimation, respectively. For both systems, at tumor depths of 1 and 3 cm, use of optimized collimation and wide energy window significantly improved CNR compared to standard settings for tumors 8.0 and 9.2 mm in diameter. At the closer depth of 1 cm, optimized collimation and wide energy window also significantly improved CNR for 5.9 mm tumors on Discovery NM 750b. Conclusions: Registered optimized collimation and wide energy window yield a substantial gain in count sensitivity and measurable gain in CNR, with some loss in spatial resolution compared to the standard collimator designs and energy windows used on these two systems. At low-count densiti…","author":[{"dropping-particle":"","family":"Hruska","given":"Carrie B.","non-dropping-particle":"","parse-names":false,"suffix":""},{"dropping-particle":"","family":"Weinmann","given":"Amanda L.","non-dropping-particle":"","parse-names":false,"suffix":""},{"dropping-particle":"","family":"O'Connor","given":"Michael K.","non-dropping-particle":"","parse-names":false,"suffix":""}],"container-title":"Medical Physics","id":"ITEM-1","issue":"6","issued":{"date-parts":[["2012"]]},"page":"3466-3475","title":"Proof of concept for low-dose molecular breast imaging with a dual-head CZT gamma camera. Part I. Evaluation in phantoms","type":"article-journal","volume":"39"},"uris":["http://www.mendeley.com/documents/?uuid=ee4609e5-6bc3-4471-9f86-d2103808fce9"]},{"id":"ITEM-2","itemData":{"DOI":"10.2214/AJR.19.21582","ISSN":"15463141","PMID":"31593516","abstract":"OBJECTIVE. The purpose of this study was to determine whether application of a proprietary image-processing algorithm would allow a reduction in the necessary administered activity for molecular breast imaging (MBI) examinations. MATERIALS AND METHODS. Images from standard-dose MBI examinations (300 MBq 99mTc-sestamibi) of 50 subjects were analyzed. The images were acquired in dynamic mode and showed at least one breast lesion. Half-dose MBI examinations were simulated by summing one-half of the dynamic frames and were processed with the algorithm under study in both a default and a preferred filter mode. Two breast radiologists independently completed a set of two-alternative forced-choice tasks to compare lesion conspicuity on standard-dose images, half-dose images, and the algorithm-processed half-dose images in both modes. RESULTS. Relative to the standard-dose images, the half-dose images were preferred in 4, the default-filtered half-dose images in 50, and preferred-filtered half-dose images in 76 of 100 readings. Compared with standard-dose images, in terms of lesion conspicuity, the half-dose images were rated better in 2, equivalent in 6, and poorer in 92 of 100 readings. The default-filtered half-dose images were rated better, equivalent, or poorer in 13, 73, and 14 of 100 readings. The preferred-filtered half-dose images were rated as better, equivalent, or poorer in 55, 34, and 11 of 100 readings. CONCLUSION. Compared with that on standard-dose images, lesion conspicuity on images obtained with the algorithm and acquired at one-half the standard dose was equivalent or better without compromise of image quality. The algorithm can also be used to decrease imaging time with a resulting increase in patient comfort and throughput.","author":[{"dropping-particle":"","family":"Tao","given":"Ashley T.","non-dropping-particle":"","parse-names":false,"suffix":""},{"dropping-particle":"","family":"Hruska","given":"Carrie B.","non-dropping-particle":"","parse-names":false,"suffix":""},{"dropping-particle":"","family":"Conners","given":"Amy L.","non-dropping-particle":"","parse-names":false,"suffix":""},{"dropping-particle":"","family":"Hunt","given":"Katie N.","non-dropping-particle":"","parse-names":false,"suffix":""},{"dropping-particle":"","family":"Swanson","given":"Tiffinee N.","non-dropping-particle":"","parse-names":false,"suffix":""},{"dropping-particle":"","family":"Tran","given":"Thuy D.","non-dropping-particle":"","parse-names":false,"suffix":""},{"dropping-particle":"","family":"Manduca","given":"Armando","non-dropping-particle":"","parse-names":false,"suffix":""},{"dropping-particle":"","family":"Borges","given":"Lucas","non-dropping-particle":"","parse-names":false,"suffix":""},{"dropping-particle":"","family":"Maidment","given":"Andrew D.A.","non-dropping-particle":"","parse-names":false,"suffix":""},{"dropping-particle":"","family":"Lake","given":"David","non-dropping-particle":"","parse-names":false,"suffix":""},{"dropping-particle":"","family":"Johnson","given":"Matthew P.","non-dropping-particle":"","parse-names":false,"suffix":""},{"dropping-particle":"","family":"Carter","given":"Rickey E.","non-dropping-particle":"","parse-names":false,"suffix":""},{"dropping-particle":"","family":"Rhodes","given":"Deborah J.","non-dropping-particle":"","parse-names":false,"suffix":""},{"dropping-particle":"","family":"O'Connor","given":"Michael K.","non-dropping-particle":"","parse-names":false,"suffix":""}],"container-title":"American Journal of Roentgenology","id":"ITEM-2","issue":"1","issued":{"date-parts":[["2020"]]},"page":"185-193","title":"Dose reduction in molecular breast imaging with a new image-processing algorithm","type":"article-journal","volume":"214"},"uris":["http://www.mendeley.com/documents/?uuid=abfbb8b8-fc1d-488d-bd6a-e42b2747f3d1"]}],"mendeley":{"formattedCitation":"&lt;sup&gt;122,123&lt;/sup&gt;","plainTextFormattedCitation":"122,123","previouslyFormattedCitation":"&lt;sup&gt;121,122&lt;/sup&gt;"},"properties":{"noteIndex":0},"schema":"https://github.com/citation-style-language/schema/raw/master/csl-citation.json"}</w:instrText>
      </w:r>
      <w:r w:rsidR="0053537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22,123</w:t>
      </w:r>
      <w:r w:rsidR="00535375">
        <w:rPr>
          <w:rFonts w:asciiTheme="majorHAnsi" w:hAnsiTheme="majorHAnsi" w:cstheme="majorHAnsi"/>
          <w:sz w:val="24"/>
          <w:szCs w:val="24"/>
        </w:rPr>
        <w:fldChar w:fldCharType="end"/>
      </w:r>
      <w:r w:rsidR="00535375">
        <w:rPr>
          <w:rFonts w:asciiTheme="majorHAnsi" w:hAnsiTheme="majorHAnsi" w:cstheme="majorHAnsi"/>
          <w:sz w:val="24"/>
          <w:szCs w:val="24"/>
        </w:rPr>
        <w:t>.</w:t>
      </w:r>
      <w:r w:rsidR="004B1EB9" w:rsidRPr="004B1EB9">
        <w:rPr>
          <w:rFonts w:asciiTheme="majorHAnsi" w:hAnsiTheme="majorHAnsi" w:cstheme="majorHAnsi"/>
          <w:sz w:val="24"/>
          <w:szCs w:val="24"/>
        </w:rPr>
        <w:t xml:space="preserve"> Hruska et al analysed the additional diagnostic workup and costs of a single supplemental molecular breast imaging test in women with dense breasts</w:t>
      </w:r>
      <w:r w:rsidR="003C22BB">
        <w:rPr>
          <w:rFonts w:asciiTheme="majorHAnsi" w:hAnsiTheme="majorHAnsi" w:cstheme="majorHAnsi"/>
          <w:sz w:val="24"/>
          <w:szCs w:val="24"/>
        </w:rPr>
        <w:t xml:space="preserve"> and</w:t>
      </w:r>
      <w:r w:rsidR="004B1EB9" w:rsidRPr="004B1EB9">
        <w:rPr>
          <w:rFonts w:asciiTheme="majorHAnsi" w:hAnsiTheme="majorHAnsi" w:cstheme="majorHAnsi"/>
          <w:sz w:val="24"/>
          <w:szCs w:val="24"/>
        </w:rPr>
        <w:t xml:space="preserve"> concluded that despite an increase in the additional cost and benign biopsy rate, the higher cancer detection rate resulted in a lower overall cost per cancer detected than with screening mammography alone</w:t>
      </w:r>
      <w:r w:rsidR="0053537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118/1.4718665","ISSN":"00942405","abstract":"Purpose: Molecular breast imaging (MBI) is a nuclear medicine technology that uses dual-head cadmium zinc telluride (CZT) gamma cameras to image functional uptake of a radiotracer, Tc-99m sestamibi, in the breast. An important factor in adoption of MBI in the screening setting is reduction of the necessary administered dose of Tc-99m sestamibi from the typically used dose of 740 MBq to approximately 148 MBq, such that MBI's whole-body effective dose is comparable to that of screening mammography. Methods that increase MBI count sensitivity may allow a proportional reduction in the necessary administered dose. Our objective was to evaluate the impact of two count sensitivity improvement methods on image quality by evaluating count sensitivity, spatial resolution, and lesion contrast in phantom simulations. Methods: Two dual-head CZT-based MBI systems were studied: LumaGem and Discovery NM 750b. Two count sensitivity improvement methods were implemented: registered collimators optimized for dedicated breast imaging and widened energy acceptance window optimized for use with CZT. System sensitivity, spatial resolution, and tumor contrast-to-noise ratio (CNR) were measured comparing standard collimation and energy window setting 126-154 keV (10, -10) with optimal collimation and a wide energy window 110-154 keV (10, -21). Results: Compared to the standard collimator designs and energy windows for these two systems, use of registered optimized collimation and wide energy window increased system sensitivity by a factor of 2.8-3.6. Spatial resolution decreased slightly for both systems with new collimation. At 3 cm from the collimator face, LumaGem's spatial resolution was 4.8 and 5.6 mm with standard and optimized collimation; Discovery NM 750b's spatial resolution was 4.4 and 4.6 mm with standard and optimized collimation, respectively. For both systems, at tumor depths of 1 and 3 cm, use of optimized collimation and wide energy window significantly improved CNR compared to standard settings for tumors 8.0 and 9.2 mm in diameter. At the closer depth of 1 cm, optimized collimation and wide energy window also significantly improved CNR for 5.9 mm tumors on Discovery NM 750b. Conclusions: Registered optimized collimation and wide energy window yield a substantial gain in count sensitivity and measurable gain in CNR, with some loss in spatial resolution compared to the standard collimator designs and energy windows used on these two systems. At low-count densiti…","author":[{"dropping-particle":"","family":"Hruska","given":"Carrie B.","non-dropping-particle":"","parse-names":false,"suffix":""},{"dropping-particle":"","family":"Weinmann","given":"Amanda L.","non-dropping-particle":"","parse-names":false,"suffix":""},{"dropping-particle":"","family":"O'Connor","given":"Michael K.","non-dropping-particle":"","parse-names":false,"suffix":""}],"container-title":"Medical Physics","id":"ITEM-1","issue":"6","issued":{"date-parts":[["2012"]]},"page":"3466-3475","title":"Proof of concept for low-dose molecular breast imaging with a dual-head CZT gamma camera. Part I. Evaluation in phantoms","type":"article-journal","volume":"39"},"uris":["http://www.mendeley.com/documents/?uuid=ee4609e5-6bc3-4471-9f86-d2103808fce9"]}],"mendeley":{"formattedCitation":"&lt;sup&gt;122&lt;/sup&gt;","plainTextFormattedCitation":"122","previouslyFormattedCitation":"&lt;sup&gt;121&lt;/sup&gt;"},"properties":{"noteIndex":0},"schema":"https://github.com/citation-style-language/schema/raw/master/csl-citation.json"}</w:instrText>
      </w:r>
      <w:r w:rsidR="0053537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22</w:t>
      </w:r>
      <w:r w:rsidR="00535375">
        <w:rPr>
          <w:rFonts w:asciiTheme="majorHAnsi" w:hAnsiTheme="majorHAnsi" w:cstheme="majorHAnsi"/>
          <w:sz w:val="24"/>
          <w:szCs w:val="24"/>
        </w:rPr>
        <w:fldChar w:fldCharType="end"/>
      </w:r>
      <w:r w:rsidR="00535375">
        <w:rPr>
          <w:rFonts w:asciiTheme="majorHAnsi" w:hAnsiTheme="majorHAnsi" w:cstheme="majorHAnsi"/>
          <w:sz w:val="24"/>
          <w:szCs w:val="24"/>
        </w:rPr>
        <w:t>.</w:t>
      </w:r>
      <w:r w:rsidR="004B1EB9" w:rsidRPr="004B1EB9">
        <w:rPr>
          <w:rFonts w:asciiTheme="majorHAnsi" w:hAnsiTheme="majorHAnsi" w:cstheme="majorHAnsi"/>
          <w:sz w:val="24"/>
          <w:szCs w:val="24"/>
        </w:rPr>
        <w:t xml:space="preserve"> </w:t>
      </w:r>
    </w:p>
    <w:p w14:paraId="7A7E6596" w14:textId="793DBDE0" w:rsidR="004B1EB9" w:rsidRPr="004B1EB9" w:rsidRDefault="003C22BB" w:rsidP="00C76A7D">
      <w:pPr>
        <w:spacing w:line="480" w:lineRule="auto"/>
        <w:rPr>
          <w:rFonts w:asciiTheme="majorHAnsi" w:hAnsiTheme="majorHAnsi" w:cstheme="majorHAnsi"/>
          <w:sz w:val="24"/>
          <w:szCs w:val="24"/>
        </w:rPr>
      </w:pPr>
      <w:r>
        <w:rPr>
          <w:rFonts w:asciiTheme="majorHAnsi" w:hAnsiTheme="majorHAnsi" w:cstheme="majorHAnsi"/>
          <w:sz w:val="24"/>
          <w:szCs w:val="24"/>
        </w:rPr>
        <w:t>T</w:t>
      </w:r>
      <w:r w:rsidR="004B1EB9" w:rsidRPr="004B1EB9">
        <w:rPr>
          <w:rFonts w:asciiTheme="majorHAnsi" w:hAnsiTheme="majorHAnsi" w:cstheme="majorHAnsi"/>
          <w:sz w:val="24"/>
          <w:szCs w:val="24"/>
        </w:rPr>
        <w:t xml:space="preserve">here has been great interest in the in vivo dynamics of </w:t>
      </w:r>
      <w:r w:rsidR="004B1EB9" w:rsidRPr="004B1EB9">
        <w:rPr>
          <w:rFonts w:asciiTheme="majorHAnsi" w:hAnsiTheme="majorHAnsi" w:cstheme="majorHAnsi"/>
          <w:sz w:val="24"/>
          <w:szCs w:val="24"/>
          <w:vertAlign w:val="superscript"/>
        </w:rPr>
        <w:t>99m</w:t>
      </w:r>
      <w:r w:rsidR="004B1EB9" w:rsidRPr="004B1EB9">
        <w:rPr>
          <w:rFonts w:asciiTheme="majorHAnsi" w:hAnsiTheme="majorHAnsi" w:cstheme="majorHAnsi"/>
          <w:sz w:val="24"/>
          <w:szCs w:val="24"/>
        </w:rPr>
        <w:t xml:space="preserve">Tc-Sestamibi accumulation and release in tumours. It is recognised that </w:t>
      </w:r>
      <w:r w:rsidR="004B1EB9" w:rsidRPr="004B1EB9">
        <w:rPr>
          <w:rFonts w:asciiTheme="majorHAnsi" w:hAnsiTheme="majorHAnsi" w:cstheme="majorHAnsi"/>
          <w:sz w:val="24"/>
          <w:szCs w:val="24"/>
          <w:vertAlign w:val="superscript"/>
        </w:rPr>
        <w:t>99m</w:t>
      </w:r>
      <w:r w:rsidR="004B1EB9" w:rsidRPr="004B1EB9">
        <w:rPr>
          <w:rFonts w:asciiTheme="majorHAnsi" w:hAnsiTheme="majorHAnsi" w:cstheme="majorHAnsi"/>
          <w:sz w:val="24"/>
          <w:szCs w:val="24"/>
        </w:rPr>
        <w:t>Tc-Sestamibi is a substrate of P-glycoprotein (P-</w:t>
      </w:r>
      <w:proofErr w:type="spellStart"/>
      <w:r w:rsidR="004B1EB9" w:rsidRPr="004B1EB9">
        <w:rPr>
          <w:rFonts w:asciiTheme="majorHAnsi" w:hAnsiTheme="majorHAnsi" w:cstheme="majorHAnsi"/>
          <w:sz w:val="24"/>
          <w:szCs w:val="24"/>
        </w:rPr>
        <w:t>gp</w:t>
      </w:r>
      <w:proofErr w:type="spellEnd"/>
      <w:r w:rsidR="004B1EB9" w:rsidRPr="004B1EB9">
        <w:rPr>
          <w:rFonts w:asciiTheme="majorHAnsi" w:hAnsiTheme="majorHAnsi" w:cstheme="majorHAnsi"/>
          <w:sz w:val="24"/>
          <w:szCs w:val="24"/>
        </w:rPr>
        <w:t>) a protein encoded by the multidrug resistance gene (MDR-1)</w:t>
      </w:r>
      <w:r w:rsidR="0053537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author":[{"dropping-particle":"","family":"Piwnica-Worms","given":"David","non-dropping-particle":"","parse-names":false,"suffix":""},{"dropping-particle":"","family":"Chiu","given":"Mary L.","non-dropping-particle":"","parse-names":false,"suffix":""},{"dropping-particle":"","family":"Budding","given":"Mark","non-dropping-particle":"","parse-names":false,"suffix":""},{"dropping-particle":"","family":"Kronauge","given":"James F.","non-dropping-particle":"","parse-names":false,"suffix":""},{"dropping-particle":"","family":"Kramer","given":"Robert A.","non-dropping-particle":"","parse-names":false,"suffix":""},{"dropping-particle":"","family":"Croop","given":"James M.","non-dropping-particle":"","parse-names":false,"suffix":""}],"container-title":"Cancer Research","id":"ITEM-1","issue":"5","issued":{"date-parts":[["1993"]]},"title":"Functional Imaging of Multidrug-resistant P-Glycoprotein with an Organotechnetium Complex","type":"article-journal","volume":"53"},"uris":["http://www.mendeley.com/documents/?uuid=0b2707e5-41d5-4d1e-abe2-74b064e02395"]}],"mendeley":{"formattedCitation":"&lt;sup&gt;124&lt;/sup&gt;","plainTextFormattedCitation":"124","previouslyFormattedCitation":"&lt;sup&gt;123&lt;/sup&gt;"},"properties":{"noteIndex":0},"schema":"https://github.com/citation-style-language/schema/raw/master/csl-citation.json"}</w:instrText>
      </w:r>
      <w:r w:rsidR="0053537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24</w:t>
      </w:r>
      <w:r w:rsidR="00535375">
        <w:rPr>
          <w:rFonts w:asciiTheme="majorHAnsi" w:hAnsiTheme="majorHAnsi" w:cstheme="majorHAnsi"/>
          <w:sz w:val="24"/>
          <w:szCs w:val="24"/>
        </w:rPr>
        <w:fldChar w:fldCharType="end"/>
      </w:r>
      <w:r w:rsidR="004B1EB9" w:rsidRPr="004B1EB9">
        <w:rPr>
          <w:rFonts w:asciiTheme="majorHAnsi" w:hAnsiTheme="majorHAnsi" w:cstheme="majorHAnsi"/>
          <w:sz w:val="24"/>
          <w:szCs w:val="24"/>
        </w:rPr>
        <w:t>. This cell membrane protein has been linked to treatment failure in breast and other tumours by actively clearing cytotoxic agents from cancer cells</w:t>
      </w:r>
      <w:r w:rsidR="00064812">
        <w:rPr>
          <w:rFonts w:asciiTheme="majorHAnsi" w:hAnsiTheme="majorHAnsi" w:cstheme="majorHAnsi"/>
          <w:sz w:val="24"/>
          <w:szCs w:val="24"/>
        </w:rPr>
        <w:t xml:space="preserve"> with </w:t>
      </w:r>
      <w:r w:rsidR="004B1EB9" w:rsidRPr="004B1EB9">
        <w:rPr>
          <w:rFonts w:asciiTheme="majorHAnsi" w:hAnsiTheme="majorHAnsi" w:cstheme="majorHAnsi"/>
          <w:sz w:val="24"/>
          <w:szCs w:val="24"/>
        </w:rPr>
        <w:t xml:space="preserve">the washout rate of </w:t>
      </w:r>
      <w:r w:rsidR="004B1EB9" w:rsidRPr="004B1EB9">
        <w:rPr>
          <w:rFonts w:asciiTheme="majorHAnsi" w:hAnsiTheme="majorHAnsi" w:cstheme="majorHAnsi"/>
          <w:sz w:val="24"/>
          <w:szCs w:val="24"/>
          <w:vertAlign w:val="superscript"/>
        </w:rPr>
        <w:t>99m</w:t>
      </w:r>
      <w:r w:rsidR="004B1EB9" w:rsidRPr="004B1EB9">
        <w:rPr>
          <w:rFonts w:asciiTheme="majorHAnsi" w:hAnsiTheme="majorHAnsi" w:cstheme="majorHAnsi"/>
          <w:sz w:val="24"/>
          <w:szCs w:val="24"/>
        </w:rPr>
        <w:t>Tc-Sestamibi proposed as a method to predict response to neoadjuvant chemotherapy</w:t>
      </w:r>
      <w:r w:rsidR="0053537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07/s00259-003-1161-x","ISSN":"16197070","PMID":"12721767","abstract":"Lack of technetium-99m methoxyisobutylisonitrile (99mTc-MIBI) uptake is consistently reported to predict poor response to subsequent chemotherapy in a variety of human malignant tumours. Since 99mTc-MIBI accumulates within mitochondria, which also play a central role in apoptosis through the integration of death signals by Bcl-2 family members, we tested whether early 99mTc-MIBI uptake is affected by alterations of the apoptotic pathway. Forty-two breast cancer patients were intravenously injected with 740 MBq of 99mTc-MIBI and planar images were obtained 10 min post injection with the patients in the prone lateral position. Ten carcinomas failed to accumulate 99mTc-MIBI and could not be visualised on scintigraphic images despite being larger than 1.8 cm (MIBI negative). Thirty-two of the 42 breast carcinomas showed focal uptake of 99mTc-MIBI (MIBI positive), and 10 min tumour-to-background ratios (T/B) varied between 1.14 and 6.93. The apoptotic index, the rate of proliferation, and the expression of the anti-apoptotic Bcl-2 protein and pro-apoptotic Bax protein were assessed in surgically excised tumours. All MIBI-negative carcinomas showed a dramatic and statistically significant reduction in the apoptotic index as compared with MIBI-positive lesions (mean±SD, 0.14±0.15 vs 1.28±0.83, P&lt;0.0001) independently of rate of proliferation, tumour size and P-glycoprotein expression. Significantly higher levels of Bcl-2 were also found in MIBI-negative as compared with MIBI-positive carcinomas. In MIBI-positive lesions, an inverse significant correlation was found between T/B ratios and Bcl-2 levels (r=-0,50, P&lt;0.01). Our findings indicate that early uptake of 99mTc-MIBI in breast carcinomas is affected by alterations of apoptotic pathway. High levels of Bcl-2, despite the stabilisation of mitochondrial membrane potentials, prevent accumulation of 99mTc-MIBI in tumour cells. In conclusion, absent or reduced early 99mTc-MIBI uptake in large tumours may indicate a Bcl-2-mediated resistance to chemo- and radiotherapy.","author":[{"dropping-particle":"","family":"Vecchio","given":"Silvana","non-dropping-particle":"Del","parse-names":false,"suffix":""},{"dropping-particle":"","family":"Zannetti","given":"Antonella","non-dropping-particle":"","parse-names":false,"suffix":""},{"dropping-particle":"","family":"Aloj","given":"Luigi","non-dropping-particle":"","parse-names":false,"suffix":""},{"dropping-particle":"","family":"Caracò","given":"Corradina","non-dropping-particle":"","parse-names":false,"suffix":""},{"dropping-particle":"","family":"Ciarmiello","given":"Andrea","non-dropping-particle":"","parse-names":false,"suffix":""},{"dropping-particle":"","family":"Salvatore","given":"Marco","non-dropping-particle":"","parse-names":false,"suffix":""}],"container-title":"European Journal of Nuclear Medicine and Molecular Imaging","id":"ITEM-1","issue":"6","issued":{"date-parts":[["2003"]]},"page":"879-887","title":"Inhibition of early 99mTc-MIBI uptake by Bcl-2 anti-apoptotic protein overexpression in untreated breast carcinoma","type":"article-journal","volume":"30"},"uris":["http://www.mendeley.com/documents/?uuid=47db28fd-6ff2-4e9a-897f-79c7165983eb"]},{"id":"ITEM-2","itemData":{"DOI":"10.1097/MNM.0000000000000502","ISBN":"0000000000000","ISSN":"14735628","PMID":"26974314","abstract":"To evaluate the accuracy of Tc-99m sest amibi (MIBI) scintimammography in the prediction of neoadjuvant chemotherapy response in breast cancer. 'PubMed'(MEDLINE included) and Embase dat abase were searched for relevant public ations in English. Methodologic al quality of the included studies was assessed with Quality Assessment of Diagnosis Accuracy Studies (QUADAS), and 'Meta-Disc'and 'Stata'software were used to determine pooled sensitivity, specificity, and diagnostic odds ratio (DOR), and construct a summary receiver-operating characteristic curve. Fourteen studies (a tot al of 503 individuals) fulfilled the inclusion criteria. The pooled sensitivity was 0.86 [95% confidence interval (CI): 0.78-0.92] and the pooled specificity was 0.69 (95% CI: 0.64-0.74). Pooled likelihood ratio (LRp), negative likelihood ratio (LR-), and D OR were 2.64 (95% CI: 1.81-3.85), 0.26 (95% CI: 0.15-0.46), and 12.06 (95% CI: 6.94-20.96), respectively. The area under the summary receiveroperating characteristic curve was 0.86. For the prediction of pathologic al complete response (10 studies included), the pooled sensitivity and specificity and D OR were 0.86 (95% CI: 0.77-0.93), 0.67 (95% CI: 0.62-0.72), and 11.43 (95% CI: 5.95-21.97). Our results indic ated that Tc-99m MIBI scintimammography had accept able sensitivity in the prediction of neoadjuvant chemotherapy response in breast c ancer; however, its relatively low specificity showed that a combination of other imaging modalities would still be needed. Subgroup analysis indic ated that performing early mid-treatment Tc-99m MIBI scintimammography (using the reduction rate of one or two cycles or within the first halfcourses of chemotherapy compared with the baseline) was better than c arrying out later (after three or more courses) or post-treatment scintimammography in the prediction of neoadjuvant chemotherapy response.","author":[{"dropping-particle":"","family":"Guo","given":"Cui","non-dropping-particle":"","parse-names":false,"suffix":""},{"dropping-particle":"","family":"Zhang","given":"Chengpeng","non-dropping-particle":"","parse-names":false,"suffix":""},{"dropping-particle":"","family":"Liu","given":"Jianjun","non-dropping-particle":"","parse-names":false,"suffix":""},{"dropping-particle":"","family":"Tong","given":"Linjun","non-dropping-particle":"","parse-names":false,"suffix":""},{"dropping-particle":"","family":"Huang","given":"Gang","non-dropping-particle":"","parse-names":false,"suffix":""}],"container-title":"Nuclear Medicine Communications","id":"ITEM-2","issue":"7","issued":{"date-parts":[["2016"]]},"page":"675-688","title":"Is Tc-99m sestamibi scintimammography useful in the prediction of neoadjuvant chemotherapy responses in breast cancer? A systematic review and meta-analysis","type":"article-journal","volume":"37"},"uris":["http://www.mendeley.com/documents/?uuid=983b90b3-eaff-4247-ae6a-90669fb6f62a"]}],"mendeley":{"formattedCitation":"&lt;sup&gt;125,126&lt;/sup&gt;","plainTextFormattedCitation":"125,126","previouslyFormattedCitation":"&lt;sup&gt;124,125&lt;/sup&gt;"},"properties":{"noteIndex":0},"schema":"https://github.com/citation-style-language/schema/raw/master/csl-citation.json"}</w:instrText>
      </w:r>
      <w:r w:rsidR="0053537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25,126</w:t>
      </w:r>
      <w:r w:rsidR="00535375">
        <w:rPr>
          <w:rFonts w:asciiTheme="majorHAnsi" w:hAnsiTheme="majorHAnsi" w:cstheme="majorHAnsi"/>
          <w:sz w:val="24"/>
          <w:szCs w:val="24"/>
        </w:rPr>
        <w:fldChar w:fldCharType="end"/>
      </w:r>
      <w:r w:rsidR="004B1EB9" w:rsidRPr="004B1EB9">
        <w:rPr>
          <w:rFonts w:asciiTheme="majorHAnsi" w:hAnsiTheme="majorHAnsi" w:cstheme="majorHAnsi"/>
          <w:sz w:val="24"/>
          <w:szCs w:val="24"/>
        </w:rPr>
        <w:t xml:space="preserve">. </w:t>
      </w:r>
      <w:r w:rsidR="00784274">
        <w:rPr>
          <w:rFonts w:asciiTheme="majorHAnsi" w:hAnsiTheme="majorHAnsi" w:cstheme="majorHAnsi"/>
          <w:sz w:val="24"/>
          <w:szCs w:val="24"/>
        </w:rPr>
        <w:t>O</w:t>
      </w:r>
      <w:r w:rsidR="004B1EB9" w:rsidRPr="004B1EB9">
        <w:rPr>
          <w:rFonts w:asciiTheme="majorHAnsi" w:hAnsiTheme="majorHAnsi" w:cstheme="majorHAnsi"/>
          <w:sz w:val="24"/>
          <w:szCs w:val="24"/>
        </w:rPr>
        <w:t xml:space="preserve">verexpression of the anti-apoptotic mitochondrial protein Bcl-2 affects </w:t>
      </w:r>
      <w:r w:rsidR="004B1EB9" w:rsidRPr="004B1EB9">
        <w:rPr>
          <w:rFonts w:asciiTheme="majorHAnsi" w:hAnsiTheme="majorHAnsi" w:cstheme="majorHAnsi"/>
          <w:sz w:val="24"/>
          <w:szCs w:val="24"/>
          <w:vertAlign w:val="superscript"/>
        </w:rPr>
        <w:t>99m</w:t>
      </w:r>
      <w:r w:rsidR="004B1EB9" w:rsidRPr="004B1EB9">
        <w:rPr>
          <w:rFonts w:asciiTheme="majorHAnsi" w:hAnsiTheme="majorHAnsi" w:cstheme="majorHAnsi"/>
          <w:sz w:val="24"/>
          <w:szCs w:val="24"/>
        </w:rPr>
        <w:t xml:space="preserve">Tc-Sestamibi uptake in tumours. Low or no </w:t>
      </w:r>
      <w:r w:rsidR="004B1EB9" w:rsidRPr="004B1EB9">
        <w:rPr>
          <w:rFonts w:asciiTheme="majorHAnsi" w:hAnsiTheme="majorHAnsi" w:cstheme="majorHAnsi"/>
          <w:sz w:val="24"/>
          <w:szCs w:val="24"/>
          <w:vertAlign w:val="superscript"/>
        </w:rPr>
        <w:t>99m</w:t>
      </w:r>
      <w:r w:rsidR="004B1EB9" w:rsidRPr="004B1EB9">
        <w:rPr>
          <w:rFonts w:asciiTheme="majorHAnsi" w:hAnsiTheme="majorHAnsi" w:cstheme="majorHAnsi"/>
          <w:sz w:val="24"/>
          <w:szCs w:val="24"/>
        </w:rPr>
        <w:t xml:space="preserve">Tc-Sestamibi uptake in breast tumours may indicate a Bcl-2 mediated mechanism </w:t>
      </w:r>
      <w:r w:rsidR="004B1EB9" w:rsidRPr="004B1EB9">
        <w:rPr>
          <w:rFonts w:asciiTheme="majorHAnsi" w:hAnsiTheme="majorHAnsi" w:cstheme="majorHAnsi"/>
          <w:sz w:val="24"/>
          <w:szCs w:val="24"/>
        </w:rPr>
        <w:lastRenderedPageBreak/>
        <w:t>of resistance to therapy</w:t>
      </w:r>
      <w:r w:rsidR="0053537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07/s00259-003-1161-x","ISSN":"16197070","PMID":"12721767","abstract":"Lack of technetium-99m methoxyisobutylisonitrile (99mTc-MIBI) uptake is consistently reported to predict poor response to subsequent chemotherapy in a variety of human malignant tumours. Since 99mTc-MIBI accumulates within mitochondria, which also play a central role in apoptosis through the integration of death signals by Bcl-2 family members, we tested whether early 99mTc-MIBI uptake is affected by alterations of the apoptotic pathway. Forty-two breast cancer patients were intravenously injected with 740 MBq of 99mTc-MIBI and planar images were obtained 10 min post injection with the patients in the prone lateral position. Ten carcinomas failed to accumulate 99mTc-MIBI and could not be visualised on scintigraphic images despite being larger than 1.8 cm (MIBI negative). Thirty-two of the 42 breast carcinomas showed focal uptake of 99mTc-MIBI (MIBI positive), and 10 min tumour-to-background ratios (T/B) varied between 1.14 and 6.93. The apoptotic index, the rate of proliferation, and the expression of the anti-apoptotic Bcl-2 protein and pro-apoptotic Bax protein were assessed in surgically excised tumours. All MIBI-negative carcinomas showed a dramatic and statistically significant reduction in the apoptotic index as compared with MIBI-positive lesions (mean±SD, 0.14±0.15 vs 1.28±0.83, P&lt;0.0001) independently of rate of proliferation, tumour size and P-glycoprotein expression. Significantly higher levels of Bcl-2 were also found in MIBI-negative as compared with MIBI-positive carcinomas. In MIBI-positive lesions, an inverse significant correlation was found between T/B ratios and Bcl-2 levels (r=-0,50, P&lt;0.01). Our findings indicate that early uptake of 99mTc-MIBI in breast carcinomas is affected by alterations of apoptotic pathway. High levels of Bcl-2, despite the stabilisation of mitochondrial membrane potentials, prevent accumulation of 99mTc-MIBI in tumour cells. In conclusion, absent or reduced early 99mTc-MIBI uptake in large tumours may indicate a Bcl-2-mediated resistance to chemo- and radiotherapy.","author":[{"dropping-particle":"","family":"Vecchio","given":"Silvana","non-dropping-particle":"Del","parse-names":false,"suffix":""},{"dropping-particle":"","family":"Zannetti","given":"Antonella","non-dropping-particle":"","parse-names":false,"suffix":""},{"dropping-particle":"","family":"Aloj","given":"Luigi","non-dropping-particle":"","parse-names":false,"suffix":""},{"dropping-particle":"","family":"Caracò","given":"Corradina","non-dropping-particle":"","parse-names":false,"suffix":""},{"dropping-particle":"","family":"Ciarmiello","given":"Andrea","non-dropping-particle":"","parse-names":false,"suffix":""},{"dropping-particle":"","family":"Salvatore","given":"Marco","non-dropping-particle":"","parse-names":false,"suffix":""}],"container-title":"European Journal of Nuclear Medicine and Molecular Imaging","id":"ITEM-1","issue":"6","issued":{"date-parts":[["2003"]]},"page":"879-887","title":"Inhibition of early 99mTc-MIBI uptake by Bcl-2 anti-apoptotic protein overexpression in untreated breast carcinoma","type":"article-journal","volume":"30"},"uris":["http://www.mendeley.com/documents/?uuid=47db28fd-6ff2-4e9a-897f-79c7165983eb"]},{"id":"ITEM-2","itemData":{"DOI":"10.1007/s00259-003-1381-0","ISSN":"16197070","PMID":"14666386","abstract":"We have previously shown a correlation between the absence of technetium-99m methoxyisobutyl-isonitrile (99mTc-MIBI) uptake and overexpression of the anti-apoptotic protein Bcl-2 in human breast carcinoma. To establish a direct cause-effect relationship between Bcl-2 overexpression and reduced 99mTc-MIBI uptake, MCF-7 and T47D breast cancer cell lines were stably transfected with the human Bcl-2 gene to increase intracellular protein levels and tested for 99mTc-MIBI uptake. All clones overexpressing Bcl-2 showed a dramatic reduction of 99mTc-MIBI uptake as compared with mock transfected control cells. Tracer uptake was promptly and partially restored by induction of apoptosis with staurosporine treatment. After 4.5 h of staurosporine treatment, a tenfold increase in 99mTc-MIBI uptake was observed in treated as compared with untreated Bcl-2 overexpressing cells. Our findings provide a rational basis for the development of an in vivo test to detect Bcl-2 overexpression in human tumours.","author":[{"dropping-particle":"","family":"Aloj","given":"Luigi","non-dropping-particle":"","parse-names":false,"suffix":""},{"dropping-particle":"","family":"Zannetti","given":"Antonella","non-dropping-particle":"","parse-names":false,"suffix":""},{"dropping-particle":"","family":"Caracó","given":"Corradina","non-dropping-particle":"","parse-names":false,"suffix":""},{"dropping-particle":"","family":"Vecchio","given":"Silvana","non-dropping-particle":"Del","parse-names":false,"suffix":""},{"dropping-particle":"","family":"Salvatore","given":"Marco","non-dropping-particle":"","parse-names":false,"suffix":""}],"container-title":"European Journal of Nuclear Medicine and Molecular Imaging","id":"ITEM-2","issue":"4","issued":{"date-parts":[["2004"]]},"page":"521-527","title":"Bcl-2 overexpression prevents 99mTc-MIBI uptake in breast cancer cell lines","type":"article-journal","volume":"31"},"uris":["http://www.mendeley.com/documents/?uuid=da98cd27-c6e4-4764-ba87-553cb15908a4"]}],"mendeley":{"formattedCitation":"&lt;sup&gt;125,127&lt;/sup&gt;","plainTextFormattedCitation":"125,127","previouslyFormattedCitation":"&lt;sup&gt;124,126&lt;/sup&gt;"},"properties":{"noteIndex":0},"schema":"https://github.com/citation-style-language/schema/raw/master/csl-citation.json"}</w:instrText>
      </w:r>
      <w:r w:rsidR="0053537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25,127</w:t>
      </w:r>
      <w:r w:rsidR="00535375">
        <w:rPr>
          <w:rFonts w:asciiTheme="majorHAnsi" w:hAnsiTheme="majorHAnsi" w:cstheme="majorHAnsi"/>
          <w:sz w:val="24"/>
          <w:szCs w:val="24"/>
        </w:rPr>
        <w:fldChar w:fldCharType="end"/>
      </w:r>
      <w:r w:rsidR="004B1EB9" w:rsidRPr="004B1EB9">
        <w:rPr>
          <w:rFonts w:asciiTheme="majorHAnsi" w:hAnsiTheme="majorHAnsi" w:cstheme="majorHAnsi"/>
          <w:sz w:val="24"/>
          <w:szCs w:val="24"/>
        </w:rPr>
        <w:t xml:space="preserve">. SM with </w:t>
      </w:r>
      <w:r w:rsidR="004B1EB9" w:rsidRPr="004B1EB9">
        <w:rPr>
          <w:rFonts w:asciiTheme="majorHAnsi" w:hAnsiTheme="majorHAnsi" w:cstheme="majorHAnsi"/>
          <w:sz w:val="24"/>
          <w:szCs w:val="24"/>
          <w:vertAlign w:val="superscript"/>
        </w:rPr>
        <w:t>99m</w:t>
      </w:r>
      <w:r w:rsidR="004B1EB9" w:rsidRPr="004B1EB9">
        <w:rPr>
          <w:rFonts w:asciiTheme="majorHAnsi" w:hAnsiTheme="majorHAnsi" w:cstheme="majorHAnsi"/>
          <w:sz w:val="24"/>
          <w:szCs w:val="24"/>
        </w:rPr>
        <w:t>Tc-Sestamibi as characterisation of tissue dynamics of the tracer as well as absolute quantitation of tracer uptake may have biological implications that go well beyond the application for breast cancer screening.</w:t>
      </w:r>
    </w:p>
    <w:p w14:paraId="3EA7594F" w14:textId="32E8BC24" w:rsidR="004B1EB9" w:rsidRPr="004B1EB9" w:rsidRDefault="004B1EB9" w:rsidP="00C76A7D">
      <w:pPr>
        <w:spacing w:line="480" w:lineRule="auto"/>
        <w:jc w:val="both"/>
        <w:rPr>
          <w:rFonts w:cstheme="minorHAnsi"/>
          <w:sz w:val="24"/>
          <w:szCs w:val="24"/>
        </w:rPr>
      </w:pPr>
    </w:p>
    <w:p w14:paraId="1007CA9D" w14:textId="702B84F4" w:rsidR="004C074C" w:rsidRDefault="004C074C" w:rsidP="00C76A7D">
      <w:pPr>
        <w:pStyle w:val="CommentText"/>
        <w:spacing w:line="480" w:lineRule="auto"/>
        <w:rPr>
          <w:rFonts w:asciiTheme="majorHAnsi" w:hAnsiTheme="majorHAnsi" w:cstheme="majorHAnsi"/>
          <w:sz w:val="24"/>
          <w:szCs w:val="24"/>
        </w:rPr>
      </w:pPr>
    </w:p>
    <w:p w14:paraId="509880CC" w14:textId="5453AA4A" w:rsidR="00361D73" w:rsidRPr="00361D73" w:rsidRDefault="00361D73" w:rsidP="00C76A7D">
      <w:pPr>
        <w:pStyle w:val="CommentText"/>
        <w:spacing w:line="480" w:lineRule="auto"/>
        <w:rPr>
          <w:rFonts w:asciiTheme="majorHAnsi" w:hAnsiTheme="majorHAnsi" w:cstheme="majorHAnsi"/>
          <w:b/>
          <w:sz w:val="24"/>
          <w:szCs w:val="24"/>
        </w:rPr>
      </w:pPr>
      <w:r w:rsidRPr="00361D73">
        <w:rPr>
          <w:rFonts w:asciiTheme="majorHAnsi" w:hAnsiTheme="majorHAnsi" w:cstheme="majorHAnsi"/>
          <w:b/>
          <w:sz w:val="24"/>
          <w:szCs w:val="24"/>
        </w:rPr>
        <w:t>Risk stratification</w:t>
      </w:r>
    </w:p>
    <w:p w14:paraId="64D19780" w14:textId="1DB0EDCF" w:rsidR="004C074C" w:rsidRPr="00573933" w:rsidRDefault="004C074C" w:rsidP="00C76A7D">
      <w:pPr>
        <w:pStyle w:val="CommentText"/>
        <w:spacing w:line="480" w:lineRule="auto"/>
        <w:rPr>
          <w:rFonts w:asciiTheme="majorHAnsi" w:hAnsiTheme="majorHAnsi" w:cstheme="majorHAnsi"/>
          <w:sz w:val="24"/>
          <w:szCs w:val="24"/>
        </w:rPr>
      </w:pPr>
      <w:r w:rsidRPr="007B6F8C">
        <w:rPr>
          <w:rFonts w:asciiTheme="majorHAnsi" w:hAnsiTheme="majorHAnsi" w:cstheme="majorHAnsi"/>
          <w:sz w:val="24"/>
          <w:szCs w:val="24"/>
        </w:rPr>
        <w:t xml:space="preserve">Risk prediction models use personal information such as family history, age, previous breast biopsy etc as well as </w:t>
      </w:r>
      <w:r w:rsidR="00361D73">
        <w:rPr>
          <w:rFonts w:asciiTheme="majorHAnsi" w:hAnsiTheme="majorHAnsi" w:cstheme="majorHAnsi"/>
          <w:sz w:val="24"/>
          <w:szCs w:val="24"/>
        </w:rPr>
        <w:t>single nucleotide polymorphisms (</w:t>
      </w:r>
      <w:r w:rsidRPr="007B6F8C">
        <w:rPr>
          <w:rFonts w:asciiTheme="majorHAnsi" w:hAnsiTheme="majorHAnsi" w:cstheme="majorHAnsi"/>
          <w:sz w:val="24"/>
          <w:szCs w:val="24"/>
        </w:rPr>
        <w:t>SNPs</w:t>
      </w:r>
      <w:r w:rsidR="00361D73">
        <w:rPr>
          <w:rFonts w:asciiTheme="majorHAnsi" w:hAnsiTheme="majorHAnsi" w:cstheme="majorHAnsi"/>
          <w:sz w:val="24"/>
          <w:szCs w:val="24"/>
        </w:rPr>
        <w:t>)</w:t>
      </w:r>
      <w:r w:rsidRPr="007B6F8C">
        <w:rPr>
          <w:rFonts w:asciiTheme="majorHAnsi" w:hAnsiTheme="majorHAnsi" w:cstheme="majorHAnsi"/>
          <w:sz w:val="24"/>
          <w:szCs w:val="24"/>
        </w:rPr>
        <w:t xml:space="preserve"> to give </w:t>
      </w:r>
      <w:r w:rsidR="00361D73">
        <w:rPr>
          <w:rFonts w:asciiTheme="majorHAnsi" w:hAnsiTheme="majorHAnsi" w:cstheme="majorHAnsi"/>
          <w:sz w:val="24"/>
          <w:szCs w:val="24"/>
        </w:rPr>
        <w:t xml:space="preserve">the </w:t>
      </w:r>
      <w:r w:rsidRPr="007B6F8C">
        <w:rPr>
          <w:rFonts w:asciiTheme="majorHAnsi" w:hAnsiTheme="majorHAnsi" w:cstheme="majorHAnsi"/>
          <w:sz w:val="24"/>
          <w:szCs w:val="24"/>
        </w:rPr>
        <w:t xml:space="preserve">likelihood of </w:t>
      </w:r>
      <w:r w:rsidR="00361D73">
        <w:rPr>
          <w:rFonts w:asciiTheme="majorHAnsi" w:hAnsiTheme="majorHAnsi" w:cstheme="majorHAnsi"/>
          <w:sz w:val="24"/>
          <w:szCs w:val="24"/>
        </w:rPr>
        <w:t xml:space="preserve">developing </w:t>
      </w:r>
      <w:r w:rsidRPr="007B6F8C">
        <w:rPr>
          <w:rFonts w:asciiTheme="majorHAnsi" w:hAnsiTheme="majorHAnsi" w:cstheme="majorHAnsi"/>
          <w:sz w:val="24"/>
          <w:szCs w:val="24"/>
        </w:rPr>
        <w:t>breast cancer</w:t>
      </w:r>
      <w:r w:rsidR="00573933">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author":[{"dropping-particle":"","family":"Easton","given":"Douglas F.","non-dropping-particle":"","parse-names":false,"suffix":""},{"dropping-particle":"","family":"Pharoah","given":"Paul D.P.","non-dropping-particle":"","parse-names":false,"suffix":""},{"dropping-particle":"","family":"Antoniou","given":"Antonis C.","non-dropping-particle":"","parse-names":false,"suffix":""},{"dropping-particle":"","family":"Tischkowitz","given":"Marc","non-dropping-particle":"","parse-names":false,"suffix":""},{"dropping-particle":"V.","family":"Tavtigian","given":"Sean","non-dropping-particle":"","parse-names":false,"suffix":""},{"dropping-particle":"","family":"Nathanson","given":"Katherine L.","non-dropping-particle":"","parse-names":false,"suffix":""}],"id":"ITEM-1","issued":{"date-parts":[["2015"]]},"page":"2243-2257","title":"Gene-Panel Sequencing and the Prediction of Breast-Cancer Risk","type":"article-journal","volume":"372"},"uris":["http://www.mendeley.com/documents/?uuid=13b29be7-327e-4c9c-9164-bceeb42e250f"]}],"mendeley":{"formattedCitation":"&lt;sup&gt;128&lt;/sup&gt;","plainTextFormattedCitation":"128","previouslyFormattedCitation":"&lt;sup&gt;127&lt;/sup&gt;"},"properties":{"noteIndex":0},"schema":"https://github.com/citation-style-language/schema/raw/master/csl-citation.json"}</w:instrText>
      </w:r>
      <w:r w:rsidR="00573933">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28</w:t>
      </w:r>
      <w:r w:rsidR="00573933">
        <w:rPr>
          <w:rFonts w:asciiTheme="majorHAnsi" w:hAnsiTheme="majorHAnsi" w:cstheme="majorHAnsi"/>
          <w:sz w:val="24"/>
          <w:szCs w:val="24"/>
        </w:rPr>
        <w:fldChar w:fldCharType="end"/>
      </w:r>
      <w:r w:rsidR="00CD1C54">
        <w:rPr>
          <w:rFonts w:asciiTheme="majorHAnsi" w:hAnsiTheme="majorHAnsi" w:cstheme="majorHAnsi"/>
          <w:sz w:val="24"/>
          <w:szCs w:val="24"/>
        </w:rPr>
        <w:t xml:space="preserve">. </w:t>
      </w:r>
      <w:r w:rsidRPr="007B6F8C">
        <w:rPr>
          <w:rFonts w:asciiTheme="majorHAnsi" w:hAnsiTheme="majorHAnsi" w:cstheme="majorHAnsi"/>
          <w:sz w:val="24"/>
          <w:szCs w:val="24"/>
        </w:rPr>
        <w:t>Breast density is being incorporated into these models and give</w:t>
      </w:r>
      <w:r w:rsidR="00133DD3">
        <w:rPr>
          <w:rFonts w:asciiTheme="majorHAnsi" w:hAnsiTheme="majorHAnsi" w:cstheme="majorHAnsi"/>
          <w:sz w:val="24"/>
          <w:szCs w:val="24"/>
        </w:rPr>
        <w:t>s</w:t>
      </w:r>
      <w:r w:rsidRPr="007B6F8C">
        <w:rPr>
          <w:rFonts w:asciiTheme="majorHAnsi" w:hAnsiTheme="majorHAnsi" w:cstheme="majorHAnsi"/>
          <w:sz w:val="24"/>
          <w:szCs w:val="24"/>
        </w:rPr>
        <w:t xml:space="preserve"> an additional 7% accuracy but it is not known which automated density tool is the most appropriate in each model</w:t>
      </w:r>
      <w:r w:rsidR="00EA5873">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7326/0003-4819-148-5-200803040-00004","ISSN":"00034819","PMID":"18316752","abstract":"Background: Current models for assessing breast cancer risk are complex and do not include breast density, a strong risk factor for breast cancer that is routinely reported with mammography. Objective: To develop and validate an easy-to-use breast cancer risk prediction model that includes breast density. Design: Empirical model based on Surveillance, Epidemiology, and End Results incidence, and relative hazards from a prospective cohort. Setting: Screening mammography sites participating in the Breast Cancer Surveillance Consortium. Patients: 1 095 484 women undergoing mammography who had no previous diagnosis of breast cancer. Measurements: Self-reported age, race or ethnicity, family history of breast cancer, and history of breast biopsy. Community radiologists rated breast density by using 4 Breast Imaging Reporting and Data System categories. Results: During 5.3 years of follow-up, invasive breast cancer was diagnosed in 14 766 women. The breast density model was well calibrated overall (expected-observed ratio, 1.03 [95% CI, 0.99 to 1.06]) and in racial and ethnic subgroups. It had modest discriminatory accuracy (concordance index, 0.66 [CI, 0.65 to 0.67]). Women with low-density mammograms had 5-year risks less than 1.67% unless they had a family history of breast cancer and were older than age 65 years. Limitation: The model has only modest ability to discriminate between women who will develop breast cancer and those who will not. Conclusion: A breast cancer prediction model that incorporates routinely reported measures of breast density can estimate 5-year risk for invasive breast cancer. Its accuracy needs to be further evaluated in independent populations before it can be recommended for clinical use. © 2008 American College of Physicians.","author":[{"dropping-particle":"","family":"Tice","given":"Jeffrey A.","non-dropping-particle":"","parse-names":false,"suffix":""},{"dropping-particle":"","family":"Cummings","given":"Steven R.","non-dropping-particle":"","parse-names":false,"suffix":""},{"dropping-particle":"","family":"Smith-Bindman","given":"Rebecca","non-dropping-particle":"","parse-names":false,"suffix":""},{"dropping-particle":"","family":"Ichikawa","given":"Laura","non-dropping-particle":"","parse-names":false,"suffix":""},{"dropping-particle":"","family":"Barlow","given":"William E.","non-dropping-particle":"","parse-names":false,"suffix":""},{"dropping-particle":"","family":"Kerlikowske","given":"Karla","non-dropping-particle":"","parse-names":false,"suffix":""}],"container-title":"Annals of Internal Medicine","id":"ITEM-1","issue":"5","issued":{"date-parts":[["2008"]]},"page":"337-347","title":"Using clinical factors and mammographic breast density to estimate breast cancer risk: Development and validation of a new predictive model","type":"article-journal","volume":"148"},"uris":["http://www.mendeley.com/documents/?uuid=b7489853-a778-4b6f-97e0-de10931621b2"]},{"id":"ITEM-2","itemData":{"DOI":"10.1093/jnci/dju397","ISSN":"14602105","PMID":"25745020","abstract":"We evaluated whether a 76-locus polygenic risk score (PRS) and Breast Imaging Reporting and Data System (BI-RADS) breast density were independent risk factors within three studies (1643 case patients, 2397 control patients) using logistic regression models. We incorporated the PRS odds ratio (OR) into the Breast Cancer Surveillance Consortium (BCSC) risk-prediction model while accounting for its attributable risk and compared five-year absolute risk predictions between models using area under the curve (AUC) statistics. All statistical tests were two-sided. BI-RADS density and PRS were independent risk factors across all three studies (P &lt;inf&gt;interaction&lt;/inf&gt; =. 23). Relative to those with scattered fibroglandular densities and average PRS (2&lt;sup&gt;nd&lt;/sup&gt; quartile), women with extreme density and highest quartile PRS had 2.7-fold (95% confidence interval [CI] = 1.74 to 4.12) increased risk, while those with low density and PRS had reduced risk (OR = 0.30, 95% CI = 0.18 to 0.51). PRS added independent information (P &lt;. 001) to the BCSC model and improved discriminatory accuracy from AUC = 0.66 to AUC = 0.69. Although the BCSC-PRS model was well calibrated in case-control data, independent cohort data are needed to test calibration in the general population.","author":[{"dropping-particle":"","family":"Vachon","given":"Celine M.","non-dropping-particle":"","parse-names":false,"suffix":""},{"dropping-particle":"","family":"Pankratz","given":"V. Shane","non-dropping-particle":"","parse-names":false,"suffix":""},{"dropping-particle":"","family":"Scott","given":"Christopher G.","non-dropping-particle":"","parse-names":false,"suffix":""},{"dropping-particle":"","family":"Haeberle","given":"Lothar","non-dropping-particle":"","parse-names":false,"suffix":""},{"dropping-particle":"","family":"Ziv","given":"Elad","non-dropping-particle":"","parse-names":false,"suffix":""},{"dropping-particle":"","family":"Jensen","given":"Matthew R.","non-dropping-particle":"","parse-names":false,"suffix":""},{"dropping-particle":"","family":"Brandt","given":"Kathleen R.","non-dropping-particle":"","parse-names":false,"suffix":""},{"dropping-particle":"","family":"Whaley","given":"Dana H.","non-dropping-particle":"","parse-names":false,"suffix":""},{"dropping-particle":"","family":"Olson","given":"Janet E.","non-dropping-particle":"","parse-names":false,"suffix":""},{"dropping-particle":"","family":"Heusinger","given":"Katharina","non-dropping-particle":"","parse-names":false,"suffix":""},{"dropping-particle":"","family":"Hack","given":"Carolin C.","non-dropping-particle":"","parse-names":false,"suffix":""},{"dropping-particle":"","family":"Jud","given":"Sebastian M.","non-dropping-particle":"","parse-names":false,"suffix":""},{"dropping-particle":"","family":"Beckmann","given":"Matthias W.","non-dropping-particle":"","parse-names":false,"suffix":""},{"dropping-particle":"","family":"Schulz-Wendtland","given":"Ruediger","non-dropping-particle":"","parse-names":false,"suffix":""},{"dropping-particle":"","family":"Tice","given":"Jeffrey A.","non-dropping-particle":"","parse-names":false,"suffix":""},{"dropping-particle":"","family":"Norman","given":"Aaron D.","non-dropping-particle":"","parse-names":false,"suffix":""},{"dropping-particle":"","family":"Cunningham","given":"Julie M.","non-dropping-particle":"","parse-names":false,"suffix":""},{"dropping-particle":"","family":"Purrington","given":"Kristen S.","non-dropping-particle":"","parse-names":false,"suffix":""},{"dropping-particle":"","family":"Easton","given":"Douglas F.","non-dropping-particle":"","parse-names":false,"suffix":""},{"dropping-particle":"","family":"Sellers","given":"Thomas A.","non-dropping-particle":"","parse-names":false,"suffix":""},{"dropping-particle":"","family":"Kerlikowske","given":"Karla","non-dropping-particle":"","parse-names":false,"suffix":""},{"dropping-particle":"","family":"Fasching","given":"Peter A.","non-dropping-particle":"","parse-names":false,"suffix":""},{"dropping-particle":"","family":"Couch","given":"Fergus J.","non-dropping-particle":"","parse-names":false,"suffix":""}],"container-title":"Journal of the National Cancer Institute","id":"ITEM-2","issue":"5","issued":{"date-parts":[["2015"]]},"page":"1-4","title":"The contributions of breast density and common genetic variation to breast cancer risk","type":"article-journal","volume":"107"},"uris":["http://www.mendeley.com/documents/?uuid=68c399af-a801-4e0c-aeae-e4aeb8671473"]},{"id":"ITEM-3","itemData":{"DOI":"10.1038/bjc.2015.315","ISSN":"15321827","PMID":"26335607","abstract":"Background:This study aimed to determine if associations of pre-diagnostic percent breast density, absolute dense area, and non-dense area with subsequent breast cancer risk differ by the tumour's molecular marker status.Methods:We included 1010 postmenopausal women with breast cancer and 2077 matched controls from the Nurses' Health Study (NHS) and the Nurses' Health Study II (NHS II) cohorts. Breast density was estimated from digitised film mammograms using computer-assisted thresholding techniques. Information on breast cancer risk factors was obtained prospectively from biennial questionnaires. Polychotomous logistic regression was used to assess associations of breast density measures with tumour subtypes by the status of selected tissue markers. All tests of statistical significance were two sided.Results:The association of percent density with breast cancer risk appeared to be stronger in ER- as compared with ER+ tumours, but the difference did not reach statistical significance (density ≥50% vs &lt;10% odds ratio (OR)=3.06, 95% confidence interval (CI) 2.17-4.32 for ER+; OR=4.61, 95% CI 2.36-9.03 for ER-, P heterogeneity =0.08). Stronger positive associations were found for absolute dense area and CK5/6- and EGFR- as compared with respective marker-positive tumours (P heterogeneity =0.002 and 0.001, respectively). Stronger inverse associations of non-dense area with breast cancer risk were found for ER- as compared with ER+ tumours (P heterogeneity =0.0001) and for AR+, CK5/6+, and EGFR+ as compared with respective marker-negative tumours (P heterogeneity =0.03, 0.005, and 0.009, respectively). The associations of density measures with breast cancer did not differ by progesterone receptor and human epidermal growth factor receptor 2 status.Conclusions:Breast density influences the risk of breast cancer subtypes by potentially different mechanisms.","author":[{"dropping-particle":"","family":"Yaghjyan","given":"Lusine","non-dropping-particle":"","parse-names":false,"suffix":""},{"dropping-particle":"","family":"Pettersson","given":"Andreas","non-dropping-particle":"","parse-names":false,"suffix":""},{"dropping-particle":"","family":"Colditz","given":"Graham A.","non-dropping-particle":"","parse-names":false,"suffix":""},{"dropping-particle":"","family":"Collins","given":"Laura C.","non-dropping-particle":"","parse-names":false,"suffix":""},{"dropping-particle":"","family":"Schnitt","given":"Stuart J.","non-dropping-particle":"","parse-names":false,"suffix":""},{"dropping-particle":"","family":"Beck","given":"Andrew H.","non-dropping-particle":"","parse-names":false,"suffix":""},{"dropping-particle":"","family":"Rosner","given":"Bernard","non-dropping-particle":"","parse-names":false,"suffix":""},{"dropping-particle":"","family":"Vachon","given":"Celine","non-dropping-particle":"","parse-names":false,"suffix":""},{"dropping-particle":"","family":"Tamimi","given":"Rulla M.","non-dropping-particle":"","parse-names":false,"suffix":""}],"container-title":"British Journal of Cancer","id":"ITEM-3","issue":"7","issued":{"date-parts":[["2015"]]},"page":"1104-1113","publisher":"Nature Publishing Group","title":"Postmenopausal mammographic breast density and subsequent breast cancer risk according to selected tissue markers","type":"article-journal","volume":"113"},"uris":["http://www.mendeley.com/documents/?uuid=eddc1e9b-20c4-4eb2-9f48-ee577ef48856"]}],"mendeley":{"formattedCitation":"&lt;sup&gt;129–131&lt;/sup&gt;","plainTextFormattedCitation":"129–131","previouslyFormattedCitation":"&lt;sup&gt;128–130&lt;/sup&gt;"},"properties":{"noteIndex":0},"schema":"https://github.com/citation-style-language/schema/raw/master/csl-citation.json"}</w:instrText>
      </w:r>
      <w:r w:rsidR="00EA5873">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29–131</w:t>
      </w:r>
      <w:r w:rsidR="00EA5873">
        <w:rPr>
          <w:rFonts w:asciiTheme="majorHAnsi" w:hAnsiTheme="majorHAnsi" w:cstheme="majorHAnsi"/>
          <w:sz w:val="24"/>
          <w:szCs w:val="24"/>
        </w:rPr>
        <w:fldChar w:fldCharType="end"/>
      </w:r>
      <w:r w:rsidR="00D81589">
        <w:rPr>
          <w:rFonts w:asciiTheme="majorHAnsi" w:hAnsiTheme="majorHAnsi" w:cstheme="majorHAnsi"/>
          <w:sz w:val="24"/>
          <w:szCs w:val="24"/>
        </w:rPr>
        <w:t xml:space="preserve">. </w:t>
      </w:r>
      <w:r w:rsidRPr="007B6F8C">
        <w:rPr>
          <w:rFonts w:asciiTheme="majorHAnsi" w:hAnsiTheme="majorHAnsi" w:cstheme="majorHAnsi"/>
          <w:sz w:val="24"/>
          <w:szCs w:val="24"/>
        </w:rPr>
        <w:t xml:space="preserve">Risk prediction models require validation – </w:t>
      </w:r>
      <w:r w:rsidR="00EA0B08">
        <w:rPr>
          <w:rFonts w:asciiTheme="majorHAnsi" w:hAnsiTheme="majorHAnsi" w:cstheme="majorHAnsi"/>
          <w:sz w:val="24"/>
          <w:szCs w:val="24"/>
        </w:rPr>
        <w:t>t</w:t>
      </w:r>
      <w:r w:rsidRPr="007B6F8C">
        <w:rPr>
          <w:rFonts w:asciiTheme="majorHAnsi" w:hAnsiTheme="majorHAnsi" w:cstheme="majorHAnsi"/>
          <w:sz w:val="24"/>
          <w:szCs w:val="24"/>
        </w:rPr>
        <w:t xml:space="preserve">he </w:t>
      </w:r>
      <w:proofErr w:type="spellStart"/>
      <w:r w:rsidRPr="007B6F8C">
        <w:rPr>
          <w:rFonts w:asciiTheme="majorHAnsi" w:hAnsiTheme="majorHAnsi" w:cstheme="majorHAnsi"/>
          <w:sz w:val="24"/>
          <w:szCs w:val="24"/>
        </w:rPr>
        <w:t>Tyrer-Cuzack</w:t>
      </w:r>
      <w:proofErr w:type="spellEnd"/>
      <w:r w:rsidRPr="007B6F8C">
        <w:rPr>
          <w:rFonts w:asciiTheme="majorHAnsi" w:hAnsiTheme="majorHAnsi" w:cstheme="majorHAnsi"/>
          <w:sz w:val="24"/>
          <w:szCs w:val="24"/>
        </w:rPr>
        <w:t xml:space="preserve"> model (developed in women with a family history of breast cancer)</w:t>
      </w:r>
      <w:r w:rsidR="00EA5873">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02/sim.1668","ISSN":"02776715","PMID":"15057881","abstract":"Many factors determine a woman's risk of breast cancer. Some of them are genetic and relate to family history, others are based on personal factors such as reproductive history and medical history. While many papers have concentrated on subsets of these risk factors, no papers have incorporated personal risk factors with a detailed genetic analysis. There is a need to combine these factors to provide a better overall determinant of risk. The discovery of the BRCA1 and BRCA2 genes has explained some of the genetic determinants of breast cancer risk, but these genes alone do not explain all of the familial aggregation of breast cancer. We have developed a model incorporating the BRCA genes, a low penetrance gene and personal risk factors. For an individual woman her family history is used in conjuction with Bayes theorem to iteratively produce the likelihood of her carrying any genes predisposing to breast cancer, which in turn affects her likelihood of developing breast cancer. This risk was further refined based on the woman's personal history. The model has been incorporated into a computer program that gives a personalised risk estimate. Copyright © 2004 John Wiley &amp; Sons, Ltd.","author":[{"dropping-particle":"","family":"Tyrer","given":"Jonathan","non-dropping-particle":"","parse-names":false,"suffix":""},{"dropping-particle":"","family":"Duffy","given":"Stephen W.","non-dropping-particle":"","parse-names":false,"suffix":""},{"dropping-particle":"","family":"Cuzick","given":"Jack","non-dropping-particle":"","parse-names":false,"suffix":""}],"container-title":"Statistics in Medicine","id":"ITEM-1","issue":"7","issued":{"date-parts":[["2004"]]},"page":"1111-1130","title":"A breast cancer prediction model incorporating familial and personal risk factors","type":"article-journal","volume":"23"},"uris":["http://www.mendeley.com/documents/?uuid=b0a943f1-eb9c-4809-bc7f-80e25bc77f27"]}],"mendeley":{"formattedCitation":"&lt;sup&gt;132&lt;/sup&gt;","plainTextFormattedCitation":"132","previouslyFormattedCitation":"&lt;sup&gt;131&lt;/sup&gt;"},"properties":{"noteIndex":0},"schema":"https://github.com/citation-style-language/schema/raw/master/csl-citation.json"}</w:instrText>
      </w:r>
      <w:r w:rsidR="00EA5873">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32</w:t>
      </w:r>
      <w:r w:rsidR="00EA5873">
        <w:rPr>
          <w:rFonts w:asciiTheme="majorHAnsi" w:hAnsiTheme="majorHAnsi" w:cstheme="majorHAnsi"/>
          <w:sz w:val="24"/>
          <w:szCs w:val="24"/>
        </w:rPr>
        <w:fldChar w:fldCharType="end"/>
      </w:r>
      <w:r w:rsidRPr="007B6F8C">
        <w:rPr>
          <w:rFonts w:asciiTheme="majorHAnsi" w:hAnsiTheme="majorHAnsi" w:cstheme="majorHAnsi"/>
          <w:sz w:val="24"/>
          <w:szCs w:val="24"/>
        </w:rPr>
        <w:t xml:space="preserve"> is being refined and tested in a large Manchester normal population risk cohort. The CR-UK </w:t>
      </w:r>
      <w:proofErr w:type="spellStart"/>
      <w:r w:rsidRPr="007B6F8C">
        <w:rPr>
          <w:rFonts w:asciiTheme="majorHAnsi" w:hAnsiTheme="majorHAnsi" w:cstheme="majorHAnsi"/>
          <w:sz w:val="24"/>
          <w:szCs w:val="24"/>
        </w:rPr>
        <w:t>CanRisk</w:t>
      </w:r>
      <w:proofErr w:type="spellEnd"/>
      <w:r w:rsidRPr="007B6F8C">
        <w:rPr>
          <w:rFonts w:asciiTheme="majorHAnsi" w:hAnsiTheme="majorHAnsi" w:cstheme="majorHAnsi"/>
          <w:sz w:val="24"/>
          <w:szCs w:val="24"/>
        </w:rPr>
        <w:t xml:space="preserve"> programme aims to develop and validate breast cancer risk prediction tools that can be used at all levels of healthcare within the NHS</w:t>
      </w:r>
      <w:r w:rsidR="001127A5">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URL":"https://canrisk.org","accessed":{"date-parts":[["2020","10","27"]]},"author":[{"dropping-particle":"","family":"CanRisk","given":"","non-dropping-particle":"","parse-names":false,"suffix":""}],"id":"ITEM-1","issued":{"date-parts":[["0"]]},"title":"CanRisk Web Tool","type":"webpage"},"uris":["http://www.mendeley.com/documents/?uuid=18ac0957-3dab-4c7d-9c56-21fac4064b9a","http://www.mendeley.com/documents/?uuid=0f31843e-f14c-427b-9d89-5b898a4cc03a"]}],"mendeley":{"formattedCitation":"&lt;sup&gt;133&lt;/sup&gt;","plainTextFormattedCitation":"133","previouslyFormattedCitation":"&lt;sup&gt;132&lt;/sup&gt;"},"properties":{"noteIndex":0},"schema":"https://github.com/citation-style-language/schema/raw/master/csl-citation.json"}</w:instrText>
      </w:r>
      <w:r w:rsidR="001127A5">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33</w:t>
      </w:r>
      <w:r w:rsidR="001127A5">
        <w:rPr>
          <w:rFonts w:asciiTheme="majorHAnsi" w:hAnsiTheme="majorHAnsi" w:cstheme="majorHAnsi"/>
          <w:sz w:val="24"/>
          <w:szCs w:val="24"/>
        </w:rPr>
        <w:fldChar w:fldCharType="end"/>
      </w:r>
      <w:r w:rsidRPr="007B6F8C">
        <w:rPr>
          <w:rFonts w:asciiTheme="majorHAnsi" w:hAnsiTheme="majorHAnsi" w:cstheme="majorHAnsi"/>
          <w:sz w:val="24"/>
          <w:szCs w:val="24"/>
        </w:rPr>
        <w:t xml:space="preserve">. </w:t>
      </w:r>
      <w:proofErr w:type="spellStart"/>
      <w:r w:rsidRPr="007B6F8C">
        <w:rPr>
          <w:rFonts w:asciiTheme="majorHAnsi" w:hAnsiTheme="majorHAnsi" w:cstheme="majorHAnsi"/>
          <w:sz w:val="24"/>
          <w:szCs w:val="24"/>
        </w:rPr>
        <w:t>CanRisk</w:t>
      </w:r>
      <w:proofErr w:type="spellEnd"/>
      <w:r w:rsidRPr="007B6F8C">
        <w:rPr>
          <w:rFonts w:asciiTheme="majorHAnsi" w:hAnsiTheme="majorHAnsi" w:cstheme="majorHAnsi"/>
          <w:sz w:val="24"/>
          <w:szCs w:val="24"/>
        </w:rPr>
        <w:t xml:space="preserve"> includes the BOADICEA model</w:t>
      </w:r>
      <w:r w:rsidR="00EA5873">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DOI":"10.1038/gim.2016.31","ISSN":"15300366","PMID":"27464310","abstract":"Purpose:The proliferation of gene panel testing precipitates the need for a breast cancer (BC) risk model that incorporates the effects of mutations in several genes and family history (FH). We extended the BOADICEA model to incorporate the effects of truncating variants in PALB2, CHEK2, and ATM.Methods:The BC incidence was modeled via the explicit effects of truncating variants in BRCA1/2, PALB2, CHEK2, and ATM and other unobserved genetic effects using segregation analysis methods.Results:The predicted average BC risk by age 80 for an ATM mutation carrier is 28%, 30% for CHEK2, 50% for PALB2, and 74% for BRCA1 and BRCA2. However, the BC risks are predicted to increase with FH burden. In families with mutations, predicted risks for mutation-negative members depend on both FH and the specific mutation. The reduction in BC risk after negative predictive testing is greatest when a BRCA1 mutation is identified in the family, but for women whose relatives carry a CHEK2 or ATM mutation, the risks decrease slightly.Conclusions:The model may be a valuable tool for counseling women who have undergone gene panel testing for providing consistent risks and harmonizing their clinical management. A Web application can be used to obtain BC risks in clinical practice (http://ccge.medschl.cam.ac.uk/boadicea/).","author":[{"dropping-particle":"","family":"Lee","given":"Andrew J.","non-dropping-particle":"","parse-names":false,"suffix":""},{"dropping-particle":"","family":"Cunningham","given":"Alex P.","non-dropping-particle":"","parse-names":false,"suffix":""},{"dropping-particle":"","family":"Tischkowitz","given":"Marc","non-dropping-particle":"","parse-names":false,"suffix":""},{"dropping-particle":"","family":"Simard","given":"Jacques","non-dropping-particle":"","parse-names":false,"suffix":""},{"dropping-particle":"","family":"Pharoah","given":"Paul D.","non-dropping-particle":"","parse-names":false,"suffix":""},{"dropping-particle":"","family":"Easton","given":"Douglas F.","non-dropping-particle":"","parse-names":false,"suffix":""},{"dropping-particle":"","family":"Antoniou","given":"Antonis C.","non-dropping-particle":"","parse-names":false,"suffix":""}],"container-title":"Genetics in Medicine","id":"ITEM-1","issue":"12","issued":{"date-parts":[["2016"]]},"page":"1190-1198","title":"Incorporating truncating variants in PALB2, CHEK2, and ATM into the BOADICEA breast cancer risk model","type":"article-journal","volume":"18"},"uris":["http://www.mendeley.com/documents/?uuid=cedf9a68-90e6-46b9-97ba-d24d58852895"]},{"id":"ITEM-2","itemData":{"DOI":"10.1038/sj.bjc.6604305","ISSN":"15321827","PMID":"18349832","abstract":"Multiple genetic loci confer susceptibility to breast and ovarian cancers. We have previously developed a model (BOADICEA) under which susceptibility to breast cancer is explained by mutations in BRCA1 and BRCA2, as well as by the joint multiplicative effects of many genes (polygenic component). We have now updated BOADICEA using additional family data from two UK population-based studies of breast cancer and family data from BRCA1 and BRCA2 carriers identified by 22 population-based studies of breast or ovarian cancer. The combined data set includes 2785 families (301 BRCA1 positive and 236 BRCA2 positive). Incidences were smoothed using locally weighted regression techniques to avoid large variations between adjacent intervals. A birth cohort effect on the cancer risks was implemented, whereby each individual was assumed to develop cancer according to calendar period-specific incidences. The fitted model predicts that the average breast cancer risks in carriers increase in more recent birth cohorts. For example, the average cumulative breast cancer risk to age 70 years among BRCA1 carriers is 50% for women born in 1920-1929 and 58% among women born after 1950. The model was further extended to take into account the risks of male breast, prostate and pancreatic cancer, and to allow for the risk of multiple cancers. BOADICEA can be used to predict carrier probabilities and cancer risks to individuals with any family history, and has been implemented in a user-friendly Web-based program (http://www.srl.cam.ac.uk/ genepi/boadicea/boadicea_home.html). © 2008 Cancer Research UK.","author":[{"dropping-particle":"","family":"Antoniou","given":"A. C.","non-dropping-particle":"","parse-names":false,"suffix":""},{"dropping-particle":"","family":"Cunningham","given":"A. P.","non-dropping-particle":"","parse-names":false,"suffix":""},{"dropping-particle":"","family":"Peto","given":"J.","non-dropping-particle":"","parse-names":false,"suffix":""},{"dropping-particle":"","family":"Evans","given":"D. G.","non-dropping-particle":"","parse-names":false,"suffix":""},{"dropping-particle":"","family":"Lalloo","given":"F.","non-dropping-particle":"","parse-names":false,"suffix":""},{"dropping-particle":"","family":"Narod","given":"S. A.","non-dropping-particle":"","parse-names":false,"suffix":""},{"dropping-particle":"","family":"Risch","given":"H. A.","non-dropping-particle":"","parse-names":false,"suffix":""},{"dropping-particle":"","family":"Eyfjord","given":"J. E.","non-dropping-particle":"","parse-names":false,"suffix":""},{"dropping-particle":"","family":"Hopper","given":"J. L.","non-dropping-particle":"","parse-names":false,"suffix":""},{"dropping-particle":"","family":"Southey","given":"M. C.","non-dropping-particle":"","parse-names":false,"suffix":""},{"dropping-particle":"","family":"Olsson","given":"H.","non-dropping-particle":"","parse-names":false,"suffix":""},{"dropping-particle":"","family":"Johannsson","given":"O.","non-dropping-particle":"","parse-names":false,"suffix":""},{"dropping-particle":"","family":"Borg","given":"A.","non-dropping-particle":"","parse-names":false,"suffix":""},{"dropping-particle":"","family":"Passini","given":"B.","non-dropping-particle":"","parse-names":false,"suffix":""},{"dropping-particle":"","family":"Radice","given":"P.","non-dropping-particle":"","parse-names":false,"suffix":""},{"dropping-particle":"","family":"Manoukian","given":"S.","non-dropping-particle":"","parse-names":false,"suffix":""},{"dropping-particle":"","family":"Eccles","given":"D. M.","non-dropping-particle":"","parse-names":false,"suffix":""},{"dropping-particle":"","family":"Tang","given":"N.","non-dropping-particle":"","parse-names":false,"suffix":""},{"dropping-particle":"","family":"Olah","given":"E.","non-dropping-particle":"","parse-names":false,"suffix":""},{"dropping-particle":"","family":"Anton-Culver","given":"H.","non-dropping-particle":"","parse-names":false,"suffix":""},{"dropping-particle":"","family":"Warner","given":"E.","non-dropping-particle":"","parse-names":false,"suffix":""},{"dropping-particle":"","family":"Lubinski","given":"J.","non-dropping-particle":"","parse-names":false,"suffix":""},{"dropping-particle":"","family":"Gronwald","given":"J.","non-dropping-particle":"","parse-names":false,"suffix":""},{"dropping-particle":"","family":"Gorski","given":"B.","non-dropping-particle":"","parse-names":false,"suffix":""},{"dropping-particle":"","family":"Tryggvadottir","given":"L.","non-dropping-particle":"","parse-names":false,"suffix":""},{"dropping-particle":"","family":"Syrjakoski","given":"K.","non-dropping-particle":"","parse-names":false,"suffix":""},{"dropping-particle":"","family":"Kallioniemi","given":"O. P.","non-dropping-particle":"","parse-names":false,"suffix":""},{"dropping-particle":"","family":"Eerola","given":"H.","non-dropping-particle":"","parse-names":false,"suffix":""},{"dropping-particle":"","family":"Nevanlinna","given":"H.","non-dropping-particle":"","parse-names":false,"suffix":""},{"dropping-particle":"","family":"Pharoah","given":"P. D.P.","non-dropping-particle":"","parse-names":false,"suffix":""},{"dropping-particle":"","family":"Easton","given":"D. F.","non-dropping-particle":"","parse-names":false,"suffix":""}],"container-title":"British Journal of Cancer","id":"ITEM-2","issue":"8","issued":{"date-parts":[["2008"]]},"page":"1457-1466","title":"The BOADICEA model of genetic susceptibility to breast and ovarian cancers: Updates and extensions","type":"article-journal","volume":"98"},"uris":["http://www.mendeley.com/documents/?uuid=5db3c32e-20c2-4d79-8156-6bd8b7042bbb"]}],"mendeley":{"formattedCitation":"&lt;sup&gt;134,135&lt;/sup&gt;","plainTextFormattedCitation":"134,135","previouslyFormattedCitation":"&lt;sup&gt;133,134&lt;/sup&gt;"},"properties":{"noteIndex":0},"schema":"https://github.com/citation-style-language/schema/raw/master/csl-citation.json"}</w:instrText>
      </w:r>
      <w:r w:rsidR="00EA5873">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34,135</w:t>
      </w:r>
      <w:r w:rsidR="00EA5873">
        <w:rPr>
          <w:rFonts w:asciiTheme="majorHAnsi" w:hAnsiTheme="majorHAnsi" w:cstheme="majorHAnsi"/>
          <w:sz w:val="24"/>
          <w:szCs w:val="24"/>
        </w:rPr>
        <w:fldChar w:fldCharType="end"/>
      </w:r>
      <w:r w:rsidRPr="007B6F8C">
        <w:rPr>
          <w:rFonts w:asciiTheme="majorHAnsi" w:hAnsiTheme="majorHAnsi" w:cstheme="majorHAnsi"/>
          <w:sz w:val="24"/>
          <w:szCs w:val="24"/>
        </w:rPr>
        <w:t xml:space="preserve">  that has recently been extended to include all known breast cancer susceptibility SNPs and breast density. In a recent validation study of 10,000 high-risk women participating in screening in the U.K. BOADICEA has been found to be well calibrated in all deciles of predicted risk</w:t>
      </w:r>
      <w:r w:rsidR="001127A5">
        <w:rPr>
          <w:rFonts w:asciiTheme="majorHAnsi" w:hAnsiTheme="majorHAnsi" w:cstheme="majorHAnsi"/>
          <w:sz w:val="24"/>
          <w:szCs w:val="24"/>
        </w:rPr>
        <w:t xml:space="preserve">. </w:t>
      </w:r>
      <w:r w:rsidR="00D362FD" w:rsidRPr="00573933">
        <w:rPr>
          <w:rFonts w:asciiTheme="majorHAnsi" w:hAnsiTheme="majorHAnsi" w:cstheme="majorHAnsi"/>
          <w:sz w:val="24"/>
          <w:szCs w:val="24"/>
        </w:rPr>
        <w:t xml:space="preserve">There is an acknowledgement that all stake holders now need to consider the benefits and harms, costs and acceptability of moving to a risk stratified approach in a transparent manner. The potential advantage is that fewer people may need to attend </w:t>
      </w:r>
      <w:r w:rsidR="00FC05A0" w:rsidRPr="00573933">
        <w:rPr>
          <w:rFonts w:asciiTheme="majorHAnsi" w:hAnsiTheme="majorHAnsi" w:cstheme="majorHAnsi"/>
          <w:sz w:val="24"/>
          <w:szCs w:val="24"/>
        </w:rPr>
        <w:t xml:space="preserve">screening </w:t>
      </w:r>
      <w:r w:rsidR="00D362FD" w:rsidRPr="00573933">
        <w:rPr>
          <w:rFonts w:asciiTheme="majorHAnsi" w:hAnsiTheme="majorHAnsi" w:cstheme="majorHAnsi"/>
          <w:sz w:val="24"/>
          <w:szCs w:val="24"/>
        </w:rPr>
        <w:t>in order to achieve the same impact and that a better balance of benefits and harms may result from using different screening strategies for people at different risks</w:t>
      </w:r>
      <w:r w:rsidR="003E0FC8">
        <w:rPr>
          <w:rFonts w:asciiTheme="majorHAnsi" w:hAnsiTheme="majorHAnsi" w:cstheme="majorHAnsi"/>
          <w:sz w:val="24"/>
          <w:szCs w:val="24"/>
        </w:rPr>
        <w:fldChar w:fldCharType="begin" w:fldLock="1"/>
      </w:r>
      <w:r w:rsidR="00C76A7D">
        <w:rPr>
          <w:rFonts w:asciiTheme="majorHAnsi" w:hAnsiTheme="majorHAnsi" w:cstheme="majorHAnsi"/>
          <w:sz w:val="24"/>
          <w:szCs w:val="24"/>
        </w:rPr>
        <w:instrText>ADDIN CSL_CITATION {"citationItems":[{"id":"ITEM-1","itemData":{"author":[{"dropping-particle":"","family":"phg foundation","given":"","non-dropping-particle":"","parse-names":false,"suffix":""}],"id":"ITEM-1","issued":{"date-parts":[["2020"]]},"title":"Personalising breast cancer prevention : bridging the gap between research and policy","type":"report"},"uris":["http://www.mendeley.com/documents/?uuid=7395bde1-e866-4856-8635-f97f22cd97e1"]}],"mendeley":{"formattedCitation":"&lt;sup&gt;136&lt;/sup&gt;","plainTextFormattedCitation":"136","previouslyFormattedCitation":"&lt;sup&gt;135&lt;/sup&gt;"},"properties":{"noteIndex":0},"schema":"https://github.com/citation-style-language/schema/raw/master/csl-citation.json"}</w:instrText>
      </w:r>
      <w:r w:rsidR="003E0FC8">
        <w:rPr>
          <w:rFonts w:asciiTheme="majorHAnsi" w:hAnsiTheme="majorHAnsi" w:cstheme="majorHAnsi"/>
          <w:sz w:val="24"/>
          <w:szCs w:val="24"/>
        </w:rPr>
        <w:fldChar w:fldCharType="separate"/>
      </w:r>
      <w:r w:rsidR="00C76A7D" w:rsidRPr="00C76A7D">
        <w:rPr>
          <w:rFonts w:asciiTheme="majorHAnsi" w:hAnsiTheme="majorHAnsi" w:cstheme="majorHAnsi"/>
          <w:noProof/>
          <w:sz w:val="24"/>
          <w:szCs w:val="24"/>
          <w:vertAlign w:val="superscript"/>
        </w:rPr>
        <w:t>136</w:t>
      </w:r>
      <w:r w:rsidR="003E0FC8">
        <w:rPr>
          <w:rFonts w:asciiTheme="majorHAnsi" w:hAnsiTheme="majorHAnsi" w:cstheme="majorHAnsi"/>
          <w:sz w:val="24"/>
          <w:szCs w:val="24"/>
        </w:rPr>
        <w:fldChar w:fldCharType="end"/>
      </w:r>
      <w:r w:rsidR="003E0FC8">
        <w:rPr>
          <w:rFonts w:asciiTheme="majorHAnsi" w:hAnsiTheme="majorHAnsi" w:cstheme="majorHAnsi"/>
          <w:sz w:val="24"/>
          <w:szCs w:val="24"/>
        </w:rPr>
        <w:t>.</w:t>
      </w:r>
    </w:p>
    <w:p w14:paraId="40A610F6" w14:textId="77777777" w:rsidR="00D362FD" w:rsidRPr="007B6F8C" w:rsidRDefault="00D362FD" w:rsidP="00C76A7D">
      <w:pPr>
        <w:spacing w:line="480" w:lineRule="auto"/>
        <w:rPr>
          <w:rFonts w:asciiTheme="majorHAnsi" w:hAnsiTheme="majorHAnsi" w:cstheme="majorHAnsi"/>
          <w:sz w:val="24"/>
          <w:szCs w:val="24"/>
        </w:rPr>
      </w:pPr>
    </w:p>
    <w:p w14:paraId="57ADF82B" w14:textId="5253548B" w:rsidR="004C074C" w:rsidRPr="00EA0B08" w:rsidRDefault="00EA0B08" w:rsidP="00C76A7D">
      <w:pPr>
        <w:spacing w:line="480" w:lineRule="auto"/>
        <w:rPr>
          <w:rFonts w:asciiTheme="majorHAnsi" w:hAnsiTheme="majorHAnsi" w:cstheme="majorHAnsi"/>
          <w:b/>
          <w:sz w:val="24"/>
          <w:szCs w:val="24"/>
        </w:rPr>
      </w:pPr>
      <w:r w:rsidRPr="00EA0B08">
        <w:rPr>
          <w:rFonts w:asciiTheme="majorHAnsi" w:hAnsiTheme="majorHAnsi" w:cstheme="majorHAnsi"/>
          <w:b/>
          <w:sz w:val="24"/>
          <w:szCs w:val="24"/>
        </w:rPr>
        <w:t xml:space="preserve">Conclusion </w:t>
      </w:r>
    </w:p>
    <w:p w14:paraId="61DF3A33" w14:textId="795CA2B9" w:rsidR="00EA0B08" w:rsidRDefault="00EA0B08" w:rsidP="00C76A7D">
      <w:pPr>
        <w:spacing w:line="480" w:lineRule="auto"/>
        <w:rPr>
          <w:rFonts w:asciiTheme="majorHAnsi" w:hAnsiTheme="majorHAnsi" w:cstheme="majorHAnsi"/>
          <w:b/>
          <w:sz w:val="24"/>
          <w:szCs w:val="24"/>
          <w:u w:val="single"/>
        </w:rPr>
      </w:pPr>
    </w:p>
    <w:p w14:paraId="71DB9667" w14:textId="7CFACCF4" w:rsidR="00EA0B08" w:rsidRPr="00EA0B08" w:rsidRDefault="00EA0B08" w:rsidP="00C76A7D">
      <w:pPr>
        <w:spacing w:line="480" w:lineRule="auto"/>
        <w:rPr>
          <w:rFonts w:asciiTheme="majorHAnsi" w:hAnsiTheme="majorHAnsi" w:cstheme="majorHAnsi"/>
          <w:sz w:val="24"/>
          <w:szCs w:val="24"/>
        </w:rPr>
      </w:pPr>
      <w:r>
        <w:rPr>
          <w:rFonts w:asciiTheme="majorHAnsi" w:hAnsiTheme="majorHAnsi" w:cstheme="majorHAnsi"/>
          <w:sz w:val="24"/>
          <w:szCs w:val="24"/>
        </w:rPr>
        <w:t xml:space="preserve">Advances in breast cancer imaging have already had an impact on early detection. The more reliable robust </w:t>
      </w:r>
      <w:r w:rsidR="00C438C9">
        <w:rPr>
          <w:rFonts w:asciiTheme="majorHAnsi" w:hAnsiTheme="majorHAnsi" w:cstheme="majorHAnsi"/>
          <w:sz w:val="24"/>
          <w:szCs w:val="24"/>
        </w:rPr>
        <w:t xml:space="preserve">automated </w:t>
      </w:r>
      <w:r>
        <w:rPr>
          <w:rFonts w:asciiTheme="majorHAnsi" w:hAnsiTheme="majorHAnsi" w:cstheme="majorHAnsi"/>
          <w:sz w:val="24"/>
          <w:szCs w:val="24"/>
        </w:rPr>
        <w:t>methods of measurement of breast density mean that these can be used in a reproducible manner to determine the need for supplemental imaging</w:t>
      </w:r>
      <w:r w:rsidR="00784274">
        <w:rPr>
          <w:rFonts w:asciiTheme="majorHAnsi" w:hAnsiTheme="majorHAnsi" w:cstheme="majorHAnsi"/>
          <w:sz w:val="24"/>
          <w:szCs w:val="24"/>
        </w:rPr>
        <w:t xml:space="preserve"> particularly if these are combined with risk</w:t>
      </w:r>
      <w:r>
        <w:rPr>
          <w:rFonts w:asciiTheme="majorHAnsi" w:hAnsiTheme="majorHAnsi" w:cstheme="majorHAnsi"/>
          <w:sz w:val="24"/>
          <w:szCs w:val="24"/>
        </w:rPr>
        <w:t xml:space="preserve">. There is </w:t>
      </w:r>
      <w:r w:rsidR="00784274">
        <w:rPr>
          <w:rFonts w:asciiTheme="majorHAnsi" w:hAnsiTheme="majorHAnsi" w:cstheme="majorHAnsi"/>
          <w:sz w:val="24"/>
          <w:szCs w:val="24"/>
        </w:rPr>
        <w:t>strong</w:t>
      </w:r>
      <w:r>
        <w:rPr>
          <w:rFonts w:asciiTheme="majorHAnsi" w:hAnsiTheme="majorHAnsi" w:cstheme="majorHAnsi"/>
          <w:sz w:val="24"/>
          <w:szCs w:val="24"/>
        </w:rPr>
        <w:t xml:space="preserve"> evidence that MRI is </w:t>
      </w:r>
      <w:r w:rsidR="00784274">
        <w:rPr>
          <w:rFonts w:asciiTheme="majorHAnsi" w:hAnsiTheme="majorHAnsi" w:cstheme="majorHAnsi"/>
          <w:sz w:val="24"/>
          <w:szCs w:val="24"/>
        </w:rPr>
        <w:t xml:space="preserve">an </w:t>
      </w:r>
      <w:r>
        <w:rPr>
          <w:rFonts w:asciiTheme="majorHAnsi" w:hAnsiTheme="majorHAnsi" w:cstheme="majorHAnsi"/>
          <w:sz w:val="24"/>
          <w:szCs w:val="24"/>
        </w:rPr>
        <w:t xml:space="preserve">effective </w:t>
      </w:r>
      <w:r w:rsidR="00784274">
        <w:rPr>
          <w:rFonts w:asciiTheme="majorHAnsi" w:hAnsiTheme="majorHAnsi" w:cstheme="majorHAnsi"/>
          <w:sz w:val="24"/>
          <w:szCs w:val="24"/>
        </w:rPr>
        <w:t xml:space="preserve">screening tool </w:t>
      </w:r>
      <w:r>
        <w:rPr>
          <w:rFonts w:asciiTheme="majorHAnsi" w:hAnsiTheme="majorHAnsi" w:cstheme="majorHAnsi"/>
          <w:sz w:val="24"/>
          <w:szCs w:val="24"/>
        </w:rPr>
        <w:t xml:space="preserve">in women with dense breasts and that abbreviated MRI can be </w:t>
      </w:r>
      <w:r w:rsidR="00784274">
        <w:rPr>
          <w:rFonts w:asciiTheme="majorHAnsi" w:hAnsiTheme="majorHAnsi" w:cstheme="majorHAnsi"/>
          <w:sz w:val="24"/>
          <w:szCs w:val="24"/>
        </w:rPr>
        <w:t xml:space="preserve">also be considered although both have higher false positive rates compared to mammography. </w:t>
      </w:r>
      <w:r>
        <w:rPr>
          <w:rFonts w:asciiTheme="majorHAnsi" w:hAnsiTheme="majorHAnsi" w:cstheme="majorHAnsi"/>
          <w:sz w:val="24"/>
          <w:szCs w:val="24"/>
        </w:rPr>
        <w:t xml:space="preserve"> Whole breast ultrasound is now being used as a supplemental tool although</w:t>
      </w:r>
      <w:r w:rsidR="00784274">
        <w:rPr>
          <w:rFonts w:asciiTheme="majorHAnsi" w:hAnsiTheme="majorHAnsi" w:cstheme="majorHAnsi"/>
          <w:sz w:val="24"/>
          <w:szCs w:val="24"/>
        </w:rPr>
        <w:t xml:space="preserve"> recall rates may be as high as with MRI.</w:t>
      </w:r>
      <w:r>
        <w:rPr>
          <w:rFonts w:asciiTheme="majorHAnsi" w:hAnsiTheme="majorHAnsi" w:cstheme="majorHAnsi"/>
          <w:sz w:val="24"/>
          <w:szCs w:val="24"/>
        </w:rPr>
        <w:t xml:space="preserve"> </w:t>
      </w:r>
      <w:r w:rsidR="00C438C9">
        <w:rPr>
          <w:rFonts w:asciiTheme="majorHAnsi" w:hAnsiTheme="majorHAnsi" w:cstheme="majorHAnsi"/>
          <w:sz w:val="24"/>
          <w:szCs w:val="24"/>
        </w:rPr>
        <w:t>There is some published data on c</w:t>
      </w:r>
      <w:r>
        <w:rPr>
          <w:rFonts w:asciiTheme="majorHAnsi" w:hAnsiTheme="majorHAnsi" w:cstheme="majorHAnsi"/>
          <w:sz w:val="24"/>
          <w:szCs w:val="24"/>
        </w:rPr>
        <w:t xml:space="preserve">ontrast mammography </w:t>
      </w:r>
      <w:r w:rsidR="00C438C9">
        <w:rPr>
          <w:rFonts w:asciiTheme="majorHAnsi" w:hAnsiTheme="majorHAnsi" w:cstheme="majorHAnsi"/>
          <w:sz w:val="24"/>
          <w:szCs w:val="24"/>
        </w:rPr>
        <w:t xml:space="preserve">as a screening tool but more </w:t>
      </w:r>
      <w:r w:rsidR="00784274">
        <w:rPr>
          <w:rFonts w:asciiTheme="majorHAnsi" w:hAnsiTheme="majorHAnsi" w:cstheme="majorHAnsi"/>
          <w:sz w:val="24"/>
          <w:szCs w:val="24"/>
        </w:rPr>
        <w:t xml:space="preserve">evidence </w:t>
      </w:r>
      <w:r w:rsidR="00C438C9">
        <w:rPr>
          <w:rFonts w:asciiTheme="majorHAnsi" w:hAnsiTheme="majorHAnsi" w:cstheme="majorHAnsi"/>
          <w:sz w:val="24"/>
          <w:szCs w:val="24"/>
        </w:rPr>
        <w:t xml:space="preserve">is required. </w:t>
      </w:r>
      <w:r w:rsidR="00784274">
        <w:rPr>
          <w:rFonts w:asciiTheme="majorHAnsi" w:hAnsiTheme="majorHAnsi" w:cstheme="majorHAnsi"/>
          <w:sz w:val="24"/>
          <w:szCs w:val="24"/>
        </w:rPr>
        <w:t xml:space="preserve">The opportunity to reduce false negative examinations offered by these supplemental techniques is important </w:t>
      </w:r>
      <w:r w:rsidR="00A5540F">
        <w:rPr>
          <w:rFonts w:asciiTheme="majorHAnsi" w:hAnsiTheme="majorHAnsi" w:cstheme="majorHAnsi"/>
          <w:sz w:val="24"/>
          <w:szCs w:val="24"/>
        </w:rPr>
        <w:t>and outweighs the</w:t>
      </w:r>
      <w:r w:rsidR="00784274">
        <w:rPr>
          <w:rFonts w:asciiTheme="majorHAnsi" w:hAnsiTheme="majorHAnsi" w:cstheme="majorHAnsi"/>
          <w:sz w:val="24"/>
          <w:szCs w:val="24"/>
        </w:rPr>
        <w:t xml:space="preserve"> slightly higher false positive results. </w:t>
      </w:r>
      <w:r w:rsidR="00C438C9">
        <w:rPr>
          <w:rFonts w:asciiTheme="majorHAnsi" w:hAnsiTheme="majorHAnsi" w:cstheme="majorHAnsi"/>
          <w:sz w:val="24"/>
          <w:szCs w:val="24"/>
        </w:rPr>
        <w:t xml:space="preserve">Policy makers and </w:t>
      </w:r>
      <w:r w:rsidR="00D362FD">
        <w:rPr>
          <w:rFonts w:asciiTheme="majorHAnsi" w:hAnsiTheme="majorHAnsi" w:cstheme="majorHAnsi"/>
          <w:sz w:val="24"/>
          <w:szCs w:val="24"/>
        </w:rPr>
        <w:t>healthcare</w:t>
      </w:r>
      <w:r w:rsidR="00C438C9">
        <w:rPr>
          <w:rFonts w:asciiTheme="majorHAnsi" w:hAnsiTheme="majorHAnsi" w:cstheme="majorHAnsi"/>
          <w:sz w:val="24"/>
          <w:szCs w:val="24"/>
        </w:rPr>
        <w:t xml:space="preserve"> providers now need to consider adjusting their </w:t>
      </w:r>
      <w:r w:rsidR="00D362FD">
        <w:rPr>
          <w:rFonts w:asciiTheme="majorHAnsi" w:hAnsiTheme="majorHAnsi" w:cstheme="majorHAnsi"/>
          <w:sz w:val="24"/>
          <w:szCs w:val="24"/>
        </w:rPr>
        <w:t xml:space="preserve">breast screening </w:t>
      </w:r>
      <w:r w:rsidR="00C438C9">
        <w:rPr>
          <w:rFonts w:asciiTheme="majorHAnsi" w:hAnsiTheme="majorHAnsi" w:cstheme="majorHAnsi"/>
          <w:sz w:val="24"/>
          <w:szCs w:val="24"/>
        </w:rPr>
        <w:t xml:space="preserve">programmes to a more appropriate offering for their clients rather than justify a “one size fits all” approach. </w:t>
      </w:r>
    </w:p>
    <w:p w14:paraId="4BE06BC1" w14:textId="77777777" w:rsidR="004C074C" w:rsidRPr="007B6F8C" w:rsidRDefault="004C074C" w:rsidP="00C76A7D">
      <w:pPr>
        <w:spacing w:line="480" w:lineRule="auto"/>
        <w:rPr>
          <w:rFonts w:asciiTheme="majorHAnsi" w:hAnsiTheme="majorHAnsi" w:cstheme="majorHAnsi"/>
          <w:sz w:val="24"/>
          <w:szCs w:val="24"/>
        </w:rPr>
      </w:pPr>
    </w:p>
    <w:p w14:paraId="348AC5E3" w14:textId="77777777" w:rsidR="00C64975" w:rsidRDefault="00C64975" w:rsidP="00C76A7D">
      <w:pPr>
        <w:spacing w:line="480" w:lineRule="auto"/>
        <w:rPr>
          <w:rFonts w:asciiTheme="majorHAnsi" w:hAnsiTheme="majorHAnsi" w:cstheme="majorHAnsi"/>
          <w:b/>
          <w:sz w:val="24"/>
          <w:szCs w:val="24"/>
          <w:u w:val="single"/>
        </w:rPr>
      </w:pPr>
    </w:p>
    <w:p w14:paraId="4F28BD1D" w14:textId="23926D58" w:rsidR="001127A5" w:rsidRDefault="001127A5" w:rsidP="00C76A7D">
      <w:pPr>
        <w:spacing w:line="480" w:lineRule="auto"/>
        <w:rPr>
          <w:rFonts w:asciiTheme="majorHAnsi" w:hAnsiTheme="majorHAnsi" w:cstheme="majorHAnsi"/>
          <w:b/>
          <w:sz w:val="24"/>
          <w:szCs w:val="24"/>
          <w:u w:val="single"/>
        </w:rPr>
      </w:pPr>
      <w:r>
        <w:rPr>
          <w:rFonts w:asciiTheme="majorHAnsi" w:hAnsiTheme="majorHAnsi" w:cstheme="majorHAnsi"/>
          <w:b/>
          <w:sz w:val="24"/>
          <w:szCs w:val="24"/>
          <w:u w:val="single"/>
        </w:rPr>
        <w:t>References</w:t>
      </w:r>
    </w:p>
    <w:p w14:paraId="4C36E269" w14:textId="77777777" w:rsidR="001127A5" w:rsidRDefault="001127A5" w:rsidP="00C76A7D">
      <w:pPr>
        <w:spacing w:line="480" w:lineRule="auto"/>
        <w:rPr>
          <w:rFonts w:asciiTheme="majorHAnsi" w:hAnsiTheme="majorHAnsi" w:cstheme="majorHAnsi"/>
          <w:b/>
          <w:sz w:val="24"/>
          <w:szCs w:val="24"/>
          <w:u w:val="single"/>
        </w:rPr>
      </w:pPr>
    </w:p>
    <w:p w14:paraId="5D79F4C6" w14:textId="17776DDE" w:rsidR="00C76A7D" w:rsidRPr="00C76A7D" w:rsidRDefault="00EA0B08" w:rsidP="00C76A7D">
      <w:pPr>
        <w:widowControl w:val="0"/>
        <w:autoSpaceDE w:val="0"/>
        <w:autoSpaceDN w:val="0"/>
        <w:adjustRightInd w:val="0"/>
        <w:spacing w:line="480" w:lineRule="auto"/>
        <w:ind w:left="640" w:hanging="640"/>
        <w:rPr>
          <w:rFonts w:ascii="Calibri" w:hAnsi="Calibri" w:cs="Times New Roman"/>
          <w:noProof/>
        </w:rPr>
      </w:pPr>
      <w:r w:rsidRPr="003E6FA8">
        <w:rPr>
          <w:rFonts w:cstheme="minorHAnsi"/>
        </w:rPr>
        <w:fldChar w:fldCharType="begin" w:fldLock="1"/>
      </w:r>
      <w:r w:rsidRPr="003E6FA8">
        <w:rPr>
          <w:rFonts w:cstheme="minorHAnsi"/>
        </w:rPr>
        <w:instrText xml:space="preserve">ADDIN Mendeley Bibliography CSL_BIBLIOGRAPHY </w:instrText>
      </w:r>
      <w:r w:rsidRPr="003E6FA8">
        <w:rPr>
          <w:rFonts w:cstheme="minorHAnsi"/>
        </w:rPr>
        <w:fldChar w:fldCharType="separate"/>
      </w:r>
      <w:r w:rsidR="00C76A7D" w:rsidRPr="00C76A7D">
        <w:rPr>
          <w:rFonts w:ascii="Calibri" w:hAnsi="Calibri" w:cs="Times New Roman"/>
          <w:noProof/>
        </w:rPr>
        <w:t xml:space="preserve">1. </w:t>
      </w:r>
      <w:r w:rsidR="00C76A7D" w:rsidRPr="00C76A7D">
        <w:rPr>
          <w:rFonts w:ascii="Calibri" w:hAnsi="Calibri" w:cs="Times New Roman"/>
          <w:noProof/>
        </w:rPr>
        <w:tab/>
        <w:t xml:space="preserve">Pharoah PDP, Sewell B, Fitzsimmons D, Bennett HS, Pashayan N. Cost effectiveness of the NHS breast screening programme: Life table model. </w:t>
      </w:r>
      <w:r w:rsidR="00C76A7D" w:rsidRPr="00C76A7D">
        <w:rPr>
          <w:rFonts w:ascii="Calibri" w:hAnsi="Calibri" w:cs="Times New Roman"/>
          <w:i/>
          <w:iCs/>
          <w:noProof/>
        </w:rPr>
        <w:t>BMJ</w:t>
      </w:r>
      <w:r w:rsidR="00C76A7D" w:rsidRPr="00C76A7D">
        <w:rPr>
          <w:rFonts w:ascii="Calibri" w:hAnsi="Calibri" w:cs="Times New Roman"/>
          <w:noProof/>
        </w:rPr>
        <w:t>. 2013;346(7911). doi:10.1136/bmj.f2618</w:t>
      </w:r>
    </w:p>
    <w:p w14:paraId="2AB0347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 </w:t>
      </w:r>
      <w:r w:rsidRPr="00C76A7D">
        <w:rPr>
          <w:rFonts w:ascii="Calibri" w:hAnsi="Calibri" w:cs="Times New Roman"/>
          <w:noProof/>
        </w:rPr>
        <w:tab/>
        <w:t xml:space="preserve">Morton R, Sayma M, Sura MS. Economic analysis of the breast cancer screening program </w:t>
      </w:r>
      <w:r w:rsidRPr="00C76A7D">
        <w:rPr>
          <w:rFonts w:ascii="Calibri" w:hAnsi="Calibri" w:cs="Times New Roman"/>
          <w:noProof/>
        </w:rPr>
        <w:lastRenderedPageBreak/>
        <w:t xml:space="preserve">used by the UK NHS: Should the program be maintained? </w:t>
      </w:r>
      <w:r w:rsidRPr="00C76A7D">
        <w:rPr>
          <w:rFonts w:ascii="Calibri" w:hAnsi="Calibri" w:cs="Times New Roman"/>
          <w:i/>
          <w:iCs/>
          <w:noProof/>
        </w:rPr>
        <w:t>Breast Cancer Targets Ther</w:t>
      </w:r>
      <w:r w:rsidRPr="00C76A7D">
        <w:rPr>
          <w:rFonts w:ascii="Calibri" w:hAnsi="Calibri" w:cs="Times New Roman"/>
          <w:noProof/>
        </w:rPr>
        <w:t>. 2017;9:217-225. doi:10.2147/BCTT.S123558</w:t>
      </w:r>
    </w:p>
    <w:p w14:paraId="44DA49B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 </w:t>
      </w:r>
      <w:r w:rsidRPr="00C76A7D">
        <w:rPr>
          <w:rFonts w:ascii="Calibri" w:hAnsi="Calibri" w:cs="Times New Roman"/>
          <w:noProof/>
        </w:rPr>
        <w:tab/>
        <w:t xml:space="preserve">Marmot MG, Altman DG, Cameron DA, Dewar JA, Thompson SG, Wilcox M. The benefits and harms of breast cancer screening: An independent review. </w:t>
      </w:r>
      <w:r w:rsidRPr="00C76A7D">
        <w:rPr>
          <w:rFonts w:ascii="Calibri" w:hAnsi="Calibri" w:cs="Times New Roman"/>
          <w:i/>
          <w:iCs/>
          <w:noProof/>
        </w:rPr>
        <w:t>Br J Cancer</w:t>
      </w:r>
      <w:r w:rsidRPr="00C76A7D">
        <w:rPr>
          <w:rFonts w:ascii="Calibri" w:hAnsi="Calibri" w:cs="Times New Roman"/>
          <w:noProof/>
        </w:rPr>
        <w:t>. 2013;108(11):2205-2240. doi:10.1038/bjc.2013.177</w:t>
      </w:r>
    </w:p>
    <w:p w14:paraId="054BEFEB"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 </w:t>
      </w:r>
      <w:r w:rsidRPr="00C76A7D">
        <w:rPr>
          <w:rFonts w:ascii="Calibri" w:hAnsi="Calibri" w:cs="Times New Roman"/>
          <w:noProof/>
        </w:rPr>
        <w:tab/>
        <w:t xml:space="preserve">Cornford E, Sharma N. Interval Cancers and Duty of Candour, a UK Perspective. </w:t>
      </w:r>
      <w:r w:rsidRPr="00C76A7D">
        <w:rPr>
          <w:rFonts w:ascii="Calibri" w:hAnsi="Calibri" w:cs="Times New Roman"/>
          <w:i/>
          <w:iCs/>
          <w:noProof/>
        </w:rPr>
        <w:t>Curr Breast Cancer Rep</w:t>
      </w:r>
      <w:r w:rsidRPr="00C76A7D">
        <w:rPr>
          <w:rFonts w:ascii="Calibri" w:hAnsi="Calibri" w:cs="Times New Roman"/>
          <w:noProof/>
        </w:rPr>
        <w:t>. 2019;11(2):89-93. doi:10.1007/s12609-019-0304-4</w:t>
      </w:r>
    </w:p>
    <w:p w14:paraId="4D3FC171"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 </w:t>
      </w:r>
      <w:r w:rsidRPr="00C76A7D">
        <w:rPr>
          <w:rFonts w:ascii="Calibri" w:hAnsi="Calibri" w:cs="Times New Roman"/>
          <w:noProof/>
        </w:rPr>
        <w:tab/>
        <w:t xml:space="preserve">MacInnes EG, Duffy SW, Simpson JA, et al. Radiological audit of interval breast cancers: Estimation of tumour growth rates. </w:t>
      </w:r>
      <w:r w:rsidRPr="00C76A7D">
        <w:rPr>
          <w:rFonts w:ascii="Calibri" w:hAnsi="Calibri" w:cs="Times New Roman"/>
          <w:i/>
          <w:iCs/>
          <w:noProof/>
        </w:rPr>
        <w:t>Breast</w:t>
      </w:r>
      <w:r w:rsidRPr="00C76A7D">
        <w:rPr>
          <w:rFonts w:ascii="Calibri" w:hAnsi="Calibri" w:cs="Times New Roman"/>
          <w:noProof/>
        </w:rPr>
        <w:t>. 2020;51:114-119. doi:10.1016/j.breast.2020.03.006</w:t>
      </w:r>
    </w:p>
    <w:p w14:paraId="21ECF94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 </w:t>
      </w:r>
      <w:r w:rsidRPr="00C76A7D">
        <w:rPr>
          <w:rFonts w:ascii="Calibri" w:hAnsi="Calibri" w:cs="Times New Roman"/>
          <w:noProof/>
        </w:rPr>
        <w:tab/>
        <w:t xml:space="preserve">Wanders JOP, Holland K, Veldhuis WB, et al. Volumetric breast density affects performance of digital screening mammography. </w:t>
      </w:r>
      <w:r w:rsidRPr="00C76A7D">
        <w:rPr>
          <w:rFonts w:ascii="Calibri" w:hAnsi="Calibri" w:cs="Times New Roman"/>
          <w:i/>
          <w:iCs/>
          <w:noProof/>
        </w:rPr>
        <w:t>Breast Cancer Res Treat</w:t>
      </w:r>
      <w:r w:rsidRPr="00C76A7D">
        <w:rPr>
          <w:rFonts w:ascii="Calibri" w:hAnsi="Calibri" w:cs="Times New Roman"/>
          <w:noProof/>
        </w:rPr>
        <w:t>. 2017;162(1):95-103. doi:10.1007/s10549-016-4090-7</w:t>
      </w:r>
    </w:p>
    <w:p w14:paraId="1B24AC02"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 </w:t>
      </w:r>
      <w:r w:rsidRPr="00C76A7D">
        <w:rPr>
          <w:rFonts w:ascii="Calibri" w:hAnsi="Calibri" w:cs="Times New Roman"/>
          <w:noProof/>
        </w:rPr>
        <w:tab/>
        <w:t xml:space="preserve">Kerlikowske K, Zhu W, Tosteson ANA, et al. Identifying women with dense breasts at high risk for interval cancer a cohort study. </w:t>
      </w:r>
      <w:r w:rsidRPr="00C76A7D">
        <w:rPr>
          <w:rFonts w:ascii="Calibri" w:hAnsi="Calibri" w:cs="Times New Roman"/>
          <w:i/>
          <w:iCs/>
          <w:noProof/>
        </w:rPr>
        <w:t>Ann Intern Med</w:t>
      </w:r>
      <w:r w:rsidRPr="00C76A7D">
        <w:rPr>
          <w:rFonts w:ascii="Calibri" w:hAnsi="Calibri" w:cs="Times New Roman"/>
          <w:noProof/>
        </w:rPr>
        <w:t>. 2015;162(10):673-681. doi:10.7326/M14-1465</w:t>
      </w:r>
    </w:p>
    <w:p w14:paraId="68E78292"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 </w:t>
      </w:r>
      <w:r w:rsidRPr="00C76A7D">
        <w:rPr>
          <w:rFonts w:ascii="Calibri" w:hAnsi="Calibri" w:cs="Times New Roman"/>
          <w:noProof/>
        </w:rPr>
        <w:tab/>
        <w:t xml:space="preserve">Yaffe MJ. Mammographic density. Measurement of mammographic density. </w:t>
      </w:r>
      <w:r w:rsidRPr="00C76A7D">
        <w:rPr>
          <w:rFonts w:ascii="Calibri" w:hAnsi="Calibri" w:cs="Times New Roman"/>
          <w:i/>
          <w:iCs/>
          <w:noProof/>
        </w:rPr>
        <w:t>Breast Cancer Res</w:t>
      </w:r>
      <w:r w:rsidRPr="00C76A7D">
        <w:rPr>
          <w:rFonts w:ascii="Calibri" w:hAnsi="Calibri" w:cs="Times New Roman"/>
          <w:noProof/>
        </w:rPr>
        <w:t>. 2008;10(3):1-10. doi:10.1186/bcr2102</w:t>
      </w:r>
    </w:p>
    <w:p w14:paraId="1488FD9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 </w:t>
      </w:r>
      <w:r w:rsidRPr="00C76A7D">
        <w:rPr>
          <w:rFonts w:ascii="Calibri" w:hAnsi="Calibri" w:cs="Times New Roman"/>
          <w:noProof/>
        </w:rPr>
        <w:tab/>
        <w:t xml:space="preserve">Boyd NF, Martin LJ, Bronskill M, Yaffe MJ, Duric N, Minkin S. Breast tissue composition and susceptibility to breast cancer. </w:t>
      </w:r>
      <w:r w:rsidRPr="00C76A7D">
        <w:rPr>
          <w:rFonts w:ascii="Calibri" w:hAnsi="Calibri" w:cs="Times New Roman"/>
          <w:i/>
          <w:iCs/>
          <w:noProof/>
        </w:rPr>
        <w:t>J Natl Cancer Inst</w:t>
      </w:r>
      <w:r w:rsidRPr="00C76A7D">
        <w:rPr>
          <w:rFonts w:ascii="Calibri" w:hAnsi="Calibri" w:cs="Times New Roman"/>
          <w:noProof/>
        </w:rPr>
        <w:t>. 2010;102(16):1224-1237. doi:10.1093/jnci/djq239</w:t>
      </w:r>
    </w:p>
    <w:p w14:paraId="66749E68"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 </w:t>
      </w:r>
      <w:r w:rsidRPr="00C76A7D">
        <w:rPr>
          <w:rFonts w:ascii="Calibri" w:hAnsi="Calibri" w:cs="Times New Roman"/>
          <w:noProof/>
        </w:rPr>
        <w:tab/>
        <w:t xml:space="preserve">Vinnicombe SJ. Breast density: why all the fuss? </w:t>
      </w:r>
      <w:r w:rsidRPr="00C76A7D">
        <w:rPr>
          <w:rFonts w:ascii="Calibri" w:hAnsi="Calibri" w:cs="Times New Roman"/>
          <w:i/>
          <w:iCs/>
          <w:noProof/>
        </w:rPr>
        <w:t>Clin Radiol</w:t>
      </w:r>
      <w:r w:rsidRPr="00C76A7D">
        <w:rPr>
          <w:rFonts w:ascii="Calibri" w:hAnsi="Calibri" w:cs="Times New Roman"/>
          <w:noProof/>
        </w:rPr>
        <w:t>. 2018;73(4):334-357. doi:10.1016/j.crad.2017.11.018</w:t>
      </w:r>
    </w:p>
    <w:p w14:paraId="22EDE9D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 </w:t>
      </w:r>
      <w:r w:rsidRPr="00C76A7D">
        <w:rPr>
          <w:rFonts w:ascii="Calibri" w:hAnsi="Calibri" w:cs="Times New Roman"/>
          <w:noProof/>
        </w:rPr>
        <w:tab/>
        <w:t xml:space="preserve">Lian J, Li K. A Review of Breast Density Implications and Breast Cancer Screening. </w:t>
      </w:r>
      <w:r w:rsidRPr="00C76A7D">
        <w:rPr>
          <w:rFonts w:ascii="Calibri" w:hAnsi="Calibri" w:cs="Times New Roman"/>
          <w:i/>
          <w:iCs/>
          <w:noProof/>
        </w:rPr>
        <w:t>Clin Breast Cancer</w:t>
      </w:r>
      <w:r w:rsidRPr="00C76A7D">
        <w:rPr>
          <w:rFonts w:ascii="Calibri" w:hAnsi="Calibri" w:cs="Times New Roman"/>
          <w:noProof/>
        </w:rPr>
        <w:t>. 2020;20(4):283-290. doi:10.1016/j.clbc.2020.03.004</w:t>
      </w:r>
    </w:p>
    <w:p w14:paraId="1C312385"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 </w:t>
      </w:r>
      <w:r w:rsidRPr="00C76A7D">
        <w:rPr>
          <w:rFonts w:ascii="Calibri" w:hAnsi="Calibri" w:cs="Times New Roman"/>
          <w:noProof/>
        </w:rPr>
        <w:tab/>
        <w:t xml:space="preserve">Harvey JA, Bovbjerg VE. Quantitative Assessment of Mammographic Breast Density: </w:t>
      </w:r>
      <w:r w:rsidRPr="00C76A7D">
        <w:rPr>
          <w:rFonts w:ascii="Calibri" w:hAnsi="Calibri" w:cs="Times New Roman"/>
          <w:noProof/>
        </w:rPr>
        <w:lastRenderedPageBreak/>
        <w:t xml:space="preserve">Relationship with Breast Cancer Risk. </w:t>
      </w:r>
      <w:r w:rsidRPr="00C76A7D">
        <w:rPr>
          <w:rFonts w:ascii="Calibri" w:hAnsi="Calibri" w:cs="Times New Roman"/>
          <w:i/>
          <w:iCs/>
          <w:noProof/>
        </w:rPr>
        <w:t>Radiology</w:t>
      </w:r>
      <w:r w:rsidRPr="00C76A7D">
        <w:rPr>
          <w:rFonts w:ascii="Calibri" w:hAnsi="Calibri" w:cs="Times New Roman"/>
          <w:noProof/>
        </w:rPr>
        <w:t>. 2004;230(1):29-41. doi:10.1148/radiol.2301020870</w:t>
      </w:r>
    </w:p>
    <w:p w14:paraId="242C5832"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3. </w:t>
      </w:r>
      <w:r w:rsidRPr="00C76A7D">
        <w:rPr>
          <w:rFonts w:ascii="Calibri" w:hAnsi="Calibri" w:cs="Times New Roman"/>
          <w:noProof/>
        </w:rPr>
        <w:tab/>
        <w:t xml:space="preserve">McCormack VA, Dos Santos Silva I. Breast density and parenchymal patterns as markers of breast cancer risk: A meta-analysis. </w:t>
      </w:r>
      <w:r w:rsidRPr="00C76A7D">
        <w:rPr>
          <w:rFonts w:ascii="Calibri" w:hAnsi="Calibri" w:cs="Times New Roman"/>
          <w:i/>
          <w:iCs/>
          <w:noProof/>
        </w:rPr>
        <w:t>Cancer Epidemiol Biomarkers Prev</w:t>
      </w:r>
      <w:r w:rsidRPr="00C76A7D">
        <w:rPr>
          <w:rFonts w:ascii="Calibri" w:hAnsi="Calibri" w:cs="Times New Roman"/>
          <w:noProof/>
        </w:rPr>
        <w:t>. 2006;15(6):1159-1169. doi:10.1158/1055-9965.EPI-06-0034</w:t>
      </w:r>
    </w:p>
    <w:p w14:paraId="5440367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4. </w:t>
      </w:r>
      <w:r w:rsidRPr="00C76A7D">
        <w:rPr>
          <w:rFonts w:ascii="Calibri" w:hAnsi="Calibri" w:cs="Times New Roman"/>
          <w:noProof/>
        </w:rPr>
        <w:tab/>
        <w:t xml:space="preserve">Holland K, van Gils CH, Mann RM, Karssemeijer N. Quantification of masking risk in screening mammography with volumetric breast density maps. </w:t>
      </w:r>
      <w:r w:rsidRPr="00C76A7D">
        <w:rPr>
          <w:rFonts w:ascii="Calibri" w:hAnsi="Calibri" w:cs="Times New Roman"/>
          <w:i/>
          <w:iCs/>
          <w:noProof/>
        </w:rPr>
        <w:t>Breast Cancer Res Treat</w:t>
      </w:r>
      <w:r w:rsidRPr="00C76A7D">
        <w:rPr>
          <w:rFonts w:ascii="Calibri" w:hAnsi="Calibri" w:cs="Times New Roman"/>
          <w:noProof/>
        </w:rPr>
        <w:t>. 2017;162(3):541-548. doi:10.1007/s10549-017-4137-4</w:t>
      </w:r>
    </w:p>
    <w:p w14:paraId="3E75D42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5. </w:t>
      </w:r>
      <w:r w:rsidRPr="00C76A7D">
        <w:rPr>
          <w:rFonts w:ascii="Calibri" w:hAnsi="Calibri" w:cs="Times New Roman"/>
          <w:noProof/>
        </w:rPr>
        <w:tab/>
        <w:t xml:space="preserve">Mainprize JG, Alonzo-Proulx O, Alshafeiy TI, Patrie JT, Harvey JA, Yaffe MJ. Prediction of Cancer Masking in Screening Mammography Using Density and Textural Features. </w:t>
      </w:r>
      <w:r w:rsidRPr="00C76A7D">
        <w:rPr>
          <w:rFonts w:ascii="Calibri" w:hAnsi="Calibri" w:cs="Times New Roman"/>
          <w:i/>
          <w:iCs/>
          <w:noProof/>
        </w:rPr>
        <w:t>Acad Radiol</w:t>
      </w:r>
      <w:r w:rsidRPr="00C76A7D">
        <w:rPr>
          <w:rFonts w:ascii="Calibri" w:hAnsi="Calibri" w:cs="Times New Roman"/>
          <w:noProof/>
        </w:rPr>
        <w:t>. 2019;26(5):608-619. doi:10.1016/j.acra.2018.06.011</w:t>
      </w:r>
    </w:p>
    <w:p w14:paraId="49580DF1"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6. </w:t>
      </w:r>
      <w:r w:rsidRPr="00C76A7D">
        <w:rPr>
          <w:rFonts w:ascii="Calibri" w:hAnsi="Calibri" w:cs="Times New Roman"/>
          <w:noProof/>
        </w:rPr>
        <w:tab/>
        <w:t xml:space="preserve">Pinto Pereira SM, McCormack VA, Hipwell JH, et al. Localized fibroglandular tissue as a predictor of future tumor location within the breast. </w:t>
      </w:r>
      <w:r w:rsidRPr="00C76A7D">
        <w:rPr>
          <w:rFonts w:ascii="Calibri" w:hAnsi="Calibri" w:cs="Times New Roman"/>
          <w:i/>
          <w:iCs/>
          <w:noProof/>
        </w:rPr>
        <w:t>Cancer Epidemiol Biomarkers Prev</w:t>
      </w:r>
      <w:r w:rsidRPr="00C76A7D">
        <w:rPr>
          <w:rFonts w:ascii="Calibri" w:hAnsi="Calibri" w:cs="Times New Roman"/>
          <w:noProof/>
        </w:rPr>
        <w:t>. 2011;20(8):1718-1725. doi:10.1158/1055-9965.EPI-11-0423</w:t>
      </w:r>
    </w:p>
    <w:p w14:paraId="521BBE7A" w14:textId="74C1A444"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7. </w:t>
      </w:r>
      <w:r w:rsidRPr="00C76A7D">
        <w:rPr>
          <w:rFonts w:ascii="Calibri" w:hAnsi="Calibri" w:cs="Times New Roman"/>
          <w:noProof/>
        </w:rPr>
        <w:tab/>
        <w:t xml:space="preserve">Wolfe JN. Breast </w:t>
      </w:r>
      <w:r w:rsidR="00A6416D">
        <w:rPr>
          <w:rFonts w:ascii="Calibri" w:hAnsi="Calibri" w:cs="Times New Roman"/>
          <w:noProof/>
        </w:rPr>
        <w:t>p</w:t>
      </w:r>
      <w:r w:rsidRPr="00C76A7D">
        <w:rPr>
          <w:rFonts w:ascii="Calibri" w:hAnsi="Calibri" w:cs="Times New Roman"/>
          <w:noProof/>
        </w:rPr>
        <w:t xml:space="preserve">atterns </w:t>
      </w:r>
      <w:r w:rsidR="00A6416D">
        <w:rPr>
          <w:rFonts w:ascii="Calibri" w:hAnsi="Calibri" w:cs="Times New Roman"/>
          <w:noProof/>
        </w:rPr>
        <w:t>a</w:t>
      </w:r>
      <w:r w:rsidRPr="00C76A7D">
        <w:rPr>
          <w:rFonts w:ascii="Calibri" w:hAnsi="Calibri" w:cs="Times New Roman"/>
          <w:noProof/>
        </w:rPr>
        <w:t>s</w:t>
      </w:r>
      <w:r w:rsidR="00A6416D">
        <w:rPr>
          <w:rFonts w:ascii="Calibri" w:hAnsi="Calibri" w:cs="Times New Roman"/>
          <w:noProof/>
        </w:rPr>
        <w:t xml:space="preserve"> an</w:t>
      </w:r>
      <w:r w:rsidRPr="00C76A7D">
        <w:rPr>
          <w:rFonts w:ascii="Calibri" w:hAnsi="Calibri" w:cs="Times New Roman"/>
          <w:noProof/>
        </w:rPr>
        <w:t xml:space="preserve"> </w:t>
      </w:r>
      <w:r w:rsidR="00A6416D">
        <w:rPr>
          <w:rFonts w:ascii="Calibri" w:hAnsi="Calibri" w:cs="Times New Roman"/>
          <w:noProof/>
        </w:rPr>
        <w:t>i</w:t>
      </w:r>
      <w:r w:rsidRPr="00C76A7D">
        <w:rPr>
          <w:rFonts w:ascii="Calibri" w:hAnsi="Calibri" w:cs="Times New Roman"/>
          <w:noProof/>
        </w:rPr>
        <w:t xml:space="preserve">ndex of </w:t>
      </w:r>
      <w:r w:rsidR="00A6416D">
        <w:rPr>
          <w:rFonts w:ascii="Calibri" w:hAnsi="Calibri" w:cs="Times New Roman"/>
          <w:noProof/>
        </w:rPr>
        <w:t>risk for developing breast cancer</w:t>
      </w:r>
      <w:r w:rsidRPr="00C76A7D">
        <w:rPr>
          <w:rFonts w:ascii="Calibri" w:hAnsi="Calibri" w:cs="Times New Roman"/>
          <w:noProof/>
        </w:rPr>
        <w:t xml:space="preserve">. </w:t>
      </w:r>
      <w:r w:rsidRPr="00C76A7D">
        <w:rPr>
          <w:rFonts w:ascii="Calibri" w:hAnsi="Calibri" w:cs="Times New Roman"/>
          <w:i/>
          <w:iCs/>
          <w:noProof/>
        </w:rPr>
        <w:t>AJR Am J Roentgenol</w:t>
      </w:r>
      <w:r w:rsidRPr="00C76A7D">
        <w:rPr>
          <w:rFonts w:ascii="Calibri" w:hAnsi="Calibri" w:cs="Times New Roman"/>
          <w:noProof/>
        </w:rPr>
        <w:t>. 1976;126:1130-1139.</w:t>
      </w:r>
    </w:p>
    <w:p w14:paraId="0D6725B1"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8. </w:t>
      </w:r>
      <w:r w:rsidRPr="00C76A7D">
        <w:rPr>
          <w:rFonts w:ascii="Calibri" w:hAnsi="Calibri" w:cs="Times New Roman"/>
          <w:noProof/>
        </w:rPr>
        <w:tab/>
        <w:t xml:space="preserve">Boyd NF, Jensen HM, Cooke G, Han HL. Relationship between mammographic and histological risk factors for breast cancer. </w:t>
      </w:r>
      <w:r w:rsidRPr="00C76A7D">
        <w:rPr>
          <w:rFonts w:ascii="Calibri" w:hAnsi="Calibri" w:cs="Times New Roman"/>
          <w:i/>
          <w:iCs/>
          <w:noProof/>
        </w:rPr>
        <w:t>J Natl Cancer Inst</w:t>
      </w:r>
      <w:r w:rsidRPr="00C76A7D">
        <w:rPr>
          <w:rFonts w:ascii="Calibri" w:hAnsi="Calibri" w:cs="Times New Roman"/>
          <w:noProof/>
        </w:rPr>
        <w:t>. 1992;84(15):1170-1179. doi:10.1093/jnci/84.15.1170</w:t>
      </w:r>
    </w:p>
    <w:p w14:paraId="491DA2D5"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9. </w:t>
      </w:r>
      <w:r w:rsidRPr="00C76A7D">
        <w:rPr>
          <w:rFonts w:ascii="Calibri" w:hAnsi="Calibri" w:cs="Times New Roman"/>
          <w:noProof/>
        </w:rPr>
        <w:tab/>
        <w:t xml:space="preserve">Gram IT, Funkhouser E, Tabár L. The Tabar classification of mammographic parenchymal patterns. </w:t>
      </w:r>
      <w:r w:rsidRPr="00C76A7D">
        <w:rPr>
          <w:rFonts w:ascii="Calibri" w:hAnsi="Calibri" w:cs="Times New Roman"/>
          <w:i/>
          <w:iCs/>
          <w:noProof/>
        </w:rPr>
        <w:t>Eur J Radiol</w:t>
      </w:r>
      <w:r w:rsidRPr="00C76A7D">
        <w:rPr>
          <w:rFonts w:ascii="Calibri" w:hAnsi="Calibri" w:cs="Times New Roman"/>
          <w:noProof/>
        </w:rPr>
        <w:t>. 1997;24(2):131-136. doi:10.1016/S0720-048X(96)01138-2</w:t>
      </w:r>
    </w:p>
    <w:p w14:paraId="10FCB3AD"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0. </w:t>
      </w:r>
      <w:r w:rsidRPr="00C76A7D">
        <w:rPr>
          <w:rFonts w:ascii="Calibri" w:hAnsi="Calibri" w:cs="Times New Roman"/>
          <w:noProof/>
        </w:rPr>
        <w:tab/>
        <w:t xml:space="preserve">Maxwell AJ, Ridley NT, Rubin G, Wallis MG, Gilbert FJ, Michell MJ. The Royal College of Radiologists Breast Group breast imaging classification. </w:t>
      </w:r>
      <w:r w:rsidRPr="00C76A7D">
        <w:rPr>
          <w:rFonts w:ascii="Calibri" w:hAnsi="Calibri" w:cs="Times New Roman"/>
          <w:i/>
          <w:iCs/>
          <w:noProof/>
        </w:rPr>
        <w:t>Clin Radiol</w:t>
      </w:r>
      <w:r w:rsidRPr="00C76A7D">
        <w:rPr>
          <w:rFonts w:ascii="Calibri" w:hAnsi="Calibri" w:cs="Times New Roman"/>
          <w:noProof/>
        </w:rPr>
        <w:t>. 2009;64(6):624-627. doi:10.1016/j.crad.2009.01.010</w:t>
      </w:r>
    </w:p>
    <w:p w14:paraId="4985B5B6"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1. </w:t>
      </w:r>
      <w:r w:rsidRPr="00C76A7D">
        <w:rPr>
          <w:rFonts w:ascii="Calibri" w:hAnsi="Calibri" w:cs="Times New Roman"/>
          <w:noProof/>
        </w:rPr>
        <w:tab/>
        <w:t xml:space="preserve">Sickles E, D’Orsi C, Bassett L. </w:t>
      </w:r>
      <w:r w:rsidRPr="00C76A7D">
        <w:rPr>
          <w:rFonts w:ascii="Calibri" w:hAnsi="Calibri" w:cs="Times New Roman"/>
          <w:i/>
          <w:iCs/>
          <w:noProof/>
        </w:rPr>
        <w:t>ACR BI-RADS® Mammography. In: ACR BI-RADS® Atlas, Breast Imaging Reporting and Data System. Reston, VA, American College of Radiology.</w:t>
      </w:r>
      <w:r w:rsidRPr="00C76A7D">
        <w:rPr>
          <w:rFonts w:ascii="Calibri" w:hAnsi="Calibri" w:cs="Times New Roman"/>
          <w:noProof/>
        </w:rPr>
        <w:t>; 2013.</w:t>
      </w:r>
    </w:p>
    <w:p w14:paraId="2998D3F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lastRenderedPageBreak/>
        <w:t xml:space="preserve">22. </w:t>
      </w:r>
      <w:r w:rsidRPr="00C76A7D">
        <w:rPr>
          <w:rFonts w:ascii="Calibri" w:hAnsi="Calibri" w:cs="Times New Roman"/>
          <w:noProof/>
        </w:rPr>
        <w:tab/>
        <w:t>Patterson J, Stinton C, Alkhudairy L, et al. Additional screening with ultrasound after negative mammography screening in women with dense breasts : a systematic review. 2019.</w:t>
      </w:r>
    </w:p>
    <w:p w14:paraId="67099F0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3. </w:t>
      </w:r>
      <w:r w:rsidRPr="00C76A7D">
        <w:rPr>
          <w:rFonts w:ascii="Calibri" w:hAnsi="Calibri" w:cs="Times New Roman"/>
          <w:noProof/>
        </w:rPr>
        <w:tab/>
        <w:t xml:space="preserve">Morrish OWE, Tucker L, Black R, Willsher P, Duffy SW, Gilbert FJ. Mammographic breast density: Comparison of methods for quantitative evaluation. </w:t>
      </w:r>
      <w:r w:rsidRPr="00C76A7D">
        <w:rPr>
          <w:rFonts w:ascii="Calibri" w:hAnsi="Calibri" w:cs="Times New Roman"/>
          <w:i/>
          <w:iCs/>
          <w:noProof/>
        </w:rPr>
        <w:t>Radiology</w:t>
      </w:r>
      <w:r w:rsidRPr="00C76A7D">
        <w:rPr>
          <w:rFonts w:ascii="Calibri" w:hAnsi="Calibri" w:cs="Times New Roman"/>
          <w:noProof/>
        </w:rPr>
        <w:t>. 2015;275(2):356-365. doi:10.1148/radiol.14141508</w:t>
      </w:r>
    </w:p>
    <w:p w14:paraId="77277F26"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4. </w:t>
      </w:r>
      <w:r w:rsidRPr="00C76A7D">
        <w:rPr>
          <w:rFonts w:ascii="Calibri" w:hAnsi="Calibri" w:cs="Times New Roman"/>
          <w:noProof/>
        </w:rPr>
        <w:tab/>
        <w:t xml:space="preserve">Berg W, Campassi C, Langenberg P, Sexton M. Breast Imaging Reporting and Data System: inter- and intraobserver variability in feature analysis and final assessment. </w:t>
      </w:r>
      <w:r w:rsidRPr="00C76A7D">
        <w:rPr>
          <w:rFonts w:ascii="Calibri" w:hAnsi="Calibri" w:cs="Times New Roman"/>
          <w:i/>
          <w:iCs/>
          <w:noProof/>
        </w:rPr>
        <w:t>AJR Am J Roentgenol</w:t>
      </w:r>
      <w:r w:rsidRPr="00C76A7D">
        <w:rPr>
          <w:rFonts w:ascii="Calibri" w:hAnsi="Calibri" w:cs="Times New Roman"/>
          <w:noProof/>
        </w:rPr>
        <w:t>. 2000;174(6):1769-1777. doi:doi: 10.2214/ajr.174.6.1741769</w:t>
      </w:r>
    </w:p>
    <w:p w14:paraId="4145D54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5. </w:t>
      </w:r>
      <w:r w:rsidRPr="00C76A7D">
        <w:rPr>
          <w:rFonts w:ascii="Calibri" w:hAnsi="Calibri" w:cs="Times New Roman"/>
          <w:noProof/>
        </w:rPr>
        <w:tab/>
        <w:t xml:space="preserve">Ciatto S, Houssami N, Apruzzese A, et al. Categorizing breast mammographic density: Intra- and interobserver reproducibility of BI-RADS density categories. </w:t>
      </w:r>
      <w:r w:rsidRPr="00C76A7D">
        <w:rPr>
          <w:rFonts w:ascii="Calibri" w:hAnsi="Calibri" w:cs="Times New Roman"/>
          <w:i/>
          <w:iCs/>
          <w:noProof/>
        </w:rPr>
        <w:t>Breast</w:t>
      </w:r>
      <w:r w:rsidRPr="00C76A7D">
        <w:rPr>
          <w:rFonts w:ascii="Calibri" w:hAnsi="Calibri" w:cs="Times New Roman"/>
          <w:noProof/>
        </w:rPr>
        <w:t>. 2005;14(4):269-275. doi:10.1016/j.breast.2004.12.004</w:t>
      </w:r>
    </w:p>
    <w:p w14:paraId="2F14FEF5"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6. </w:t>
      </w:r>
      <w:r w:rsidRPr="00C76A7D">
        <w:rPr>
          <w:rFonts w:ascii="Calibri" w:hAnsi="Calibri" w:cs="Times New Roman"/>
          <w:noProof/>
        </w:rPr>
        <w:tab/>
        <w:t xml:space="preserve">Eng A, Gallant Z, Shepherd J, et al. Digital mammographic density and breast cancer risk: A case-control study of six alternative density assessment methods. </w:t>
      </w:r>
      <w:r w:rsidRPr="00C76A7D">
        <w:rPr>
          <w:rFonts w:ascii="Calibri" w:hAnsi="Calibri" w:cs="Times New Roman"/>
          <w:i/>
          <w:iCs/>
          <w:noProof/>
        </w:rPr>
        <w:t>Breast Cancer Res</w:t>
      </w:r>
      <w:r w:rsidRPr="00C76A7D">
        <w:rPr>
          <w:rFonts w:ascii="Calibri" w:hAnsi="Calibri" w:cs="Times New Roman"/>
          <w:noProof/>
        </w:rPr>
        <w:t>. 2014;16(5):1-12. doi:10.1186/s13058-014-0439-1</w:t>
      </w:r>
    </w:p>
    <w:p w14:paraId="5385CCE0"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7. </w:t>
      </w:r>
      <w:r w:rsidRPr="00C76A7D">
        <w:rPr>
          <w:rFonts w:ascii="Calibri" w:hAnsi="Calibri" w:cs="Times New Roman"/>
          <w:noProof/>
        </w:rPr>
        <w:tab/>
        <w:t xml:space="preserve">Alonzo-Proulx O, Mawdsley GE, Patrie JT, Yaffe MJ, Harvey JA. Reliability of automated breast density measurements. </w:t>
      </w:r>
      <w:r w:rsidRPr="00C76A7D">
        <w:rPr>
          <w:rFonts w:ascii="Calibri" w:hAnsi="Calibri" w:cs="Times New Roman"/>
          <w:i/>
          <w:iCs/>
          <w:noProof/>
        </w:rPr>
        <w:t>Radiology</w:t>
      </w:r>
      <w:r w:rsidRPr="00C76A7D">
        <w:rPr>
          <w:rFonts w:ascii="Calibri" w:hAnsi="Calibri" w:cs="Times New Roman"/>
          <w:noProof/>
        </w:rPr>
        <w:t>. 2015;275(2):366-376. doi:10.1148/radiol.15141686</w:t>
      </w:r>
    </w:p>
    <w:p w14:paraId="4F119F5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8. </w:t>
      </w:r>
      <w:r w:rsidRPr="00C76A7D">
        <w:rPr>
          <w:rFonts w:ascii="Calibri" w:hAnsi="Calibri" w:cs="Times New Roman"/>
          <w:noProof/>
        </w:rPr>
        <w:tab/>
        <w:t xml:space="preserve">Dench E, Bond-Smith D, Darcey E, et al. Measurement challenge: Protocol for international case-control comparison of mammographic measures that predict breast cancer risk. </w:t>
      </w:r>
      <w:r w:rsidRPr="00C76A7D">
        <w:rPr>
          <w:rFonts w:ascii="Calibri" w:hAnsi="Calibri" w:cs="Times New Roman"/>
          <w:i/>
          <w:iCs/>
          <w:noProof/>
        </w:rPr>
        <w:t>BMJ Open</w:t>
      </w:r>
      <w:r w:rsidRPr="00C76A7D">
        <w:rPr>
          <w:rFonts w:ascii="Calibri" w:hAnsi="Calibri" w:cs="Times New Roman"/>
          <w:noProof/>
        </w:rPr>
        <w:t>. 2019;9(12). doi:10.1136/bmjopen-2019-031041</w:t>
      </w:r>
    </w:p>
    <w:p w14:paraId="721AB102"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29. </w:t>
      </w:r>
      <w:r w:rsidRPr="00C76A7D">
        <w:rPr>
          <w:rFonts w:ascii="Calibri" w:hAnsi="Calibri" w:cs="Times New Roman"/>
          <w:noProof/>
        </w:rPr>
        <w:tab/>
        <w:t xml:space="preserve">Lehman CD, Yala A, Schuster T, et al. Mammographic breast density assessment using deep learning: Clinical implementation. </w:t>
      </w:r>
      <w:r w:rsidRPr="00C76A7D">
        <w:rPr>
          <w:rFonts w:ascii="Calibri" w:hAnsi="Calibri" w:cs="Times New Roman"/>
          <w:i/>
          <w:iCs/>
          <w:noProof/>
        </w:rPr>
        <w:t>Radiology</w:t>
      </w:r>
      <w:r w:rsidRPr="00C76A7D">
        <w:rPr>
          <w:rFonts w:ascii="Calibri" w:hAnsi="Calibri" w:cs="Times New Roman"/>
          <w:noProof/>
        </w:rPr>
        <w:t>. 2019;290(1):52-58. doi:10.1148/radiol.2018180694</w:t>
      </w:r>
    </w:p>
    <w:p w14:paraId="050582DB"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0. </w:t>
      </w:r>
      <w:r w:rsidRPr="00C76A7D">
        <w:rPr>
          <w:rFonts w:ascii="Calibri" w:hAnsi="Calibri" w:cs="Times New Roman"/>
          <w:noProof/>
        </w:rPr>
        <w:tab/>
        <w:t>Flores M. Medical Institutions Collaborate to Improve Mammogram Assessment AI with NVIDIA Clara Federated Learning. https://blogs.nvidia.com/blog/2020/04/15/federated-learning-mammogram-assessment/. Published 2020. Accessed October 8, 2020.</w:t>
      </w:r>
    </w:p>
    <w:p w14:paraId="3F79B90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1. </w:t>
      </w:r>
      <w:r w:rsidRPr="00C76A7D">
        <w:rPr>
          <w:rFonts w:ascii="Calibri" w:hAnsi="Calibri" w:cs="Times New Roman"/>
          <w:noProof/>
        </w:rPr>
        <w:tab/>
        <w:t xml:space="preserve">Vilmun BM, Vejborg I, Lynge E, et al. Impact of adding breast density to breast cancer risk </w:t>
      </w:r>
      <w:r w:rsidRPr="00C76A7D">
        <w:rPr>
          <w:rFonts w:ascii="Calibri" w:hAnsi="Calibri" w:cs="Times New Roman"/>
          <w:noProof/>
        </w:rPr>
        <w:lastRenderedPageBreak/>
        <w:t xml:space="preserve">models: A systematic review. </w:t>
      </w:r>
      <w:r w:rsidRPr="00C76A7D">
        <w:rPr>
          <w:rFonts w:ascii="Calibri" w:hAnsi="Calibri" w:cs="Times New Roman"/>
          <w:i/>
          <w:iCs/>
          <w:noProof/>
        </w:rPr>
        <w:t>Eur J Radiol</w:t>
      </w:r>
      <w:r w:rsidRPr="00C76A7D">
        <w:rPr>
          <w:rFonts w:ascii="Calibri" w:hAnsi="Calibri" w:cs="Times New Roman"/>
          <w:noProof/>
        </w:rPr>
        <w:t>. 2020;127(April):109019. doi:10.1016/j.ejrad.2020.109019</w:t>
      </w:r>
    </w:p>
    <w:p w14:paraId="3BBC984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2. </w:t>
      </w:r>
      <w:r w:rsidRPr="00C76A7D">
        <w:rPr>
          <w:rFonts w:ascii="Calibri" w:hAnsi="Calibri" w:cs="Times New Roman"/>
          <w:noProof/>
        </w:rPr>
        <w:tab/>
        <w:t>US Food and Drug Administration. FDA advances landmark policy changes to modernize mammography services and improve their quality. https://www.fda.gov/news-events/press-announcements/fda-advances-landmark-policy-changes-modernize-mammography-services-and-improve-their-quality. Accessed October 9, 2020.</w:t>
      </w:r>
    </w:p>
    <w:p w14:paraId="4D2B18B0"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3. </w:t>
      </w:r>
      <w:r w:rsidRPr="00C76A7D">
        <w:rPr>
          <w:rFonts w:ascii="Calibri" w:hAnsi="Calibri" w:cs="Times New Roman"/>
          <w:noProof/>
        </w:rPr>
        <w:tab/>
        <w:t xml:space="preserve">Nickel B, Farber R, Brennan M, Hersch J, McCaffery K, N H. Breast density notification: evidence on whether benefit outweighs harm is required to inform future screening practice. </w:t>
      </w:r>
      <w:r w:rsidRPr="00C76A7D">
        <w:rPr>
          <w:rFonts w:ascii="Calibri" w:hAnsi="Calibri" w:cs="Times New Roman"/>
          <w:i/>
          <w:iCs/>
          <w:noProof/>
        </w:rPr>
        <w:t>BMJ Evid Based Med</w:t>
      </w:r>
      <w:r w:rsidRPr="00C76A7D">
        <w:rPr>
          <w:rFonts w:ascii="Calibri" w:hAnsi="Calibri" w:cs="Times New Roman"/>
          <w:noProof/>
        </w:rPr>
        <w:t>. 2020. doi:doi: 10.1136/bmjebm-2020-111364.</w:t>
      </w:r>
    </w:p>
    <w:p w14:paraId="095EEE8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4. </w:t>
      </w:r>
      <w:r w:rsidRPr="00C76A7D">
        <w:rPr>
          <w:rFonts w:ascii="Calibri" w:hAnsi="Calibri" w:cs="Times New Roman"/>
          <w:noProof/>
        </w:rPr>
        <w:tab/>
        <w:t xml:space="preserve">Saulsberry L, Pace LE, Keating NL. The Impact of Breast Density Notification Laws on Supplemental Breast Imaging and Breast Biopsy. </w:t>
      </w:r>
      <w:r w:rsidRPr="00C76A7D">
        <w:rPr>
          <w:rFonts w:ascii="Calibri" w:hAnsi="Calibri" w:cs="Times New Roman"/>
          <w:i/>
          <w:iCs/>
          <w:noProof/>
        </w:rPr>
        <w:t>J Gen Intern Med</w:t>
      </w:r>
      <w:r w:rsidRPr="00C76A7D">
        <w:rPr>
          <w:rFonts w:ascii="Calibri" w:hAnsi="Calibri" w:cs="Times New Roman"/>
          <w:noProof/>
        </w:rPr>
        <w:t>. 2019;34(8):1441-1451. doi:10.1007/s11606-019-05026-2</w:t>
      </w:r>
    </w:p>
    <w:p w14:paraId="19F2968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5. </w:t>
      </w:r>
      <w:r w:rsidRPr="00C76A7D">
        <w:rPr>
          <w:rFonts w:ascii="Calibri" w:hAnsi="Calibri" w:cs="Times New Roman"/>
          <w:noProof/>
        </w:rPr>
        <w:tab/>
        <w:t xml:space="preserve">Freer PE. Mammographic breast density: Impact on breast cancer risk and implications for screening. </w:t>
      </w:r>
      <w:r w:rsidRPr="00C76A7D">
        <w:rPr>
          <w:rFonts w:ascii="Calibri" w:hAnsi="Calibri" w:cs="Times New Roman"/>
          <w:i/>
          <w:iCs/>
          <w:noProof/>
        </w:rPr>
        <w:t>Radiographics</w:t>
      </w:r>
      <w:r w:rsidRPr="00C76A7D">
        <w:rPr>
          <w:rFonts w:ascii="Calibri" w:hAnsi="Calibri" w:cs="Times New Roman"/>
          <w:noProof/>
        </w:rPr>
        <w:t>. 2015;35(2):302-315. doi:10.1148/rg.352140106</w:t>
      </w:r>
    </w:p>
    <w:p w14:paraId="0A8583D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6. </w:t>
      </w:r>
      <w:r w:rsidRPr="00C76A7D">
        <w:rPr>
          <w:rFonts w:ascii="Calibri" w:hAnsi="Calibri" w:cs="Times New Roman"/>
          <w:noProof/>
        </w:rPr>
        <w:tab/>
        <w:t xml:space="preserve">Sprague BL, Gangnon RE, Burt V, et al. Prevalence of mammographically dense breasts in the United States. </w:t>
      </w:r>
      <w:r w:rsidRPr="00C76A7D">
        <w:rPr>
          <w:rFonts w:ascii="Calibri" w:hAnsi="Calibri" w:cs="Times New Roman"/>
          <w:i/>
          <w:iCs/>
          <w:noProof/>
        </w:rPr>
        <w:t>J Natl Cancer Inst</w:t>
      </w:r>
      <w:r w:rsidRPr="00C76A7D">
        <w:rPr>
          <w:rFonts w:ascii="Calibri" w:hAnsi="Calibri" w:cs="Times New Roman"/>
          <w:noProof/>
        </w:rPr>
        <w:t>. 2014;106(10). doi:10.1093/jnci/dju255</w:t>
      </w:r>
    </w:p>
    <w:p w14:paraId="3F1EF3C5"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7. </w:t>
      </w:r>
      <w:r w:rsidRPr="00C76A7D">
        <w:rPr>
          <w:rFonts w:ascii="Calibri" w:hAnsi="Calibri" w:cs="Times New Roman"/>
          <w:noProof/>
        </w:rPr>
        <w:tab/>
        <w:t xml:space="preserve">Lehman CD, Arao RF, Sprague BL, et al. National performance benchmarks for modern screening digital mammography: Update from the Breast Cancer Surveillance Consortium. </w:t>
      </w:r>
      <w:r w:rsidRPr="00C76A7D">
        <w:rPr>
          <w:rFonts w:ascii="Calibri" w:hAnsi="Calibri" w:cs="Times New Roman"/>
          <w:i/>
          <w:iCs/>
          <w:noProof/>
        </w:rPr>
        <w:t>Radiology</w:t>
      </w:r>
      <w:r w:rsidRPr="00C76A7D">
        <w:rPr>
          <w:rFonts w:ascii="Calibri" w:hAnsi="Calibri" w:cs="Times New Roman"/>
          <w:noProof/>
        </w:rPr>
        <w:t>. 2017;283(1):49-58. doi:10.1148/radiol.2016161174</w:t>
      </w:r>
    </w:p>
    <w:p w14:paraId="217A964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8. </w:t>
      </w:r>
      <w:r w:rsidRPr="00C76A7D">
        <w:rPr>
          <w:rFonts w:ascii="Calibri" w:hAnsi="Calibri" w:cs="Times New Roman"/>
          <w:noProof/>
        </w:rPr>
        <w:tab/>
        <w:t xml:space="preserve">Destounis S V., Santacroce A, Arieno A. Update on breast density, risk estimation, and supplemental screening. </w:t>
      </w:r>
      <w:r w:rsidRPr="00C76A7D">
        <w:rPr>
          <w:rFonts w:ascii="Calibri" w:hAnsi="Calibri" w:cs="Times New Roman"/>
          <w:i/>
          <w:iCs/>
          <w:noProof/>
        </w:rPr>
        <w:t>Am J Roentgenol</w:t>
      </w:r>
      <w:r w:rsidRPr="00C76A7D">
        <w:rPr>
          <w:rFonts w:ascii="Calibri" w:hAnsi="Calibri" w:cs="Times New Roman"/>
          <w:noProof/>
        </w:rPr>
        <w:t>. 2020;214(2):296-305. doi:10.2214/AJR.19.21994</w:t>
      </w:r>
    </w:p>
    <w:p w14:paraId="76E4B141"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39. </w:t>
      </w:r>
      <w:r w:rsidRPr="00C76A7D">
        <w:rPr>
          <w:rFonts w:ascii="Calibri" w:hAnsi="Calibri" w:cs="Times New Roman"/>
          <w:noProof/>
        </w:rPr>
        <w:tab/>
        <w:t>ClinicalTrials.gov. Breast Screening - Risk Adaptive Imaging for Density (BRAID). https://clinicaltrials.gov/ct2/show/NCT04097366. Accessed October 27, 2020.</w:t>
      </w:r>
    </w:p>
    <w:p w14:paraId="3E710E0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0. </w:t>
      </w:r>
      <w:r w:rsidRPr="00C76A7D">
        <w:rPr>
          <w:rFonts w:ascii="Calibri" w:hAnsi="Calibri" w:cs="Times New Roman"/>
          <w:noProof/>
        </w:rPr>
        <w:tab/>
        <w:t>Public Health England. NHS Breast Screening Programme Reporting, classification and monitoring of interval cancers and cancers following previous assessment. https://assets.publishing.service.gov.uk/government/uploads/system/uploads/attachment_d</w:t>
      </w:r>
      <w:r w:rsidRPr="00C76A7D">
        <w:rPr>
          <w:rFonts w:ascii="Calibri" w:hAnsi="Calibri" w:cs="Times New Roman"/>
          <w:noProof/>
        </w:rPr>
        <w:lastRenderedPageBreak/>
        <w:t>ata/file/801400/Guidance_on_Interval_cancers_Final.pdf. Published 2017. Accessed June 18, 2020.</w:t>
      </w:r>
    </w:p>
    <w:p w14:paraId="12346031"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1. </w:t>
      </w:r>
      <w:r w:rsidRPr="00C76A7D">
        <w:rPr>
          <w:rFonts w:ascii="Calibri" w:hAnsi="Calibri" w:cs="Times New Roman"/>
          <w:noProof/>
        </w:rPr>
        <w:tab/>
        <w:t xml:space="preserve">Houssami N, Hunter K. The epidemiology, radiology and biological characteristics of interval breast cancers in population mammography screening. </w:t>
      </w:r>
      <w:r w:rsidRPr="00C76A7D">
        <w:rPr>
          <w:rFonts w:ascii="Calibri" w:hAnsi="Calibri" w:cs="Times New Roman"/>
          <w:i/>
          <w:iCs/>
          <w:noProof/>
        </w:rPr>
        <w:t>npj Breast Cancer</w:t>
      </w:r>
      <w:r w:rsidRPr="00C76A7D">
        <w:rPr>
          <w:rFonts w:ascii="Calibri" w:hAnsi="Calibri" w:cs="Times New Roman"/>
          <w:noProof/>
        </w:rPr>
        <w:t>. 2017;3(1):1-12. doi:10.1038/s41523-017-0014-x</w:t>
      </w:r>
    </w:p>
    <w:p w14:paraId="7E5AE102"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2. </w:t>
      </w:r>
      <w:r w:rsidRPr="00C76A7D">
        <w:rPr>
          <w:rFonts w:ascii="Calibri" w:hAnsi="Calibri" w:cs="Times New Roman"/>
          <w:noProof/>
        </w:rPr>
        <w:tab/>
        <w:t>Mall S, Krupinski EA, Mello-Thoms CR. Missed cancer and visual search of mammograms: what feature based machine-learning can tell us that deep-convolution learning cannot. 2019;1095216(March 2019):41. doi:10.1117/12.2512539</w:t>
      </w:r>
    </w:p>
    <w:p w14:paraId="7F77062E"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3. </w:t>
      </w:r>
      <w:r w:rsidRPr="00C76A7D">
        <w:rPr>
          <w:rFonts w:ascii="Calibri" w:hAnsi="Calibri" w:cs="Times New Roman"/>
          <w:noProof/>
        </w:rPr>
        <w:tab/>
        <w:t xml:space="preserve">Törnberg S, Kemetli L, Ascunce N, et al. A pooled analysis of interval cancer rates in six European countries. </w:t>
      </w:r>
      <w:r w:rsidRPr="00C76A7D">
        <w:rPr>
          <w:rFonts w:ascii="Calibri" w:hAnsi="Calibri" w:cs="Times New Roman"/>
          <w:i/>
          <w:iCs/>
          <w:noProof/>
        </w:rPr>
        <w:t>Eur J Cancer Prev</w:t>
      </w:r>
      <w:r w:rsidRPr="00C76A7D">
        <w:rPr>
          <w:rFonts w:ascii="Calibri" w:hAnsi="Calibri" w:cs="Times New Roman"/>
          <w:noProof/>
        </w:rPr>
        <w:t>. 2010;19(2):87-93. doi:10.1097/CEJ.0b013e32833548ed</w:t>
      </w:r>
    </w:p>
    <w:p w14:paraId="143507AD"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4. </w:t>
      </w:r>
      <w:r w:rsidRPr="00C76A7D">
        <w:rPr>
          <w:rFonts w:ascii="Calibri" w:hAnsi="Calibri" w:cs="Times New Roman"/>
          <w:noProof/>
        </w:rPr>
        <w:tab/>
        <w:t xml:space="preserve">Nguyen TL, Li S, Dite GS, et al. Interval breast cancer risk associations with breast density, family history and breast tissue aging. </w:t>
      </w:r>
      <w:r w:rsidRPr="00C76A7D">
        <w:rPr>
          <w:rFonts w:ascii="Calibri" w:hAnsi="Calibri" w:cs="Times New Roman"/>
          <w:i/>
          <w:iCs/>
          <w:noProof/>
        </w:rPr>
        <w:t>Int J Cancer</w:t>
      </w:r>
      <w:r w:rsidRPr="00C76A7D">
        <w:rPr>
          <w:rFonts w:ascii="Calibri" w:hAnsi="Calibri" w:cs="Times New Roman"/>
          <w:noProof/>
        </w:rPr>
        <w:t>. 2019:1-8. doi:10.1002/ijc.32731</w:t>
      </w:r>
    </w:p>
    <w:p w14:paraId="5174402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5. </w:t>
      </w:r>
      <w:r w:rsidRPr="00C76A7D">
        <w:rPr>
          <w:rFonts w:ascii="Calibri" w:hAnsi="Calibri" w:cs="Times New Roman"/>
          <w:noProof/>
        </w:rPr>
        <w:tab/>
        <w:t xml:space="preserve">Wanders JOP, Holland K, Karssemeijer N, et al. The effect of volumetric breast density on the risk of screen-detected and interval breast cancers: A cohort study. </w:t>
      </w:r>
      <w:r w:rsidRPr="00C76A7D">
        <w:rPr>
          <w:rFonts w:ascii="Calibri" w:hAnsi="Calibri" w:cs="Times New Roman"/>
          <w:i/>
          <w:iCs/>
          <w:noProof/>
        </w:rPr>
        <w:t>Breast Cancer Res</w:t>
      </w:r>
      <w:r w:rsidRPr="00C76A7D">
        <w:rPr>
          <w:rFonts w:ascii="Calibri" w:hAnsi="Calibri" w:cs="Times New Roman"/>
          <w:noProof/>
        </w:rPr>
        <w:t>. 2017;19(1):1-13. doi:10.1186/s13058-017-0859-9</w:t>
      </w:r>
    </w:p>
    <w:p w14:paraId="73CDFCDE"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6. </w:t>
      </w:r>
      <w:r w:rsidRPr="00C76A7D">
        <w:rPr>
          <w:rFonts w:ascii="Calibri" w:hAnsi="Calibri" w:cs="Times New Roman"/>
          <w:noProof/>
        </w:rPr>
        <w:tab/>
        <w:t xml:space="preserve">Gilbert FJ, Tucker L, Young KC. Digital breast tomosynthesis (DBT): A review of the evidence for use as a screening tool. </w:t>
      </w:r>
      <w:r w:rsidRPr="00C76A7D">
        <w:rPr>
          <w:rFonts w:ascii="Calibri" w:hAnsi="Calibri" w:cs="Times New Roman"/>
          <w:i/>
          <w:iCs/>
          <w:noProof/>
        </w:rPr>
        <w:t>Clin Radiol</w:t>
      </w:r>
      <w:r w:rsidRPr="00C76A7D">
        <w:rPr>
          <w:rFonts w:ascii="Calibri" w:hAnsi="Calibri" w:cs="Times New Roman"/>
          <w:noProof/>
        </w:rPr>
        <w:t>. 2016;71(2):141-150. doi:10.1016/j.crad.2015.11.008</w:t>
      </w:r>
    </w:p>
    <w:p w14:paraId="406AD5A5"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7. </w:t>
      </w:r>
      <w:r w:rsidRPr="00C76A7D">
        <w:rPr>
          <w:rFonts w:ascii="Calibri" w:hAnsi="Calibri" w:cs="Times New Roman"/>
          <w:noProof/>
        </w:rPr>
        <w:tab/>
        <w:t xml:space="preserve">Gilbert FJ, Tucker L, Gillan MGC, et al. Accuracy of digital breast tomosynthesis for depicting breast cancer subgroups in a UK retrospective reading study (tommy trial). </w:t>
      </w:r>
      <w:r w:rsidRPr="00C76A7D">
        <w:rPr>
          <w:rFonts w:ascii="Calibri" w:hAnsi="Calibri" w:cs="Times New Roman"/>
          <w:i/>
          <w:iCs/>
          <w:noProof/>
        </w:rPr>
        <w:t>Radiology</w:t>
      </w:r>
      <w:r w:rsidRPr="00C76A7D">
        <w:rPr>
          <w:rFonts w:ascii="Calibri" w:hAnsi="Calibri" w:cs="Times New Roman"/>
          <w:noProof/>
        </w:rPr>
        <w:t>. 2015;277(3):697-706. doi:10.1148/radiol.2015142566</w:t>
      </w:r>
    </w:p>
    <w:p w14:paraId="5D9304A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48. </w:t>
      </w:r>
      <w:r w:rsidRPr="00C76A7D">
        <w:rPr>
          <w:rFonts w:ascii="Calibri" w:hAnsi="Calibri" w:cs="Times New Roman"/>
          <w:noProof/>
        </w:rPr>
        <w:tab/>
        <w:t xml:space="preserve">Gilbert FJ, Tucker L, Gillan MGC, et al. The TOMMY trial: a comparison of TOMosynthesis with digital MammographY in the UK NHS Breast Screening Programme – a multicentre retrospective reading study comparing the diagnostic performance of digital breast tomosynthesis and digital mammography with . </w:t>
      </w:r>
      <w:r w:rsidRPr="00C76A7D">
        <w:rPr>
          <w:rFonts w:ascii="Calibri" w:hAnsi="Calibri" w:cs="Times New Roman"/>
          <w:i/>
          <w:iCs/>
          <w:noProof/>
        </w:rPr>
        <w:t>Health Technol Assess (Rockv)</w:t>
      </w:r>
      <w:r w:rsidRPr="00C76A7D">
        <w:rPr>
          <w:rFonts w:ascii="Calibri" w:hAnsi="Calibri" w:cs="Times New Roman"/>
          <w:noProof/>
        </w:rPr>
        <w:t>. 2015;19(4):1-166. doi:10.3310/hta19040</w:t>
      </w:r>
    </w:p>
    <w:p w14:paraId="6C26D2E9"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lastRenderedPageBreak/>
        <w:t xml:space="preserve">49. </w:t>
      </w:r>
      <w:r w:rsidRPr="00C76A7D">
        <w:rPr>
          <w:rFonts w:ascii="Calibri" w:hAnsi="Calibri" w:cs="Times New Roman"/>
          <w:noProof/>
        </w:rPr>
        <w:tab/>
        <w:t xml:space="preserve">Conant EF, Zuckerman SP, McDonald ES, et al. Five consecutive years of screening with digital breast tomosynthesis: Outcomes by screening year and round. </w:t>
      </w:r>
      <w:r w:rsidRPr="00C76A7D">
        <w:rPr>
          <w:rFonts w:ascii="Calibri" w:hAnsi="Calibri" w:cs="Times New Roman"/>
          <w:i/>
          <w:iCs/>
          <w:noProof/>
        </w:rPr>
        <w:t>Radiology</w:t>
      </w:r>
      <w:r w:rsidRPr="00C76A7D">
        <w:rPr>
          <w:rFonts w:ascii="Calibri" w:hAnsi="Calibri" w:cs="Times New Roman"/>
          <w:noProof/>
        </w:rPr>
        <w:t>. 2020;295(2):285-293. doi:10.1148/radiol.2020191751</w:t>
      </w:r>
    </w:p>
    <w:p w14:paraId="287616B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0. </w:t>
      </w:r>
      <w:r w:rsidRPr="00C76A7D">
        <w:rPr>
          <w:rFonts w:ascii="Calibri" w:hAnsi="Calibri" w:cs="Times New Roman"/>
          <w:noProof/>
        </w:rPr>
        <w:tab/>
        <w:t xml:space="preserve">Bahl M, Gaffney S, Mccarthy AM, Lowry KP, Dang PA, Lehman CD. Associated with 2D Digital Mammography versus Digital Breast Tomosynthesis for. </w:t>
      </w:r>
      <w:r w:rsidRPr="00C76A7D">
        <w:rPr>
          <w:rFonts w:ascii="Calibri" w:hAnsi="Calibri" w:cs="Times New Roman"/>
          <w:i/>
          <w:iCs/>
          <w:noProof/>
        </w:rPr>
        <w:t>Radiology</w:t>
      </w:r>
      <w:r w:rsidRPr="00C76A7D">
        <w:rPr>
          <w:rFonts w:ascii="Calibri" w:hAnsi="Calibri" w:cs="Times New Roman"/>
          <w:noProof/>
        </w:rPr>
        <w:t>. 2018;287(1):1-9.</w:t>
      </w:r>
    </w:p>
    <w:p w14:paraId="5552AE91"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1. </w:t>
      </w:r>
      <w:r w:rsidRPr="00C76A7D">
        <w:rPr>
          <w:rFonts w:ascii="Calibri" w:hAnsi="Calibri" w:cs="Times New Roman"/>
          <w:noProof/>
        </w:rPr>
        <w:tab/>
        <w:t xml:space="preserve">Hovda T, Brandal SHB, Sebuødegård S, et al. Screening outcome for consecutive examinations with digital breast tomosynthesis versus standard digital mammography in a population-based screening program. </w:t>
      </w:r>
      <w:r w:rsidRPr="00C76A7D">
        <w:rPr>
          <w:rFonts w:ascii="Calibri" w:hAnsi="Calibri" w:cs="Times New Roman"/>
          <w:i/>
          <w:iCs/>
          <w:noProof/>
        </w:rPr>
        <w:t>Eur Radiol</w:t>
      </w:r>
      <w:r w:rsidRPr="00C76A7D">
        <w:rPr>
          <w:rFonts w:ascii="Calibri" w:hAnsi="Calibri" w:cs="Times New Roman"/>
          <w:noProof/>
        </w:rPr>
        <w:t>. 2019;29(12):6991-6999. doi:10.1007/s00330-019-06264-y</w:t>
      </w:r>
    </w:p>
    <w:p w14:paraId="5FFFD81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2. </w:t>
      </w:r>
      <w:r w:rsidRPr="00C76A7D">
        <w:rPr>
          <w:rFonts w:ascii="Calibri" w:hAnsi="Calibri" w:cs="Times New Roman"/>
          <w:noProof/>
        </w:rPr>
        <w:tab/>
        <w:t xml:space="preserve">Bernardi D, Gentilini MA, De Nisi M, et al. Effect of implementing digital breast tomosynthesis (DBT) instead of mammography on population screening outcomes including interval cancer rates: Results of the Trento DBT pilot evaluation. </w:t>
      </w:r>
      <w:r w:rsidRPr="00C76A7D">
        <w:rPr>
          <w:rFonts w:ascii="Calibri" w:hAnsi="Calibri" w:cs="Times New Roman"/>
          <w:i/>
          <w:iCs/>
          <w:noProof/>
        </w:rPr>
        <w:t>The Breast</w:t>
      </w:r>
      <w:r w:rsidRPr="00C76A7D">
        <w:rPr>
          <w:rFonts w:ascii="Calibri" w:hAnsi="Calibri" w:cs="Times New Roman"/>
          <w:noProof/>
        </w:rPr>
        <w:t>. 2020;50:135-140. doi:10.1016/j.breast.2019.09.012</w:t>
      </w:r>
    </w:p>
    <w:p w14:paraId="7511443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3. </w:t>
      </w:r>
      <w:r w:rsidRPr="00C76A7D">
        <w:rPr>
          <w:rFonts w:ascii="Calibri" w:hAnsi="Calibri" w:cs="Times New Roman"/>
          <w:noProof/>
        </w:rPr>
        <w:tab/>
        <w:t>ClinicalTrials.gov. Prospective Trial of Digital Breast Tomosynthesis (DBT) in Breast Cancer Screening. (PROSPECTS). https://clinicaltrials.gov/ct2/show/NCT03733106. Accessed October 27, 2020.</w:t>
      </w:r>
    </w:p>
    <w:p w14:paraId="3272E0B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4. </w:t>
      </w:r>
      <w:r w:rsidRPr="00C76A7D">
        <w:rPr>
          <w:rFonts w:ascii="Calibri" w:hAnsi="Calibri" w:cs="Times New Roman"/>
          <w:noProof/>
        </w:rPr>
        <w:tab/>
        <w:t xml:space="preserve">Vourtsis A. Three-dimensional automated breast ultrasound: Technical aspects and first results. </w:t>
      </w:r>
      <w:r w:rsidRPr="00C76A7D">
        <w:rPr>
          <w:rFonts w:ascii="Calibri" w:hAnsi="Calibri" w:cs="Times New Roman"/>
          <w:i/>
          <w:iCs/>
          <w:noProof/>
        </w:rPr>
        <w:t>Diagn Interv Imaging</w:t>
      </w:r>
      <w:r w:rsidRPr="00C76A7D">
        <w:rPr>
          <w:rFonts w:ascii="Calibri" w:hAnsi="Calibri" w:cs="Times New Roman"/>
          <w:noProof/>
        </w:rPr>
        <w:t>. 2019;100(10):579-592. doi:10.1016/j.diii.2019.03.012</w:t>
      </w:r>
    </w:p>
    <w:p w14:paraId="7C24050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5. </w:t>
      </w:r>
      <w:r w:rsidRPr="00C76A7D">
        <w:rPr>
          <w:rFonts w:ascii="Calibri" w:hAnsi="Calibri" w:cs="Times New Roman"/>
          <w:noProof/>
        </w:rPr>
        <w:tab/>
        <w:t xml:space="preserve">Kelly KM, Dean J, Comulada WS, Lee SJ. Breast cancer detection using automated whole breast ultrasound and mammography in radiographically dense breasts. </w:t>
      </w:r>
      <w:r w:rsidRPr="00C76A7D">
        <w:rPr>
          <w:rFonts w:ascii="Calibri" w:hAnsi="Calibri" w:cs="Times New Roman"/>
          <w:i/>
          <w:iCs/>
          <w:noProof/>
        </w:rPr>
        <w:t>Eur Radiol</w:t>
      </w:r>
      <w:r w:rsidRPr="00C76A7D">
        <w:rPr>
          <w:rFonts w:ascii="Calibri" w:hAnsi="Calibri" w:cs="Times New Roman"/>
          <w:noProof/>
        </w:rPr>
        <w:t>. 2010;20(3):734-742. doi:10.1007/s00330-009-1588-y</w:t>
      </w:r>
    </w:p>
    <w:p w14:paraId="0CE1C5F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6. </w:t>
      </w:r>
      <w:r w:rsidRPr="00C76A7D">
        <w:rPr>
          <w:rFonts w:ascii="Calibri" w:hAnsi="Calibri" w:cs="Times New Roman"/>
          <w:noProof/>
        </w:rPr>
        <w:tab/>
        <w:t xml:space="preserve">Brem RF, Tabár L, Duffy SW, et al. Assessing improvement in detection of breast cancer with three-dimensional automated breast US in women with dense breast tissue: The somoinsight study. </w:t>
      </w:r>
      <w:r w:rsidRPr="00C76A7D">
        <w:rPr>
          <w:rFonts w:ascii="Calibri" w:hAnsi="Calibri" w:cs="Times New Roman"/>
          <w:i/>
          <w:iCs/>
          <w:noProof/>
        </w:rPr>
        <w:t>Radiology</w:t>
      </w:r>
      <w:r w:rsidRPr="00C76A7D">
        <w:rPr>
          <w:rFonts w:ascii="Calibri" w:hAnsi="Calibri" w:cs="Times New Roman"/>
          <w:noProof/>
        </w:rPr>
        <w:t>. 2015;274(3):663-673. doi:10.1148/radiol.14132832</w:t>
      </w:r>
    </w:p>
    <w:p w14:paraId="4C75833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7. </w:t>
      </w:r>
      <w:r w:rsidRPr="00C76A7D">
        <w:rPr>
          <w:rFonts w:ascii="Calibri" w:hAnsi="Calibri" w:cs="Times New Roman"/>
          <w:noProof/>
        </w:rPr>
        <w:tab/>
        <w:t xml:space="preserve">Wilczek B, Wilczek HE, Rasouliyan L, Leifland K. Adding 3D automated breast ultrasound to mammography screening in women with heterogeneously and extremely dense breasts: </w:t>
      </w:r>
      <w:r w:rsidRPr="00C76A7D">
        <w:rPr>
          <w:rFonts w:ascii="Calibri" w:hAnsi="Calibri" w:cs="Times New Roman"/>
          <w:noProof/>
        </w:rPr>
        <w:lastRenderedPageBreak/>
        <w:t xml:space="preserve">Report from a hospital-based, high-volume, single-center breast cancer screening program. </w:t>
      </w:r>
      <w:r w:rsidRPr="00C76A7D">
        <w:rPr>
          <w:rFonts w:ascii="Calibri" w:hAnsi="Calibri" w:cs="Times New Roman"/>
          <w:i/>
          <w:iCs/>
          <w:noProof/>
        </w:rPr>
        <w:t>Eur J Radiol</w:t>
      </w:r>
      <w:r w:rsidRPr="00C76A7D">
        <w:rPr>
          <w:rFonts w:ascii="Calibri" w:hAnsi="Calibri" w:cs="Times New Roman"/>
          <w:noProof/>
        </w:rPr>
        <w:t>. 2016;85(9):1554-1563. doi:10.1016/j.ejrad.2016.06.004</w:t>
      </w:r>
    </w:p>
    <w:p w14:paraId="53374B3D"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8. </w:t>
      </w:r>
      <w:r w:rsidRPr="00C76A7D">
        <w:rPr>
          <w:rFonts w:ascii="Calibri" w:hAnsi="Calibri" w:cs="Times New Roman"/>
          <w:noProof/>
        </w:rPr>
        <w:tab/>
        <w:t xml:space="preserve">Giuliano V, Giuliano C. Improved breast cancer detection in asymptomatic women using 3D-automated breast ultrasound in mammographically dense breasts. </w:t>
      </w:r>
      <w:r w:rsidRPr="00C76A7D">
        <w:rPr>
          <w:rFonts w:ascii="Calibri" w:hAnsi="Calibri" w:cs="Times New Roman"/>
          <w:i/>
          <w:iCs/>
          <w:noProof/>
        </w:rPr>
        <w:t>Clin Imaging</w:t>
      </w:r>
      <w:r w:rsidRPr="00C76A7D">
        <w:rPr>
          <w:rFonts w:ascii="Calibri" w:hAnsi="Calibri" w:cs="Times New Roman"/>
          <w:noProof/>
        </w:rPr>
        <w:t>. 2013;37(3):480-486. doi:10.1016/j.clinimag.2012.09.018</w:t>
      </w:r>
    </w:p>
    <w:p w14:paraId="0B4E4BD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59. </w:t>
      </w:r>
      <w:r w:rsidRPr="00C76A7D">
        <w:rPr>
          <w:rFonts w:ascii="Calibri" w:hAnsi="Calibri" w:cs="Times New Roman"/>
          <w:noProof/>
        </w:rPr>
        <w:tab/>
        <w:t xml:space="preserve">Kim SH, Kim HH, Moon WK. Automated breast ultrasound screening for dense breasts. </w:t>
      </w:r>
      <w:r w:rsidRPr="00C76A7D">
        <w:rPr>
          <w:rFonts w:ascii="Calibri" w:hAnsi="Calibri" w:cs="Times New Roman"/>
          <w:i/>
          <w:iCs/>
          <w:noProof/>
        </w:rPr>
        <w:t>Korean J Radiol</w:t>
      </w:r>
      <w:r w:rsidRPr="00C76A7D">
        <w:rPr>
          <w:rFonts w:ascii="Calibri" w:hAnsi="Calibri" w:cs="Times New Roman"/>
          <w:noProof/>
        </w:rPr>
        <w:t>. 2020;21(1):15-24. doi:10.3348/kjr.2019.0176</w:t>
      </w:r>
    </w:p>
    <w:p w14:paraId="55C02110"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0. </w:t>
      </w:r>
      <w:r w:rsidRPr="00C76A7D">
        <w:rPr>
          <w:rFonts w:ascii="Calibri" w:hAnsi="Calibri" w:cs="Times New Roman"/>
          <w:noProof/>
        </w:rPr>
        <w:tab/>
        <w:t xml:space="preserve">Ohuchi N, Suzuki A, Sobue T, et al. Sensitivity and specificity of mammography and adjunctive ultrasonography to screen for breast cancer in the Japan Strategic Anti-cancer Randomized Trial (J-START): A randomised controlled trial. </w:t>
      </w:r>
      <w:r w:rsidRPr="00C76A7D">
        <w:rPr>
          <w:rFonts w:ascii="Calibri" w:hAnsi="Calibri" w:cs="Times New Roman"/>
          <w:i/>
          <w:iCs/>
          <w:noProof/>
        </w:rPr>
        <w:t>Lancet</w:t>
      </w:r>
      <w:r w:rsidRPr="00C76A7D">
        <w:rPr>
          <w:rFonts w:ascii="Calibri" w:hAnsi="Calibri" w:cs="Times New Roman"/>
          <w:noProof/>
        </w:rPr>
        <w:t>. 2016;387(10016):341-348. doi:10.1016/S0140-6736(15)00774-6</w:t>
      </w:r>
    </w:p>
    <w:p w14:paraId="46C1583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1. </w:t>
      </w:r>
      <w:r w:rsidRPr="00C76A7D">
        <w:rPr>
          <w:rFonts w:ascii="Calibri" w:hAnsi="Calibri" w:cs="Times New Roman"/>
          <w:noProof/>
        </w:rPr>
        <w:tab/>
        <w:t xml:space="preserve">Berg WA, Zhang Z, Lehrer D, et al. Detection of breast cancer with addition of annual screening ultrasound or a single screening MRI to mammography in women with elevated breast cancer risk. </w:t>
      </w:r>
      <w:r w:rsidRPr="00C76A7D">
        <w:rPr>
          <w:rFonts w:ascii="Calibri" w:hAnsi="Calibri" w:cs="Times New Roman"/>
          <w:i/>
          <w:iCs/>
          <w:noProof/>
        </w:rPr>
        <w:t>JAMA - J Am Med Assoc</w:t>
      </w:r>
      <w:r w:rsidRPr="00C76A7D">
        <w:rPr>
          <w:rFonts w:ascii="Calibri" w:hAnsi="Calibri" w:cs="Times New Roman"/>
          <w:noProof/>
        </w:rPr>
        <w:t>. 2012;307(13):1394-1404. doi:10.1001/jama.2012.388</w:t>
      </w:r>
    </w:p>
    <w:p w14:paraId="026274C1"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2. </w:t>
      </w:r>
      <w:r w:rsidRPr="00C76A7D">
        <w:rPr>
          <w:rFonts w:ascii="Calibri" w:hAnsi="Calibri" w:cs="Times New Roman"/>
          <w:noProof/>
        </w:rPr>
        <w:tab/>
        <w:t xml:space="preserve">Berg WA, Vourtsis A. Screening Breast Ultrasound Using Handheld or Automated Technique in Women with Dense Breasts. </w:t>
      </w:r>
      <w:r w:rsidRPr="00C76A7D">
        <w:rPr>
          <w:rFonts w:ascii="Calibri" w:hAnsi="Calibri" w:cs="Times New Roman"/>
          <w:i/>
          <w:iCs/>
          <w:noProof/>
        </w:rPr>
        <w:t>J Breast Imaging</w:t>
      </w:r>
      <w:r w:rsidRPr="00C76A7D">
        <w:rPr>
          <w:rFonts w:ascii="Calibri" w:hAnsi="Calibri" w:cs="Times New Roman"/>
          <w:noProof/>
        </w:rPr>
        <w:t>. 2019;1(4):283-296. doi:10.1093/jbi/wbz055</w:t>
      </w:r>
    </w:p>
    <w:p w14:paraId="1625AEC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3. </w:t>
      </w:r>
      <w:r w:rsidRPr="00C76A7D">
        <w:rPr>
          <w:rFonts w:ascii="Calibri" w:hAnsi="Calibri" w:cs="Times New Roman"/>
          <w:noProof/>
        </w:rPr>
        <w:tab/>
        <w:t xml:space="preserve">Arleo EK, Saleh M, Ionescu D, Drotman M, Min RJ, Hentel K. Recall rate of screening ultrasound with automated breast volumetric scanning (ABVS) in women with dense breasts: A first quarter experience. </w:t>
      </w:r>
      <w:r w:rsidRPr="00C76A7D">
        <w:rPr>
          <w:rFonts w:ascii="Calibri" w:hAnsi="Calibri" w:cs="Times New Roman"/>
          <w:i/>
          <w:iCs/>
          <w:noProof/>
        </w:rPr>
        <w:t>Clin Imaging</w:t>
      </w:r>
      <w:r w:rsidRPr="00C76A7D">
        <w:rPr>
          <w:rFonts w:ascii="Calibri" w:hAnsi="Calibri" w:cs="Times New Roman"/>
          <w:noProof/>
        </w:rPr>
        <w:t>. 2014;38(4):439-444. doi:10.1016/j.clinimag.2014.03.012</w:t>
      </w:r>
    </w:p>
    <w:p w14:paraId="3EAE2D7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4. </w:t>
      </w:r>
      <w:r w:rsidRPr="00C76A7D">
        <w:rPr>
          <w:rFonts w:ascii="Calibri" w:hAnsi="Calibri" w:cs="Times New Roman"/>
          <w:noProof/>
        </w:rPr>
        <w:tab/>
        <w:t xml:space="preserve">Vourtsis A, Kachulis A. The performance of 3D ABUS versus HHUS in the visualisation and BI-RADS characterisation of breast lesions in a large cohort of 1,886 women. </w:t>
      </w:r>
      <w:r w:rsidRPr="00C76A7D">
        <w:rPr>
          <w:rFonts w:ascii="Calibri" w:hAnsi="Calibri" w:cs="Times New Roman"/>
          <w:i/>
          <w:iCs/>
          <w:noProof/>
        </w:rPr>
        <w:t>Eur Radiol</w:t>
      </w:r>
      <w:r w:rsidRPr="00C76A7D">
        <w:rPr>
          <w:rFonts w:ascii="Calibri" w:hAnsi="Calibri" w:cs="Times New Roman"/>
          <w:noProof/>
        </w:rPr>
        <w:t>. 2018;28(2):592-601. doi:10.1007/s00330-017-5011-9</w:t>
      </w:r>
    </w:p>
    <w:p w14:paraId="3B13B2D5"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5. </w:t>
      </w:r>
      <w:r w:rsidRPr="00C76A7D">
        <w:rPr>
          <w:rFonts w:ascii="Calibri" w:hAnsi="Calibri" w:cs="Times New Roman"/>
          <w:noProof/>
        </w:rPr>
        <w:tab/>
        <w:t xml:space="preserve">Huppe AI, Inciardi MF, Redick M, et al. Automated Breast Ultrasound Interpretation Times: A Reader Performance Study. </w:t>
      </w:r>
      <w:r w:rsidRPr="00C76A7D">
        <w:rPr>
          <w:rFonts w:ascii="Calibri" w:hAnsi="Calibri" w:cs="Times New Roman"/>
          <w:i/>
          <w:iCs/>
          <w:noProof/>
        </w:rPr>
        <w:t>Acad Radiol</w:t>
      </w:r>
      <w:r w:rsidRPr="00C76A7D">
        <w:rPr>
          <w:rFonts w:ascii="Calibri" w:hAnsi="Calibri" w:cs="Times New Roman"/>
          <w:noProof/>
        </w:rPr>
        <w:t xml:space="preserve">. 2018;25(12):1577-1581. </w:t>
      </w:r>
      <w:r w:rsidRPr="00C76A7D">
        <w:rPr>
          <w:rFonts w:ascii="Calibri" w:hAnsi="Calibri" w:cs="Times New Roman"/>
          <w:noProof/>
        </w:rPr>
        <w:lastRenderedPageBreak/>
        <w:t>doi:10.1016/j.acra.2018.03.010</w:t>
      </w:r>
    </w:p>
    <w:p w14:paraId="7DC06579"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6. </w:t>
      </w:r>
      <w:r w:rsidRPr="00C76A7D">
        <w:rPr>
          <w:rFonts w:ascii="Calibri" w:hAnsi="Calibri" w:cs="Times New Roman"/>
          <w:noProof/>
        </w:rPr>
        <w:tab/>
        <w:t>USA Food &amp; Drug Administration. Premarket Approval (PMA). https://www.accessdata.fda.gov/scripts/cdrh/cfdocs/cfpma/pma.cfm?id=P150043. Accessed October 27, 2020.</w:t>
      </w:r>
    </w:p>
    <w:p w14:paraId="5901D9D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7. </w:t>
      </w:r>
      <w:r w:rsidRPr="00C76A7D">
        <w:rPr>
          <w:rFonts w:ascii="Calibri" w:hAnsi="Calibri" w:cs="Times New Roman"/>
          <w:noProof/>
        </w:rPr>
        <w:tab/>
        <w:t xml:space="preserve">Jiang Y, Inciardi MF, Edwards A V., Papaioannou J. Interpretation Time Using a Concurrent-Read Computer-Aided Detection System for Automated Breast Ultrasound in Breast Cancer Screening of Women With Dense Breast Tissue. </w:t>
      </w:r>
      <w:r w:rsidRPr="00C76A7D">
        <w:rPr>
          <w:rFonts w:ascii="Calibri" w:hAnsi="Calibri" w:cs="Times New Roman"/>
          <w:i/>
          <w:iCs/>
          <w:noProof/>
        </w:rPr>
        <w:t>Am J Roentgenol</w:t>
      </w:r>
      <w:r w:rsidRPr="00C76A7D">
        <w:rPr>
          <w:rFonts w:ascii="Calibri" w:hAnsi="Calibri" w:cs="Times New Roman"/>
          <w:noProof/>
        </w:rPr>
        <w:t>. 2018;211(2):452-461. doi:10.2214/AJR.18.19516</w:t>
      </w:r>
    </w:p>
    <w:p w14:paraId="370E720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8. </w:t>
      </w:r>
      <w:r w:rsidRPr="00C76A7D">
        <w:rPr>
          <w:rFonts w:ascii="Calibri" w:hAnsi="Calibri" w:cs="Times New Roman"/>
          <w:noProof/>
        </w:rPr>
        <w:tab/>
        <w:t xml:space="preserve">van Zelst JCM, Tan T, Clauser P, et al. Dedicated computer-aided detection software for automated 3D breast ultrasound; an efficient tool for the radiologist in supplemental screening of women with dense breasts. </w:t>
      </w:r>
      <w:r w:rsidRPr="00C76A7D">
        <w:rPr>
          <w:rFonts w:ascii="Calibri" w:hAnsi="Calibri" w:cs="Times New Roman"/>
          <w:i/>
          <w:iCs/>
          <w:noProof/>
        </w:rPr>
        <w:t>Eur Radiol</w:t>
      </w:r>
      <w:r w:rsidRPr="00C76A7D">
        <w:rPr>
          <w:rFonts w:ascii="Calibri" w:hAnsi="Calibri" w:cs="Times New Roman"/>
          <w:noProof/>
        </w:rPr>
        <w:t>. 2018;28(7):2996-3006. doi:10.1007/s00330-017-5280-3</w:t>
      </w:r>
    </w:p>
    <w:p w14:paraId="403A6D56"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69. </w:t>
      </w:r>
      <w:r w:rsidRPr="00C76A7D">
        <w:rPr>
          <w:rFonts w:ascii="Calibri" w:hAnsi="Calibri" w:cs="Times New Roman"/>
          <w:noProof/>
        </w:rPr>
        <w:tab/>
        <w:t xml:space="preserve">Yang S, Gao X, Liu L, et al. Performance and Reading Time of Automated Breast US with or without Computer-aided Detection. </w:t>
      </w:r>
      <w:r w:rsidRPr="00C76A7D">
        <w:rPr>
          <w:rFonts w:ascii="Calibri" w:hAnsi="Calibri" w:cs="Times New Roman"/>
          <w:i/>
          <w:iCs/>
          <w:noProof/>
        </w:rPr>
        <w:t>Radiology</w:t>
      </w:r>
      <w:r w:rsidRPr="00C76A7D">
        <w:rPr>
          <w:rFonts w:ascii="Calibri" w:hAnsi="Calibri" w:cs="Times New Roman"/>
          <w:noProof/>
        </w:rPr>
        <w:t>. 2019;292(3):540-549. doi:10.1148/radiol.2019181816</w:t>
      </w:r>
    </w:p>
    <w:p w14:paraId="1C81457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0. </w:t>
      </w:r>
      <w:r w:rsidRPr="00C76A7D">
        <w:rPr>
          <w:rFonts w:ascii="Calibri" w:hAnsi="Calibri" w:cs="Times New Roman"/>
          <w:noProof/>
        </w:rPr>
        <w:tab/>
        <w:t xml:space="preserve">Mendelson EB, Berg WA. Training and standards for performance, interpretation, and structured reporting for supplemental breast cancer screening. </w:t>
      </w:r>
      <w:r w:rsidRPr="00C76A7D">
        <w:rPr>
          <w:rFonts w:ascii="Calibri" w:hAnsi="Calibri" w:cs="Times New Roman"/>
          <w:i/>
          <w:iCs/>
          <w:noProof/>
        </w:rPr>
        <w:t>Am J Roentgenol</w:t>
      </w:r>
      <w:r w:rsidRPr="00C76A7D">
        <w:rPr>
          <w:rFonts w:ascii="Calibri" w:hAnsi="Calibri" w:cs="Times New Roman"/>
          <w:noProof/>
        </w:rPr>
        <w:t>. 2015;204(2):265-268. doi:10.2214/AJR.14.13794</w:t>
      </w:r>
    </w:p>
    <w:p w14:paraId="2652120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1. </w:t>
      </w:r>
      <w:r w:rsidRPr="00C76A7D">
        <w:rPr>
          <w:rFonts w:ascii="Calibri" w:hAnsi="Calibri" w:cs="Times New Roman"/>
          <w:noProof/>
        </w:rPr>
        <w:tab/>
        <w:t xml:space="preserve">Meng Z, Chen C, Zhu Y, et al. Diagnostic performance of the automated breast volume scanner: a systematic review of inter-rater reliability/agreement and meta-analysis of diagnostic accuracy for differentiating benign and malignant breast lesions. </w:t>
      </w:r>
      <w:r w:rsidRPr="00C76A7D">
        <w:rPr>
          <w:rFonts w:ascii="Calibri" w:hAnsi="Calibri" w:cs="Times New Roman"/>
          <w:i/>
          <w:iCs/>
          <w:noProof/>
        </w:rPr>
        <w:t>Eur Radiol</w:t>
      </w:r>
      <w:r w:rsidRPr="00C76A7D">
        <w:rPr>
          <w:rFonts w:ascii="Calibri" w:hAnsi="Calibri" w:cs="Times New Roman"/>
          <w:noProof/>
        </w:rPr>
        <w:t>. 2015;25(12):3638-3647. doi:10.1007/s00330-015-3759-3</w:t>
      </w:r>
    </w:p>
    <w:p w14:paraId="3589D0A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2. </w:t>
      </w:r>
      <w:r w:rsidRPr="00C76A7D">
        <w:rPr>
          <w:rFonts w:ascii="Calibri" w:hAnsi="Calibri" w:cs="Times New Roman"/>
          <w:noProof/>
        </w:rPr>
        <w:tab/>
        <w:t xml:space="preserve">Van Zelst JCM, Platel B, Karssemeijer N, Mann RM. Multiplanar Reconstructions of 3D Automated Breast Ultrasound Improve Lesion Differentiation by Radiologists. </w:t>
      </w:r>
      <w:r w:rsidRPr="00C76A7D">
        <w:rPr>
          <w:rFonts w:ascii="Calibri" w:hAnsi="Calibri" w:cs="Times New Roman"/>
          <w:i/>
          <w:iCs/>
          <w:noProof/>
        </w:rPr>
        <w:t>Acad Radiol</w:t>
      </w:r>
      <w:r w:rsidRPr="00C76A7D">
        <w:rPr>
          <w:rFonts w:ascii="Calibri" w:hAnsi="Calibri" w:cs="Times New Roman"/>
          <w:noProof/>
        </w:rPr>
        <w:t>. 2015;22(12):1489-1496. doi:10.1016/j.acra.2015.08.006</w:t>
      </w:r>
    </w:p>
    <w:p w14:paraId="0315C500"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3. </w:t>
      </w:r>
      <w:r w:rsidRPr="00C76A7D">
        <w:rPr>
          <w:rFonts w:ascii="Calibri" w:hAnsi="Calibri" w:cs="Times New Roman"/>
          <w:noProof/>
        </w:rPr>
        <w:tab/>
        <w:t xml:space="preserve">Zheng FY, Yan LX, Huang BJ, et al. Comparison of retraction phenomenon and BI-RADS-US </w:t>
      </w:r>
      <w:r w:rsidRPr="00C76A7D">
        <w:rPr>
          <w:rFonts w:ascii="Calibri" w:hAnsi="Calibri" w:cs="Times New Roman"/>
          <w:noProof/>
        </w:rPr>
        <w:lastRenderedPageBreak/>
        <w:t xml:space="preserve">descriptors in differentiating benign and malignant breast masses using an automated breast volume scanner. </w:t>
      </w:r>
      <w:r w:rsidRPr="00C76A7D">
        <w:rPr>
          <w:rFonts w:ascii="Calibri" w:hAnsi="Calibri" w:cs="Times New Roman"/>
          <w:i/>
          <w:iCs/>
          <w:noProof/>
        </w:rPr>
        <w:t>Eur J Radiol</w:t>
      </w:r>
      <w:r w:rsidRPr="00C76A7D">
        <w:rPr>
          <w:rFonts w:ascii="Calibri" w:hAnsi="Calibri" w:cs="Times New Roman"/>
          <w:noProof/>
        </w:rPr>
        <w:t>. 2015;84(11):2123-2129. doi:10.1016/j.ejrad.2015.07.028</w:t>
      </w:r>
    </w:p>
    <w:p w14:paraId="753344E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4. </w:t>
      </w:r>
      <w:r w:rsidRPr="00C76A7D">
        <w:rPr>
          <w:rFonts w:ascii="Calibri" w:hAnsi="Calibri" w:cs="Times New Roman"/>
          <w:noProof/>
        </w:rPr>
        <w:tab/>
        <w:t xml:space="preserve">Schaefgen B, Heil J, Barr RG, et al. Initial results of the FUSION-X-US prototype combining 3D automated breast ultrasound and digital breast tomosynthesis. </w:t>
      </w:r>
      <w:r w:rsidRPr="00C76A7D">
        <w:rPr>
          <w:rFonts w:ascii="Calibri" w:hAnsi="Calibri" w:cs="Times New Roman"/>
          <w:i/>
          <w:iCs/>
          <w:noProof/>
        </w:rPr>
        <w:t>Eur Radiol</w:t>
      </w:r>
      <w:r w:rsidRPr="00C76A7D">
        <w:rPr>
          <w:rFonts w:ascii="Calibri" w:hAnsi="Calibri" w:cs="Times New Roman"/>
          <w:noProof/>
        </w:rPr>
        <w:t>. 2018;28(6):2499-2506. doi:10.1007/s00330-017-5235-8</w:t>
      </w:r>
    </w:p>
    <w:p w14:paraId="4AE80D38"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5. </w:t>
      </w:r>
      <w:r w:rsidRPr="00C76A7D">
        <w:rPr>
          <w:rFonts w:ascii="Calibri" w:hAnsi="Calibri" w:cs="Times New Roman"/>
          <w:noProof/>
        </w:rPr>
        <w:tab/>
        <w:t xml:space="preserve">Papanikolaou N, Vourtsis A. The performance of Radiomic ABUS signature in the differentiation of benign from malignant breast lesions. In: </w:t>
      </w:r>
      <w:r w:rsidRPr="00C76A7D">
        <w:rPr>
          <w:rFonts w:ascii="Calibri" w:hAnsi="Calibri" w:cs="Times New Roman"/>
          <w:i/>
          <w:iCs/>
          <w:noProof/>
        </w:rPr>
        <w:t>European Society of Breast Imaging (EUSOBI) Annual Scientific Meeting 2018, Athens.</w:t>
      </w:r>
      <w:r w:rsidRPr="00C76A7D">
        <w:rPr>
          <w:rFonts w:ascii="Calibri" w:hAnsi="Calibri" w:cs="Times New Roman"/>
          <w:noProof/>
        </w:rPr>
        <w:t xml:space="preserve"> ; 2018.</w:t>
      </w:r>
    </w:p>
    <w:p w14:paraId="434FF516"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6. </w:t>
      </w:r>
      <w:r w:rsidRPr="00C76A7D">
        <w:rPr>
          <w:rFonts w:ascii="Calibri" w:hAnsi="Calibri" w:cs="Times New Roman"/>
          <w:noProof/>
        </w:rPr>
        <w:tab/>
        <w:t xml:space="preserve">Melnikow J, Fenton JJ, Whitlock EP, et al. Supplemental screening for breast cancer in women with dense breasts: A systematic review for the U.S. Preventive services task force. </w:t>
      </w:r>
      <w:r w:rsidRPr="00C76A7D">
        <w:rPr>
          <w:rFonts w:ascii="Calibri" w:hAnsi="Calibri" w:cs="Times New Roman"/>
          <w:i/>
          <w:iCs/>
          <w:noProof/>
        </w:rPr>
        <w:t>Ann Intern Med</w:t>
      </w:r>
      <w:r w:rsidRPr="00C76A7D">
        <w:rPr>
          <w:rFonts w:ascii="Calibri" w:hAnsi="Calibri" w:cs="Times New Roman"/>
          <w:noProof/>
        </w:rPr>
        <w:t>. 2016;164(4):268-278. doi:10.7326/M15-1789</w:t>
      </w:r>
    </w:p>
    <w:p w14:paraId="6D7A1B5D"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7. </w:t>
      </w:r>
      <w:r w:rsidRPr="00C76A7D">
        <w:rPr>
          <w:rFonts w:ascii="Calibri" w:hAnsi="Calibri" w:cs="Times New Roman"/>
          <w:noProof/>
        </w:rPr>
        <w:tab/>
        <w:t xml:space="preserve">Gilbert FJ, Selamoglu A. Personalised screening: is this the way forward? </w:t>
      </w:r>
      <w:r w:rsidRPr="00C76A7D">
        <w:rPr>
          <w:rFonts w:ascii="Calibri" w:hAnsi="Calibri" w:cs="Times New Roman"/>
          <w:i/>
          <w:iCs/>
          <w:noProof/>
        </w:rPr>
        <w:t>Clin Radiol</w:t>
      </w:r>
      <w:r w:rsidRPr="00C76A7D">
        <w:rPr>
          <w:rFonts w:ascii="Calibri" w:hAnsi="Calibri" w:cs="Times New Roman"/>
          <w:noProof/>
        </w:rPr>
        <w:t>. 2018;73(4):327-333. doi:10.1016/j.crad.2017.11.021</w:t>
      </w:r>
    </w:p>
    <w:p w14:paraId="0078BED8"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8. </w:t>
      </w:r>
      <w:r w:rsidRPr="00C76A7D">
        <w:rPr>
          <w:rFonts w:ascii="Calibri" w:hAnsi="Calibri" w:cs="Times New Roman"/>
          <w:noProof/>
        </w:rPr>
        <w:tab/>
        <w:t xml:space="preserve">Berg WA. Current status of supplemental screening in dense breasts. </w:t>
      </w:r>
      <w:r w:rsidRPr="00C76A7D">
        <w:rPr>
          <w:rFonts w:ascii="Calibri" w:hAnsi="Calibri" w:cs="Times New Roman"/>
          <w:i/>
          <w:iCs/>
          <w:noProof/>
        </w:rPr>
        <w:t>J Clin Oncol</w:t>
      </w:r>
      <w:r w:rsidRPr="00C76A7D">
        <w:rPr>
          <w:rFonts w:ascii="Calibri" w:hAnsi="Calibri" w:cs="Times New Roman"/>
          <w:noProof/>
        </w:rPr>
        <w:t>. 2016;34(16):1840-1843. doi:10.1200/JCO.2015.65.8674</w:t>
      </w:r>
    </w:p>
    <w:p w14:paraId="333E01EB"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79. </w:t>
      </w:r>
      <w:r w:rsidRPr="00C76A7D">
        <w:rPr>
          <w:rFonts w:ascii="Calibri" w:hAnsi="Calibri" w:cs="Times New Roman"/>
          <w:noProof/>
        </w:rPr>
        <w:tab/>
        <w:t xml:space="preserve">Evans A, Trimboli RM, Athanasiou A, et al. Breast ultrasound: recommendations for information to women and referring physicians by the European Society of Breast Imaging. </w:t>
      </w:r>
      <w:r w:rsidRPr="00C76A7D">
        <w:rPr>
          <w:rFonts w:ascii="Calibri" w:hAnsi="Calibri" w:cs="Times New Roman"/>
          <w:i/>
          <w:iCs/>
          <w:noProof/>
        </w:rPr>
        <w:t>Insights Imaging</w:t>
      </w:r>
      <w:r w:rsidRPr="00C76A7D">
        <w:rPr>
          <w:rFonts w:ascii="Calibri" w:hAnsi="Calibri" w:cs="Times New Roman"/>
          <w:noProof/>
        </w:rPr>
        <w:t>. 2018;9(4):449-461. doi:10.1007/s13244-018-0636-z</w:t>
      </w:r>
    </w:p>
    <w:p w14:paraId="6CDC569B"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0. </w:t>
      </w:r>
      <w:r w:rsidRPr="00C76A7D">
        <w:rPr>
          <w:rFonts w:ascii="Calibri" w:hAnsi="Calibri" w:cs="Times New Roman"/>
          <w:noProof/>
        </w:rPr>
        <w:tab/>
        <w:t xml:space="preserve">Kerlikowske K, Sprague BL, Tosteson ANA, et al. Strategies to Identify Women at High Risk of Advanced Breast Cancer during Routine Screening for Discussion of Supplemental Imaging. </w:t>
      </w:r>
      <w:r w:rsidRPr="00C76A7D">
        <w:rPr>
          <w:rFonts w:ascii="Calibri" w:hAnsi="Calibri" w:cs="Times New Roman"/>
          <w:i/>
          <w:iCs/>
          <w:noProof/>
        </w:rPr>
        <w:t>JAMA Intern Med</w:t>
      </w:r>
      <w:r w:rsidRPr="00C76A7D">
        <w:rPr>
          <w:rFonts w:ascii="Calibri" w:hAnsi="Calibri" w:cs="Times New Roman"/>
          <w:noProof/>
        </w:rPr>
        <w:t>. 2019;179(9):1230-1239. doi:10.1001/jamainternmed.2019.1758</w:t>
      </w:r>
    </w:p>
    <w:p w14:paraId="5BF3738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1. </w:t>
      </w:r>
      <w:r w:rsidRPr="00C76A7D">
        <w:rPr>
          <w:rFonts w:ascii="Calibri" w:hAnsi="Calibri" w:cs="Times New Roman"/>
          <w:noProof/>
        </w:rPr>
        <w:tab/>
        <w:t xml:space="preserve">Lalji UC, Jeukens CRLPN, Houben I, et al. Evaluation of low-energy contrast-enhanced spectral mammography images by comparing them to full-field digital mammography using EUREF image quality criteria. </w:t>
      </w:r>
      <w:r w:rsidRPr="00C76A7D">
        <w:rPr>
          <w:rFonts w:ascii="Calibri" w:hAnsi="Calibri" w:cs="Times New Roman"/>
          <w:i/>
          <w:iCs/>
          <w:noProof/>
        </w:rPr>
        <w:t>Eur Radiol</w:t>
      </w:r>
      <w:r w:rsidRPr="00C76A7D">
        <w:rPr>
          <w:rFonts w:ascii="Calibri" w:hAnsi="Calibri" w:cs="Times New Roman"/>
          <w:noProof/>
        </w:rPr>
        <w:t>. 2015;25(10):2813-2820. doi:10.1007/s00330-015-3695-2</w:t>
      </w:r>
    </w:p>
    <w:p w14:paraId="25A3E3F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2. </w:t>
      </w:r>
      <w:r w:rsidRPr="00C76A7D">
        <w:rPr>
          <w:rFonts w:ascii="Calibri" w:hAnsi="Calibri" w:cs="Times New Roman"/>
          <w:noProof/>
        </w:rPr>
        <w:tab/>
        <w:t xml:space="preserve">Fallenberg EM, Dromain C, Diekmann F, et al. Contrast-enhanced spectral mammography: Does mammography provide additional clinical benefits or can some radiation exposure be </w:t>
      </w:r>
      <w:r w:rsidRPr="00C76A7D">
        <w:rPr>
          <w:rFonts w:ascii="Calibri" w:hAnsi="Calibri" w:cs="Times New Roman"/>
          <w:noProof/>
        </w:rPr>
        <w:lastRenderedPageBreak/>
        <w:t xml:space="preserve">avoided? </w:t>
      </w:r>
      <w:r w:rsidRPr="00C76A7D">
        <w:rPr>
          <w:rFonts w:ascii="Calibri" w:hAnsi="Calibri" w:cs="Times New Roman"/>
          <w:i/>
          <w:iCs/>
          <w:noProof/>
        </w:rPr>
        <w:t>Breast Cancer Res Treat</w:t>
      </w:r>
      <w:r w:rsidRPr="00C76A7D">
        <w:rPr>
          <w:rFonts w:ascii="Calibri" w:hAnsi="Calibri" w:cs="Times New Roman"/>
          <w:noProof/>
        </w:rPr>
        <w:t>. 2014;146(2):371-381. doi:10.1007/s10549-014-3023-6</w:t>
      </w:r>
    </w:p>
    <w:p w14:paraId="1B6DB0C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3. </w:t>
      </w:r>
      <w:r w:rsidRPr="00C76A7D">
        <w:rPr>
          <w:rFonts w:ascii="Calibri" w:hAnsi="Calibri" w:cs="Times New Roman"/>
          <w:noProof/>
        </w:rPr>
        <w:tab/>
        <w:t xml:space="preserve">Jeukens CRLPN, Lalji UC, Meijer E, et al. Radiation exposure of contrast-enhanced spectral mammography compared with full-field digital mammography. </w:t>
      </w:r>
      <w:r w:rsidRPr="00C76A7D">
        <w:rPr>
          <w:rFonts w:ascii="Calibri" w:hAnsi="Calibri" w:cs="Times New Roman"/>
          <w:i/>
          <w:iCs/>
          <w:noProof/>
        </w:rPr>
        <w:t>Invest Radiol</w:t>
      </w:r>
      <w:r w:rsidRPr="00C76A7D">
        <w:rPr>
          <w:rFonts w:ascii="Calibri" w:hAnsi="Calibri" w:cs="Times New Roman"/>
          <w:noProof/>
        </w:rPr>
        <w:t>. 2014;49(10):659-665. doi:10.1097/RLI.0000000000000068</w:t>
      </w:r>
    </w:p>
    <w:p w14:paraId="5A24B782"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4. </w:t>
      </w:r>
      <w:r w:rsidRPr="00C76A7D">
        <w:rPr>
          <w:rFonts w:ascii="Calibri" w:hAnsi="Calibri" w:cs="Times New Roman"/>
          <w:noProof/>
        </w:rPr>
        <w:tab/>
        <w:t xml:space="preserve">Sumkin JH, Berg WA, Carter GJ, et al. Diagnostic performance of MRI, molecular breast imaging, and contrast-enhanced mammography in women with newly diagnosed breast cancer. </w:t>
      </w:r>
      <w:r w:rsidRPr="00C76A7D">
        <w:rPr>
          <w:rFonts w:ascii="Calibri" w:hAnsi="Calibri" w:cs="Times New Roman"/>
          <w:i/>
          <w:iCs/>
          <w:noProof/>
        </w:rPr>
        <w:t>Radiology</w:t>
      </w:r>
      <w:r w:rsidRPr="00C76A7D">
        <w:rPr>
          <w:rFonts w:ascii="Calibri" w:hAnsi="Calibri" w:cs="Times New Roman"/>
          <w:noProof/>
        </w:rPr>
        <w:t>. 2019;293(3):531-540. doi:10.1148/radiol.2019190887</w:t>
      </w:r>
    </w:p>
    <w:p w14:paraId="4DA0ECE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5. </w:t>
      </w:r>
      <w:r w:rsidRPr="00C76A7D">
        <w:rPr>
          <w:rFonts w:ascii="Calibri" w:hAnsi="Calibri" w:cs="Times New Roman"/>
          <w:noProof/>
        </w:rPr>
        <w:tab/>
        <w:t xml:space="preserve">Lee-Felker SA, Tekchandani L, Thomas M, et al. Newly diagnosed breast cancer: Comparison of contrast-enhanced spectral mammography and breast MR imaging in the evaluation of extent of disease. </w:t>
      </w:r>
      <w:r w:rsidRPr="00C76A7D">
        <w:rPr>
          <w:rFonts w:ascii="Calibri" w:hAnsi="Calibri" w:cs="Times New Roman"/>
          <w:i/>
          <w:iCs/>
          <w:noProof/>
        </w:rPr>
        <w:t>Radiology</w:t>
      </w:r>
      <w:r w:rsidRPr="00C76A7D">
        <w:rPr>
          <w:rFonts w:ascii="Calibri" w:hAnsi="Calibri" w:cs="Times New Roman"/>
          <w:noProof/>
        </w:rPr>
        <w:t>. 2017;285(2):389-400. doi:10.1148/radiol.2017161592</w:t>
      </w:r>
    </w:p>
    <w:p w14:paraId="31AD9C0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6. </w:t>
      </w:r>
      <w:r w:rsidRPr="00C76A7D">
        <w:rPr>
          <w:rFonts w:ascii="Calibri" w:hAnsi="Calibri" w:cs="Times New Roman"/>
          <w:noProof/>
        </w:rPr>
        <w:tab/>
        <w:t xml:space="preserve">Jochelson MS, Dershaw DD, Sung JS, et al. Bilateral contrast-enhanced dual-energy digital mammography: Feasibility and comparison with conventional digital mammography and MR imaging in women with known breast carcinoma. </w:t>
      </w:r>
      <w:r w:rsidRPr="00C76A7D">
        <w:rPr>
          <w:rFonts w:ascii="Calibri" w:hAnsi="Calibri" w:cs="Times New Roman"/>
          <w:i/>
          <w:iCs/>
          <w:noProof/>
        </w:rPr>
        <w:t>Radiology</w:t>
      </w:r>
      <w:r w:rsidRPr="00C76A7D">
        <w:rPr>
          <w:rFonts w:ascii="Calibri" w:hAnsi="Calibri" w:cs="Times New Roman"/>
          <w:noProof/>
        </w:rPr>
        <w:t>. 2013;266(3):743-751. doi:10.1148/radiol.12121084</w:t>
      </w:r>
    </w:p>
    <w:p w14:paraId="6C48B720"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7. </w:t>
      </w:r>
      <w:r w:rsidRPr="00C76A7D">
        <w:rPr>
          <w:rFonts w:ascii="Calibri" w:hAnsi="Calibri" w:cs="Times New Roman"/>
          <w:noProof/>
        </w:rPr>
        <w:tab/>
        <w:t>Sorin V, Yagil Y, Yosepovich A, et al. Contrast-Enhanced Spectral Mammography in Women With Intermediate Breast Cancer Risk and Dense Breasts. 2018;(November):1-8.</w:t>
      </w:r>
    </w:p>
    <w:p w14:paraId="3CA631F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8. </w:t>
      </w:r>
      <w:r w:rsidRPr="00C76A7D">
        <w:rPr>
          <w:rFonts w:ascii="Calibri" w:hAnsi="Calibri" w:cs="Times New Roman"/>
          <w:noProof/>
        </w:rPr>
        <w:tab/>
        <w:t xml:space="preserve">Sung JS, Lebron L, Keating D, et al. Performance of dual-energy contrast-enhanced digital mammography for screening women at increased risk of breast cancer. </w:t>
      </w:r>
      <w:r w:rsidRPr="00C76A7D">
        <w:rPr>
          <w:rFonts w:ascii="Calibri" w:hAnsi="Calibri" w:cs="Times New Roman"/>
          <w:i/>
          <w:iCs/>
          <w:noProof/>
        </w:rPr>
        <w:t>Radiology</w:t>
      </w:r>
      <w:r w:rsidRPr="00C76A7D">
        <w:rPr>
          <w:rFonts w:ascii="Calibri" w:hAnsi="Calibri" w:cs="Times New Roman"/>
          <w:noProof/>
        </w:rPr>
        <w:t>. 2019;293(1):81-88. doi:10.1148/radiol.2019182660</w:t>
      </w:r>
    </w:p>
    <w:p w14:paraId="4ED8E8B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89. </w:t>
      </w:r>
      <w:r w:rsidRPr="00C76A7D">
        <w:rPr>
          <w:rFonts w:ascii="Calibri" w:hAnsi="Calibri" w:cs="Times New Roman"/>
          <w:noProof/>
        </w:rPr>
        <w:tab/>
        <w:t xml:space="preserve">Jochelson MS, Pinker K, Dershaw DD, et al. Comparison of screening CEDM and MRI for women at increased risk for breast cancer: A pilot study. </w:t>
      </w:r>
      <w:r w:rsidRPr="00C76A7D">
        <w:rPr>
          <w:rFonts w:ascii="Calibri" w:hAnsi="Calibri" w:cs="Times New Roman"/>
          <w:i/>
          <w:iCs/>
          <w:noProof/>
        </w:rPr>
        <w:t>Eur J Radiol</w:t>
      </w:r>
      <w:r w:rsidRPr="00C76A7D">
        <w:rPr>
          <w:rFonts w:ascii="Calibri" w:hAnsi="Calibri" w:cs="Times New Roman"/>
          <w:noProof/>
        </w:rPr>
        <w:t>. 2017;97(February):37-43. doi:10.1016/j.ejrad.2017.10.001</w:t>
      </w:r>
    </w:p>
    <w:p w14:paraId="72648F9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0. </w:t>
      </w:r>
      <w:r w:rsidRPr="00C76A7D">
        <w:rPr>
          <w:rFonts w:ascii="Calibri" w:hAnsi="Calibri" w:cs="Times New Roman"/>
          <w:noProof/>
        </w:rPr>
        <w:tab/>
        <w:t xml:space="preserve">Sogani J, Morris EA, Kaplan JB, et al. Comparison of background parenchymal enhancement at contrast-enhanced spectral mammography and breast MR imaging. </w:t>
      </w:r>
      <w:r w:rsidRPr="00C76A7D">
        <w:rPr>
          <w:rFonts w:ascii="Calibri" w:hAnsi="Calibri" w:cs="Times New Roman"/>
          <w:i/>
          <w:iCs/>
          <w:noProof/>
        </w:rPr>
        <w:t>Radiology</w:t>
      </w:r>
      <w:r w:rsidRPr="00C76A7D">
        <w:rPr>
          <w:rFonts w:ascii="Calibri" w:hAnsi="Calibri" w:cs="Times New Roman"/>
          <w:noProof/>
        </w:rPr>
        <w:t>. 2017;282(1):63-73. doi:10.1148/radiol.2016160284</w:t>
      </w:r>
    </w:p>
    <w:p w14:paraId="16E58F4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1. </w:t>
      </w:r>
      <w:r w:rsidRPr="00C76A7D">
        <w:rPr>
          <w:rFonts w:ascii="Calibri" w:hAnsi="Calibri" w:cs="Times New Roman"/>
          <w:noProof/>
        </w:rPr>
        <w:tab/>
        <w:t xml:space="preserve">Phillips J, Miller MM, Mehta TS, et al. Contrast-enhanced spectral mammography (CESM) </w:t>
      </w:r>
      <w:r w:rsidRPr="00C76A7D">
        <w:rPr>
          <w:rFonts w:ascii="Calibri" w:hAnsi="Calibri" w:cs="Times New Roman"/>
          <w:noProof/>
        </w:rPr>
        <w:lastRenderedPageBreak/>
        <w:t xml:space="preserve">versus MRI in the high-risk screening setting: patient preferences and attitudes. </w:t>
      </w:r>
      <w:r w:rsidRPr="00C76A7D">
        <w:rPr>
          <w:rFonts w:ascii="Calibri" w:hAnsi="Calibri" w:cs="Times New Roman"/>
          <w:i/>
          <w:iCs/>
          <w:noProof/>
        </w:rPr>
        <w:t>Clin Imaging</w:t>
      </w:r>
      <w:r w:rsidRPr="00C76A7D">
        <w:rPr>
          <w:rFonts w:ascii="Calibri" w:hAnsi="Calibri" w:cs="Times New Roman"/>
          <w:noProof/>
        </w:rPr>
        <w:t>. 2017;42:193-197. doi:10.1016/j.clinimag.2016.12.011</w:t>
      </w:r>
    </w:p>
    <w:p w14:paraId="7FB5DD78"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2. </w:t>
      </w:r>
      <w:r w:rsidRPr="00C76A7D">
        <w:rPr>
          <w:rFonts w:ascii="Calibri" w:hAnsi="Calibri" w:cs="Times New Roman"/>
          <w:noProof/>
        </w:rPr>
        <w:tab/>
        <w:t xml:space="preserve">Houben IPL, Van de Voorde P, Jeukens CRLPN, et al. Contrast-enhanced spectral mammography as work-up tool in patients recalled from breast cancer screening has low risks and might hold clinical benefits. </w:t>
      </w:r>
      <w:r w:rsidRPr="00C76A7D">
        <w:rPr>
          <w:rFonts w:ascii="Calibri" w:hAnsi="Calibri" w:cs="Times New Roman"/>
          <w:i/>
          <w:iCs/>
          <w:noProof/>
        </w:rPr>
        <w:t>Eur J Radiol</w:t>
      </w:r>
      <w:r w:rsidRPr="00C76A7D">
        <w:rPr>
          <w:rFonts w:ascii="Calibri" w:hAnsi="Calibri" w:cs="Times New Roman"/>
          <w:noProof/>
        </w:rPr>
        <w:t>. 2017;94(July):31-37. doi:10.1016/j.ejrad.2017.07.004</w:t>
      </w:r>
    </w:p>
    <w:p w14:paraId="7EFE468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3. </w:t>
      </w:r>
      <w:r w:rsidRPr="00C76A7D">
        <w:rPr>
          <w:rFonts w:ascii="Calibri" w:hAnsi="Calibri" w:cs="Times New Roman"/>
          <w:noProof/>
        </w:rPr>
        <w:tab/>
        <w:t xml:space="preserve">Dromain C, Thibault F, Muller S, et al. Dual-energy contrast-enhanced digital mammography: Initial clinical results. </w:t>
      </w:r>
      <w:r w:rsidRPr="00C76A7D">
        <w:rPr>
          <w:rFonts w:ascii="Calibri" w:hAnsi="Calibri" w:cs="Times New Roman"/>
          <w:i/>
          <w:iCs/>
          <w:noProof/>
        </w:rPr>
        <w:t>Eur Radiol</w:t>
      </w:r>
      <w:r w:rsidRPr="00C76A7D">
        <w:rPr>
          <w:rFonts w:ascii="Calibri" w:hAnsi="Calibri" w:cs="Times New Roman"/>
          <w:noProof/>
        </w:rPr>
        <w:t>. 2011;21(3):565-574. doi:10.1007/s00330-010-1944-y</w:t>
      </w:r>
    </w:p>
    <w:p w14:paraId="7BE434F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4. </w:t>
      </w:r>
      <w:r w:rsidRPr="00C76A7D">
        <w:rPr>
          <w:rFonts w:ascii="Calibri" w:hAnsi="Calibri" w:cs="Times New Roman"/>
          <w:noProof/>
        </w:rPr>
        <w:tab/>
        <w:t xml:space="preserve">Cheung YC, Lin YC, Wan YL, et al. Diagnostic performance of dual-energy contrast-enhanced subtracted mammography in dense breasts compared to mammography alone: interobserver blind-reading analysis. </w:t>
      </w:r>
      <w:r w:rsidRPr="00C76A7D">
        <w:rPr>
          <w:rFonts w:ascii="Calibri" w:hAnsi="Calibri" w:cs="Times New Roman"/>
          <w:i/>
          <w:iCs/>
          <w:noProof/>
        </w:rPr>
        <w:t>Eur Radiol</w:t>
      </w:r>
      <w:r w:rsidRPr="00C76A7D">
        <w:rPr>
          <w:rFonts w:ascii="Calibri" w:hAnsi="Calibri" w:cs="Times New Roman"/>
          <w:noProof/>
        </w:rPr>
        <w:t>. 2014;24(10):2394-2403. doi:10.1007/s00330-014-3271-1</w:t>
      </w:r>
    </w:p>
    <w:p w14:paraId="7CD07058"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5. </w:t>
      </w:r>
      <w:r w:rsidRPr="00C76A7D">
        <w:rPr>
          <w:rFonts w:ascii="Calibri" w:hAnsi="Calibri" w:cs="Times New Roman"/>
          <w:noProof/>
        </w:rPr>
        <w:tab/>
        <w:t xml:space="preserve">Lobbes MBI, Lalji U, Houwers J, et al. Contrast-enhanced spectral mammography in patients referred from the breast cancer screening programme. </w:t>
      </w:r>
      <w:r w:rsidRPr="00C76A7D">
        <w:rPr>
          <w:rFonts w:ascii="Calibri" w:hAnsi="Calibri" w:cs="Times New Roman"/>
          <w:i/>
          <w:iCs/>
          <w:noProof/>
        </w:rPr>
        <w:t>Eur Radiol</w:t>
      </w:r>
      <w:r w:rsidRPr="00C76A7D">
        <w:rPr>
          <w:rFonts w:ascii="Calibri" w:hAnsi="Calibri" w:cs="Times New Roman"/>
          <w:noProof/>
        </w:rPr>
        <w:t>. 2014;24(7):1668-1676. doi:10.1007/s00330-014-3154-5</w:t>
      </w:r>
    </w:p>
    <w:p w14:paraId="6372DBF9"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6. </w:t>
      </w:r>
      <w:r w:rsidRPr="00C76A7D">
        <w:rPr>
          <w:rFonts w:ascii="Calibri" w:hAnsi="Calibri" w:cs="Times New Roman"/>
          <w:noProof/>
        </w:rPr>
        <w:tab/>
        <w:t xml:space="preserve">Lalji UC, Houben IPL, Prevos R, et al. Contrast-enhanced spectral mammography in recalls from the Dutch breast cancer screening program: validation of results in a large multireader, multicase study. </w:t>
      </w:r>
      <w:r w:rsidRPr="00C76A7D">
        <w:rPr>
          <w:rFonts w:ascii="Calibri" w:hAnsi="Calibri" w:cs="Times New Roman"/>
          <w:i/>
          <w:iCs/>
          <w:noProof/>
        </w:rPr>
        <w:t>Eur Radiol</w:t>
      </w:r>
      <w:r w:rsidRPr="00C76A7D">
        <w:rPr>
          <w:rFonts w:ascii="Calibri" w:hAnsi="Calibri" w:cs="Times New Roman"/>
          <w:noProof/>
        </w:rPr>
        <w:t>. 2016;26(12):4371-4379. doi:10.1007/s00330-016-4336-0</w:t>
      </w:r>
    </w:p>
    <w:p w14:paraId="486DD0F9"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7. </w:t>
      </w:r>
      <w:r w:rsidRPr="00C76A7D">
        <w:rPr>
          <w:rFonts w:ascii="Calibri" w:hAnsi="Calibri" w:cs="Times New Roman"/>
          <w:noProof/>
        </w:rPr>
        <w:tab/>
        <w:t xml:space="preserve">Chou CP, Lewin JM, Chiang CL, et al. Clinical evaluation of contrast-enhanced digital mammography and contrast enhanced tomosynthesis - Comparison to contrast-enhanced breast MRI. </w:t>
      </w:r>
      <w:r w:rsidRPr="00C76A7D">
        <w:rPr>
          <w:rFonts w:ascii="Calibri" w:hAnsi="Calibri" w:cs="Times New Roman"/>
          <w:i/>
          <w:iCs/>
          <w:noProof/>
        </w:rPr>
        <w:t>Eur J Radiol</w:t>
      </w:r>
      <w:r w:rsidRPr="00C76A7D">
        <w:rPr>
          <w:rFonts w:ascii="Calibri" w:hAnsi="Calibri" w:cs="Times New Roman"/>
          <w:noProof/>
        </w:rPr>
        <w:t>. 2015;84(12):2501-2508. doi:10.1016/j.ejrad.2015.09.019</w:t>
      </w:r>
    </w:p>
    <w:p w14:paraId="37F6C16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8. </w:t>
      </w:r>
      <w:r w:rsidRPr="00C76A7D">
        <w:rPr>
          <w:rFonts w:ascii="Calibri" w:hAnsi="Calibri" w:cs="Times New Roman"/>
          <w:noProof/>
        </w:rPr>
        <w:tab/>
        <w:t xml:space="preserve">Fallenberg EM, Schmitzberger FF, Amer H, et al. Contrast-enhanced spectral mammography vs. mammography and MRI – clinical performance in a multi-reader evaluation. </w:t>
      </w:r>
      <w:r w:rsidRPr="00C76A7D">
        <w:rPr>
          <w:rFonts w:ascii="Calibri" w:hAnsi="Calibri" w:cs="Times New Roman"/>
          <w:i/>
          <w:iCs/>
          <w:noProof/>
        </w:rPr>
        <w:t>Eur Radiol</w:t>
      </w:r>
      <w:r w:rsidRPr="00C76A7D">
        <w:rPr>
          <w:rFonts w:ascii="Calibri" w:hAnsi="Calibri" w:cs="Times New Roman"/>
          <w:noProof/>
        </w:rPr>
        <w:t>. 2017;27(7):2752-2764. doi:10.1007/s00330-016-4650-6</w:t>
      </w:r>
    </w:p>
    <w:p w14:paraId="1066DB00"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99. </w:t>
      </w:r>
      <w:r w:rsidRPr="00C76A7D">
        <w:rPr>
          <w:rFonts w:ascii="Calibri" w:hAnsi="Calibri" w:cs="Times New Roman"/>
          <w:noProof/>
        </w:rPr>
        <w:tab/>
        <w:t xml:space="preserve">Kim EY, Youn I, Lee KH, et al. Diagnostic value of contrast-enhanced digital mammography versus contrast-enhanced magnetic resonance imaging for the preoperative evaluation of breast cancer. </w:t>
      </w:r>
      <w:r w:rsidRPr="00C76A7D">
        <w:rPr>
          <w:rFonts w:ascii="Calibri" w:hAnsi="Calibri" w:cs="Times New Roman"/>
          <w:i/>
          <w:iCs/>
          <w:noProof/>
        </w:rPr>
        <w:t>J Breast Cancer</w:t>
      </w:r>
      <w:r w:rsidRPr="00C76A7D">
        <w:rPr>
          <w:rFonts w:ascii="Calibri" w:hAnsi="Calibri" w:cs="Times New Roman"/>
          <w:noProof/>
        </w:rPr>
        <w:t>. 2018;21(4):453-462. doi:10.4048/jbc.2018.21.e62</w:t>
      </w:r>
    </w:p>
    <w:p w14:paraId="54EC3A28"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lastRenderedPageBreak/>
        <w:t xml:space="preserve">100. </w:t>
      </w:r>
      <w:r w:rsidRPr="00C76A7D">
        <w:rPr>
          <w:rFonts w:ascii="Calibri" w:hAnsi="Calibri" w:cs="Times New Roman"/>
          <w:noProof/>
        </w:rPr>
        <w:tab/>
        <w:t xml:space="preserve">Plevritis SK, Kurian AW, Sigal BM, et al. Cost-effectiveness of screening BRCA1/2 mutation carriers with breast magnetic resonance imaging. </w:t>
      </w:r>
      <w:r w:rsidRPr="00C76A7D">
        <w:rPr>
          <w:rFonts w:ascii="Calibri" w:hAnsi="Calibri" w:cs="Times New Roman"/>
          <w:i/>
          <w:iCs/>
          <w:noProof/>
        </w:rPr>
        <w:t>J Am Med Assoc</w:t>
      </w:r>
      <w:r w:rsidRPr="00C76A7D">
        <w:rPr>
          <w:rFonts w:ascii="Calibri" w:hAnsi="Calibri" w:cs="Times New Roman"/>
          <w:noProof/>
        </w:rPr>
        <w:t>. 2006;295(20):2374-2384. doi:10.1001/jama.295.20.2374</w:t>
      </w:r>
    </w:p>
    <w:p w14:paraId="0580025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1. </w:t>
      </w:r>
      <w:r w:rsidRPr="00C76A7D">
        <w:rPr>
          <w:rFonts w:ascii="Calibri" w:hAnsi="Calibri" w:cs="Times New Roman"/>
          <w:noProof/>
        </w:rPr>
        <w:tab/>
        <w:t xml:space="preserve">Boyd NF, Huszti E, Melnichouk O, et al. Mammographic features associated with interval breast cancers in screening programs. </w:t>
      </w:r>
      <w:r w:rsidRPr="00C76A7D">
        <w:rPr>
          <w:rFonts w:ascii="Calibri" w:hAnsi="Calibri" w:cs="Times New Roman"/>
          <w:i/>
          <w:iCs/>
          <w:noProof/>
        </w:rPr>
        <w:t>Breast Cancer Res</w:t>
      </w:r>
      <w:r w:rsidRPr="00C76A7D">
        <w:rPr>
          <w:rFonts w:ascii="Calibri" w:hAnsi="Calibri" w:cs="Times New Roman"/>
          <w:noProof/>
        </w:rPr>
        <w:t>. 2014;16(1):417. doi:10.1186/s13058-014-0417-7</w:t>
      </w:r>
    </w:p>
    <w:p w14:paraId="1AE6E6CD"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2. </w:t>
      </w:r>
      <w:r w:rsidRPr="00C76A7D">
        <w:rPr>
          <w:rFonts w:ascii="Calibri" w:hAnsi="Calibri" w:cs="Times New Roman"/>
          <w:noProof/>
        </w:rPr>
        <w:tab/>
        <w:t xml:space="preserve">Kuhl CK, Schrading S, Strobel K, Schild HH, Hilgers RD, Bieling HB. Abbreviated breast Magnetic Resonance Imaging (MRI): First postcontrast subtracted images and maximum-intensity projection - A novel approach to breast cancer screening with MRI. </w:t>
      </w:r>
      <w:r w:rsidRPr="00C76A7D">
        <w:rPr>
          <w:rFonts w:ascii="Calibri" w:hAnsi="Calibri" w:cs="Times New Roman"/>
          <w:i/>
          <w:iCs/>
          <w:noProof/>
        </w:rPr>
        <w:t>J Clin Oncol</w:t>
      </w:r>
      <w:r w:rsidRPr="00C76A7D">
        <w:rPr>
          <w:rFonts w:ascii="Calibri" w:hAnsi="Calibri" w:cs="Times New Roman"/>
          <w:noProof/>
        </w:rPr>
        <w:t>. 2014;32(22):2304-2310. doi:10.1200/JCO.2013.52.5386</w:t>
      </w:r>
    </w:p>
    <w:p w14:paraId="2731117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3. </w:t>
      </w:r>
      <w:r w:rsidRPr="00C76A7D">
        <w:rPr>
          <w:rFonts w:ascii="Calibri" w:hAnsi="Calibri" w:cs="Times New Roman"/>
          <w:noProof/>
        </w:rPr>
        <w:tab/>
        <w:t xml:space="preserve">Baxter GC, Selamoglu A, Mackay JW, Bond S, Gray E, Gilbert FJ. A meta-analysis comparing the diagnostic performance of abbreviated MRI and a full diagnostic protocol in breast cancer. </w:t>
      </w:r>
      <w:r w:rsidRPr="00C76A7D">
        <w:rPr>
          <w:rFonts w:ascii="Calibri" w:hAnsi="Calibri" w:cs="Times New Roman"/>
          <w:i/>
          <w:iCs/>
          <w:noProof/>
        </w:rPr>
        <w:t>Clin Radiol</w:t>
      </w:r>
      <w:r w:rsidRPr="00C76A7D">
        <w:rPr>
          <w:rFonts w:ascii="Calibri" w:hAnsi="Calibri" w:cs="Times New Roman"/>
          <w:noProof/>
        </w:rPr>
        <w:t>. October 2020. doi:10.1016/j.crad.2020.08.036</w:t>
      </w:r>
    </w:p>
    <w:p w14:paraId="20784858"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4. </w:t>
      </w:r>
      <w:r w:rsidRPr="00C76A7D">
        <w:rPr>
          <w:rFonts w:ascii="Calibri" w:hAnsi="Calibri" w:cs="Times New Roman"/>
          <w:noProof/>
        </w:rPr>
        <w:tab/>
        <w:t xml:space="preserve">Panigrahi B, Mullen L, Falomo E, Panigrahi B, Harvey S. An Abbreviated Protocol for High-risk Screening Breast Magnetic Resonance Imaging. </w:t>
      </w:r>
      <w:r w:rsidRPr="00C76A7D">
        <w:rPr>
          <w:rFonts w:ascii="Calibri" w:hAnsi="Calibri" w:cs="Times New Roman"/>
          <w:i/>
          <w:iCs/>
          <w:noProof/>
        </w:rPr>
        <w:t>Acad Radiol</w:t>
      </w:r>
      <w:r w:rsidRPr="00C76A7D">
        <w:rPr>
          <w:rFonts w:ascii="Calibri" w:hAnsi="Calibri" w:cs="Times New Roman"/>
          <w:noProof/>
        </w:rPr>
        <w:t>. 2017;24(9):1132-1138. doi:10.1016/j.acra.2017.03.014</w:t>
      </w:r>
    </w:p>
    <w:p w14:paraId="417C1556"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5. </w:t>
      </w:r>
      <w:r w:rsidRPr="00C76A7D">
        <w:rPr>
          <w:rFonts w:ascii="Calibri" w:hAnsi="Calibri" w:cs="Times New Roman"/>
          <w:noProof/>
        </w:rPr>
        <w:tab/>
        <w:t xml:space="preserve">Dialani V, Tseng I, Slanetz PJ, et al. Potential role of abbreviated MRI for breast cancer screening in an academic medical center. </w:t>
      </w:r>
      <w:r w:rsidRPr="00C76A7D">
        <w:rPr>
          <w:rFonts w:ascii="Calibri" w:hAnsi="Calibri" w:cs="Times New Roman"/>
          <w:i/>
          <w:iCs/>
          <w:noProof/>
        </w:rPr>
        <w:t>Breast J</w:t>
      </w:r>
      <w:r w:rsidRPr="00C76A7D">
        <w:rPr>
          <w:rFonts w:ascii="Calibri" w:hAnsi="Calibri" w:cs="Times New Roman"/>
          <w:noProof/>
        </w:rPr>
        <w:t>. 2019;25(4):604-611. doi:10.1111/tbj.13297</w:t>
      </w:r>
    </w:p>
    <w:p w14:paraId="504B550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6. </w:t>
      </w:r>
      <w:r w:rsidRPr="00C76A7D">
        <w:rPr>
          <w:rFonts w:ascii="Calibri" w:hAnsi="Calibri" w:cs="Times New Roman"/>
          <w:noProof/>
        </w:rPr>
        <w:tab/>
        <w:t xml:space="preserve">Harvey SC, Di Carlo PA, Lee B, Obadina E, Sippo D, Mullen L. An Abbreviated Protocol for High-Risk Screening Breast MRI Saves Time and Resources. </w:t>
      </w:r>
      <w:r w:rsidRPr="00C76A7D">
        <w:rPr>
          <w:rFonts w:ascii="Calibri" w:hAnsi="Calibri" w:cs="Times New Roman"/>
          <w:i/>
          <w:iCs/>
          <w:noProof/>
        </w:rPr>
        <w:t>J Am Coll Radiol</w:t>
      </w:r>
      <w:r w:rsidRPr="00C76A7D">
        <w:rPr>
          <w:rFonts w:ascii="Calibri" w:hAnsi="Calibri" w:cs="Times New Roman"/>
          <w:noProof/>
        </w:rPr>
        <w:t>. 2016;13(11):R74-R80. doi:10.1016/j.jacr.2016.09.031</w:t>
      </w:r>
    </w:p>
    <w:p w14:paraId="75094CF2"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7. </w:t>
      </w:r>
      <w:r w:rsidRPr="00C76A7D">
        <w:rPr>
          <w:rFonts w:ascii="Calibri" w:hAnsi="Calibri" w:cs="Times New Roman"/>
          <w:noProof/>
        </w:rPr>
        <w:tab/>
        <w:t xml:space="preserve">Lee JM, Ichikawa L, Valencia E, et al. Performance Benchmarks for Screening Breast MR Imaging in Community Practice. </w:t>
      </w:r>
      <w:r w:rsidRPr="00C76A7D">
        <w:rPr>
          <w:rFonts w:ascii="Calibri" w:hAnsi="Calibri" w:cs="Times New Roman"/>
          <w:i/>
          <w:iCs/>
          <w:noProof/>
        </w:rPr>
        <w:t>Radiology</w:t>
      </w:r>
      <w:r w:rsidRPr="00C76A7D">
        <w:rPr>
          <w:rFonts w:ascii="Calibri" w:hAnsi="Calibri" w:cs="Times New Roman"/>
          <w:noProof/>
        </w:rPr>
        <w:t>. 2017;285(1):44-52. doi:10.1148/radiol.2017162033</w:t>
      </w:r>
    </w:p>
    <w:p w14:paraId="00D9DF99"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8. </w:t>
      </w:r>
      <w:r w:rsidRPr="00C76A7D">
        <w:rPr>
          <w:rFonts w:ascii="Calibri" w:hAnsi="Calibri" w:cs="Times New Roman"/>
          <w:noProof/>
        </w:rPr>
        <w:tab/>
        <w:t xml:space="preserve">Strigel RM, Rollenhagen J, Burnside ES, et al. Screening Breast MRI Outcomes in Routine </w:t>
      </w:r>
      <w:r w:rsidRPr="00C76A7D">
        <w:rPr>
          <w:rFonts w:ascii="Calibri" w:hAnsi="Calibri" w:cs="Times New Roman"/>
          <w:noProof/>
        </w:rPr>
        <w:lastRenderedPageBreak/>
        <w:t xml:space="preserve">Clinical Practice: Comparison to BI-RADS Benchmarks. </w:t>
      </w:r>
      <w:r w:rsidRPr="00C76A7D">
        <w:rPr>
          <w:rFonts w:ascii="Calibri" w:hAnsi="Calibri" w:cs="Times New Roman"/>
          <w:i/>
          <w:iCs/>
          <w:noProof/>
        </w:rPr>
        <w:t>Acad Radiol</w:t>
      </w:r>
      <w:r w:rsidRPr="00C76A7D">
        <w:rPr>
          <w:rFonts w:ascii="Calibri" w:hAnsi="Calibri" w:cs="Times New Roman"/>
          <w:noProof/>
        </w:rPr>
        <w:t>. 2017;24(4):411-417. doi:10.1016/j.acra.2016.10.014</w:t>
      </w:r>
    </w:p>
    <w:p w14:paraId="4163917A"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09. </w:t>
      </w:r>
      <w:r w:rsidRPr="00C76A7D">
        <w:rPr>
          <w:rFonts w:ascii="Calibri" w:hAnsi="Calibri" w:cs="Times New Roman"/>
          <w:noProof/>
        </w:rPr>
        <w:tab/>
        <w:t xml:space="preserve">Comstock CE, Gatsonis C, Newstead GM, et al. Comparison of Abbreviated Breast MRI vs Digital Breast Tomosynthesis for Breast Cancer Detection Among Women With Dense Breasts Undergoing Screening. </w:t>
      </w:r>
      <w:r w:rsidRPr="00C76A7D">
        <w:rPr>
          <w:rFonts w:ascii="Calibri" w:hAnsi="Calibri" w:cs="Times New Roman"/>
          <w:i/>
          <w:iCs/>
          <w:noProof/>
        </w:rPr>
        <w:t>JAMA</w:t>
      </w:r>
      <w:r w:rsidRPr="00C76A7D">
        <w:rPr>
          <w:rFonts w:ascii="Calibri" w:hAnsi="Calibri" w:cs="Times New Roman"/>
          <w:noProof/>
        </w:rPr>
        <w:t>. 2020;323(8):746. doi:10.1001/jama.2020.0572</w:t>
      </w:r>
    </w:p>
    <w:p w14:paraId="23D0C532"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0. </w:t>
      </w:r>
      <w:r w:rsidRPr="00C76A7D">
        <w:rPr>
          <w:rFonts w:ascii="Calibri" w:hAnsi="Calibri" w:cs="Times New Roman"/>
          <w:noProof/>
        </w:rPr>
        <w:tab/>
        <w:t xml:space="preserve">Weinstein SP, Korhonen K, Cirelli C, et al. Abbreviated Breast Magnetic Resonance Imaging for Supplemental Screening of Women With Dense Breasts and Average Risk. </w:t>
      </w:r>
      <w:r w:rsidRPr="00C76A7D">
        <w:rPr>
          <w:rFonts w:ascii="Calibri" w:hAnsi="Calibri" w:cs="Times New Roman"/>
          <w:i/>
          <w:iCs/>
          <w:noProof/>
        </w:rPr>
        <w:t>J Clin Oncol</w:t>
      </w:r>
      <w:r w:rsidRPr="00C76A7D">
        <w:rPr>
          <w:rFonts w:ascii="Calibri" w:hAnsi="Calibri" w:cs="Times New Roman"/>
          <w:noProof/>
        </w:rPr>
        <w:t>. September 2020:JCO.19.02198. doi:10.1200/jco.19.02198</w:t>
      </w:r>
    </w:p>
    <w:p w14:paraId="1B29E63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1. </w:t>
      </w:r>
      <w:r w:rsidRPr="00C76A7D">
        <w:rPr>
          <w:rFonts w:ascii="Calibri" w:hAnsi="Calibri" w:cs="Times New Roman"/>
          <w:noProof/>
        </w:rPr>
        <w:tab/>
        <w:t xml:space="preserve">Bakker MF, de Lange S V., Pijnappel RM, et al. Supplemental MRI Screening for Women with Extremely Dense Breast Tissue. </w:t>
      </w:r>
      <w:r w:rsidRPr="00C76A7D">
        <w:rPr>
          <w:rFonts w:ascii="Calibri" w:hAnsi="Calibri" w:cs="Times New Roman"/>
          <w:i/>
          <w:iCs/>
          <w:noProof/>
        </w:rPr>
        <w:t>N Engl J Med</w:t>
      </w:r>
      <w:r w:rsidRPr="00C76A7D">
        <w:rPr>
          <w:rFonts w:ascii="Calibri" w:hAnsi="Calibri" w:cs="Times New Roman"/>
          <w:noProof/>
        </w:rPr>
        <w:t>. 2019;381(22):2091-2102. doi:10.1056/NEJMoa1903986</w:t>
      </w:r>
    </w:p>
    <w:p w14:paraId="317241D2"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2. </w:t>
      </w:r>
      <w:r w:rsidRPr="00C76A7D">
        <w:rPr>
          <w:rFonts w:ascii="Calibri" w:hAnsi="Calibri" w:cs="Times New Roman"/>
          <w:noProof/>
        </w:rPr>
        <w:tab/>
        <w:t xml:space="preserve">McDonald JS, Hunt CH, Kolbe AB, et al. Acute Adverse Events Following Gadolinium-based Contrast Agent Administration: A Single-Center Retrospective Study of 281 945 Injections. </w:t>
      </w:r>
      <w:r w:rsidRPr="00C76A7D">
        <w:rPr>
          <w:rFonts w:ascii="Calibri" w:hAnsi="Calibri" w:cs="Times New Roman"/>
          <w:i/>
          <w:iCs/>
          <w:noProof/>
        </w:rPr>
        <w:t>Radiology</w:t>
      </w:r>
      <w:r w:rsidRPr="00C76A7D">
        <w:rPr>
          <w:rFonts w:ascii="Calibri" w:hAnsi="Calibri" w:cs="Times New Roman"/>
          <w:noProof/>
        </w:rPr>
        <w:t>. 2019;292(3):620-627. doi:10.1148/radiol.2019182834</w:t>
      </w:r>
    </w:p>
    <w:p w14:paraId="0753EDB5"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3. </w:t>
      </w:r>
      <w:r w:rsidRPr="00C76A7D">
        <w:rPr>
          <w:rFonts w:ascii="Calibri" w:hAnsi="Calibri" w:cs="Times New Roman"/>
          <w:noProof/>
        </w:rPr>
        <w:tab/>
        <w:t xml:space="preserve">Kanda T, Ishii K, Kawaguchi H, Kitajima K, Takenaka D. High signal intensity in the dentate nucleus and globus pallidus on unenhanced T1-weighted MR images: Relationship with increasing cumulative dose of a gadoliniumbased contrast material. </w:t>
      </w:r>
      <w:r w:rsidRPr="00C76A7D">
        <w:rPr>
          <w:rFonts w:ascii="Calibri" w:hAnsi="Calibri" w:cs="Times New Roman"/>
          <w:i/>
          <w:iCs/>
          <w:noProof/>
        </w:rPr>
        <w:t>Radiology</w:t>
      </w:r>
      <w:r w:rsidRPr="00C76A7D">
        <w:rPr>
          <w:rFonts w:ascii="Calibri" w:hAnsi="Calibri" w:cs="Times New Roman"/>
          <w:noProof/>
        </w:rPr>
        <w:t>. 2014;270(3):834-841. doi:10.1148/radiol.13131669</w:t>
      </w:r>
    </w:p>
    <w:p w14:paraId="39D2F91E"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4. </w:t>
      </w:r>
      <w:r w:rsidRPr="00C76A7D">
        <w:rPr>
          <w:rFonts w:ascii="Calibri" w:hAnsi="Calibri" w:cs="Times New Roman"/>
          <w:noProof/>
        </w:rPr>
        <w:tab/>
        <w:t xml:space="preserve">Baxter GC, Graves MJ, Gilbert FJ, Patterson AJ. A Meta-analysis of the Diagnostic Performance of Diffusion MRI for Breast Lesion Characterization. </w:t>
      </w:r>
      <w:r w:rsidRPr="00C76A7D">
        <w:rPr>
          <w:rFonts w:ascii="Calibri" w:hAnsi="Calibri" w:cs="Times New Roman"/>
          <w:i/>
          <w:iCs/>
          <w:noProof/>
        </w:rPr>
        <w:t>Radiology</w:t>
      </w:r>
      <w:r w:rsidRPr="00C76A7D">
        <w:rPr>
          <w:rFonts w:ascii="Calibri" w:hAnsi="Calibri" w:cs="Times New Roman"/>
          <w:noProof/>
        </w:rPr>
        <w:t>. 2019;291(3):632-641. doi:10.1148/radiol.2019182510</w:t>
      </w:r>
    </w:p>
    <w:p w14:paraId="6DABCED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5. </w:t>
      </w:r>
      <w:r w:rsidRPr="00C76A7D">
        <w:rPr>
          <w:rFonts w:ascii="Calibri" w:hAnsi="Calibri" w:cs="Times New Roman"/>
          <w:noProof/>
        </w:rPr>
        <w:tab/>
        <w:t xml:space="preserve">Bickelhaupt S, Laun FB, Tesdorff J, et al. Fast and noninvasive characterization of suspicious lesions detected at breast cancer X-ray screening: Capability of diffusion-weighted MR imaging with MIPs. </w:t>
      </w:r>
      <w:r w:rsidRPr="00C76A7D">
        <w:rPr>
          <w:rFonts w:ascii="Calibri" w:hAnsi="Calibri" w:cs="Times New Roman"/>
          <w:i/>
          <w:iCs/>
          <w:noProof/>
        </w:rPr>
        <w:t>Radiology</w:t>
      </w:r>
      <w:r w:rsidRPr="00C76A7D">
        <w:rPr>
          <w:rFonts w:ascii="Calibri" w:hAnsi="Calibri" w:cs="Times New Roman"/>
          <w:noProof/>
        </w:rPr>
        <w:t>. 2016;278(3):689-697. doi:10.1148/radiol.2015150425</w:t>
      </w:r>
    </w:p>
    <w:p w14:paraId="732BBB6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6. </w:t>
      </w:r>
      <w:r w:rsidRPr="00C76A7D">
        <w:rPr>
          <w:rFonts w:ascii="Calibri" w:hAnsi="Calibri" w:cs="Times New Roman"/>
          <w:noProof/>
        </w:rPr>
        <w:tab/>
        <w:t xml:space="preserve">O’Connor MK. Molecular breast imaging: an emerging modality for breast cancer screening. </w:t>
      </w:r>
      <w:r w:rsidRPr="00C76A7D">
        <w:rPr>
          <w:rFonts w:ascii="Calibri" w:hAnsi="Calibri" w:cs="Times New Roman"/>
          <w:i/>
          <w:iCs/>
          <w:noProof/>
        </w:rPr>
        <w:t>Breast Cancer Manag</w:t>
      </w:r>
      <w:r w:rsidRPr="00C76A7D">
        <w:rPr>
          <w:rFonts w:ascii="Calibri" w:hAnsi="Calibri" w:cs="Times New Roman"/>
          <w:noProof/>
        </w:rPr>
        <w:t>. 2015;4(1):33-40. doi:10.2217/bmt.14.49</w:t>
      </w:r>
    </w:p>
    <w:p w14:paraId="6FC0D3B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lastRenderedPageBreak/>
        <w:t xml:space="preserve">117. </w:t>
      </w:r>
      <w:r w:rsidRPr="00C76A7D">
        <w:rPr>
          <w:rFonts w:ascii="Calibri" w:hAnsi="Calibri" w:cs="Times New Roman"/>
          <w:noProof/>
        </w:rPr>
        <w:tab/>
        <w:t xml:space="preserve">Zhang XH, Xiao C. Diagnostic Value of Nineteen Different Imaging Methods for Patients with Breast Cancer: A Network Meta-Analysis. </w:t>
      </w:r>
      <w:r w:rsidRPr="00C76A7D">
        <w:rPr>
          <w:rFonts w:ascii="Calibri" w:hAnsi="Calibri" w:cs="Times New Roman"/>
          <w:i/>
          <w:iCs/>
          <w:noProof/>
        </w:rPr>
        <w:t>Cell Physiol Biochem</w:t>
      </w:r>
      <w:r w:rsidRPr="00C76A7D">
        <w:rPr>
          <w:rFonts w:ascii="Calibri" w:hAnsi="Calibri" w:cs="Times New Roman"/>
          <w:noProof/>
        </w:rPr>
        <w:t>. 2018;46(5):2041-2055. doi:10.1159/000489443</w:t>
      </w:r>
    </w:p>
    <w:p w14:paraId="53867B4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8. </w:t>
      </w:r>
      <w:r w:rsidRPr="00C76A7D">
        <w:rPr>
          <w:rFonts w:ascii="Calibri" w:hAnsi="Calibri" w:cs="Times New Roman"/>
          <w:noProof/>
        </w:rPr>
        <w:tab/>
        <w:t xml:space="preserve">Ozülker T, Ozülker F, Ozpaçaci T, Bender O, Değirmenci H. The efficacy of (99m)Tc-MIBI scintimammography in the evaluation of breast lesions and axillary involvement: a comparison with X-rays mammography, ultrasonography and magnetic resonance imaging. </w:t>
      </w:r>
      <w:r w:rsidRPr="00C76A7D">
        <w:rPr>
          <w:rFonts w:ascii="Calibri" w:hAnsi="Calibri" w:cs="Times New Roman"/>
          <w:i/>
          <w:iCs/>
          <w:noProof/>
        </w:rPr>
        <w:t>Hell J Nucl Med</w:t>
      </w:r>
      <w:r w:rsidRPr="00C76A7D">
        <w:rPr>
          <w:rFonts w:ascii="Calibri" w:hAnsi="Calibri" w:cs="Times New Roman"/>
          <w:noProof/>
        </w:rPr>
        <w:t>. 2010;13(2):144—149. http://europepmc.org/abstract/MED/20808988.</w:t>
      </w:r>
    </w:p>
    <w:p w14:paraId="6934395E"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19. </w:t>
      </w:r>
      <w:r w:rsidRPr="00C76A7D">
        <w:rPr>
          <w:rFonts w:ascii="Calibri" w:hAnsi="Calibri" w:cs="Times New Roman"/>
          <w:noProof/>
        </w:rPr>
        <w:tab/>
        <w:t xml:space="preserve">Khalkhali I, Mena I, Diggles L. Nuclear Medicine Review article of breast cancer : a new role of prone scintimammography. </w:t>
      </w:r>
      <w:r w:rsidRPr="00C76A7D">
        <w:rPr>
          <w:rFonts w:ascii="Calibri" w:hAnsi="Calibri" w:cs="Times New Roman"/>
          <w:i/>
          <w:iCs/>
          <w:noProof/>
        </w:rPr>
        <w:t>Eur J Nucl Med</w:t>
      </w:r>
      <w:r w:rsidRPr="00C76A7D">
        <w:rPr>
          <w:rFonts w:ascii="Calibri" w:hAnsi="Calibri" w:cs="Times New Roman"/>
          <w:noProof/>
        </w:rPr>
        <w:t>. 1994;21(4):357-362.</w:t>
      </w:r>
    </w:p>
    <w:p w14:paraId="1389BE8B"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0. </w:t>
      </w:r>
      <w:r w:rsidRPr="00C76A7D">
        <w:rPr>
          <w:rFonts w:ascii="Calibri" w:hAnsi="Calibri" w:cs="Times New Roman"/>
          <w:noProof/>
        </w:rPr>
        <w:tab/>
        <w:t xml:space="preserve">Novikov SN, Krzhivitskii PI, Kanaev SV, et al. Axillary lymph node staging in breast cancer: clinical value of single photon emission computed tomography-computed tomography (SPECT-CT) with 99mTc-methoxyisobutylisonitrile. </w:t>
      </w:r>
      <w:r w:rsidRPr="00C76A7D">
        <w:rPr>
          <w:rFonts w:ascii="Calibri" w:hAnsi="Calibri" w:cs="Times New Roman"/>
          <w:i/>
          <w:iCs/>
          <w:noProof/>
        </w:rPr>
        <w:t>Ann Nucl Med</w:t>
      </w:r>
      <w:r w:rsidRPr="00C76A7D">
        <w:rPr>
          <w:rFonts w:ascii="Calibri" w:hAnsi="Calibri" w:cs="Times New Roman"/>
          <w:noProof/>
        </w:rPr>
        <w:t>. 2014;29(2):177-183. doi:10.1007/s12149-014-0926-6</w:t>
      </w:r>
    </w:p>
    <w:p w14:paraId="265F837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1. </w:t>
      </w:r>
      <w:r w:rsidRPr="00C76A7D">
        <w:rPr>
          <w:rFonts w:ascii="Calibri" w:hAnsi="Calibri" w:cs="Times New Roman"/>
          <w:noProof/>
        </w:rPr>
        <w:tab/>
        <w:t xml:space="preserve">Rhodes DJ, Hruska CB, Phillips SW, Whaley DH, O’Connor MK. Dedicated dual-head gamma imaging for breast cancer screening in women with mammographically dense breasts. </w:t>
      </w:r>
      <w:r w:rsidRPr="00C76A7D">
        <w:rPr>
          <w:rFonts w:ascii="Calibri" w:hAnsi="Calibri" w:cs="Times New Roman"/>
          <w:i/>
          <w:iCs/>
          <w:noProof/>
        </w:rPr>
        <w:t>Radiollogy</w:t>
      </w:r>
      <w:r w:rsidRPr="00C76A7D">
        <w:rPr>
          <w:rFonts w:ascii="Calibri" w:hAnsi="Calibri" w:cs="Times New Roman"/>
          <w:noProof/>
        </w:rPr>
        <w:t>. 2011;258(1):106-118. doi: 10.1148/radiol.10100625.</w:t>
      </w:r>
    </w:p>
    <w:p w14:paraId="3943ED3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2. </w:t>
      </w:r>
      <w:r w:rsidRPr="00C76A7D">
        <w:rPr>
          <w:rFonts w:ascii="Calibri" w:hAnsi="Calibri" w:cs="Times New Roman"/>
          <w:noProof/>
        </w:rPr>
        <w:tab/>
        <w:t xml:space="preserve">Hruska CB, Weinmann AL, O’Connor MK. Proof of concept for low-dose molecular breast imaging with a dual-head CZT gamma camera. Part I. Evaluation in phantoms. </w:t>
      </w:r>
      <w:r w:rsidRPr="00C76A7D">
        <w:rPr>
          <w:rFonts w:ascii="Calibri" w:hAnsi="Calibri" w:cs="Times New Roman"/>
          <w:i/>
          <w:iCs/>
          <w:noProof/>
        </w:rPr>
        <w:t>Med Phys</w:t>
      </w:r>
      <w:r w:rsidRPr="00C76A7D">
        <w:rPr>
          <w:rFonts w:ascii="Calibri" w:hAnsi="Calibri" w:cs="Times New Roman"/>
          <w:noProof/>
        </w:rPr>
        <w:t>. 2012;39(6):3466-3475. doi:10.1118/1.4718665</w:t>
      </w:r>
    </w:p>
    <w:p w14:paraId="7DF0F1AE"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3. </w:t>
      </w:r>
      <w:r w:rsidRPr="00C76A7D">
        <w:rPr>
          <w:rFonts w:ascii="Calibri" w:hAnsi="Calibri" w:cs="Times New Roman"/>
          <w:noProof/>
        </w:rPr>
        <w:tab/>
        <w:t xml:space="preserve">Tao AT, Hruska CB, Conners AL, et al. Dose reduction in molecular breast imaging with a new image-processing algorithm. </w:t>
      </w:r>
      <w:r w:rsidRPr="00C76A7D">
        <w:rPr>
          <w:rFonts w:ascii="Calibri" w:hAnsi="Calibri" w:cs="Times New Roman"/>
          <w:i/>
          <w:iCs/>
          <w:noProof/>
        </w:rPr>
        <w:t>Am J Roentgenol</w:t>
      </w:r>
      <w:r w:rsidRPr="00C76A7D">
        <w:rPr>
          <w:rFonts w:ascii="Calibri" w:hAnsi="Calibri" w:cs="Times New Roman"/>
          <w:noProof/>
        </w:rPr>
        <w:t>. 2020;214(1):185-193. doi:10.2214/AJR.19.21582</w:t>
      </w:r>
    </w:p>
    <w:p w14:paraId="1F74AD1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4. </w:t>
      </w:r>
      <w:r w:rsidRPr="00C76A7D">
        <w:rPr>
          <w:rFonts w:ascii="Calibri" w:hAnsi="Calibri" w:cs="Times New Roman"/>
          <w:noProof/>
        </w:rPr>
        <w:tab/>
        <w:t xml:space="preserve">Piwnica-Worms D, Chiu ML, Budding M, Kronauge JF, Kramer RA, Croop JM. Functional Imaging of Multidrug-resistant P-Glycoprotein with an Organotechnetium Complex. </w:t>
      </w:r>
      <w:r w:rsidRPr="00C76A7D">
        <w:rPr>
          <w:rFonts w:ascii="Calibri" w:hAnsi="Calibri" w:cs="Times New Roman"/>
          <w:i/>
          <w:iCs/>
          <w:noProof/>
        </w:rPr>
        <w:t>Cancer Res</w:t>
      </w:r>
      <w:r w:rsidRPr="00C76A7D">
        <w:rPr>
          <w:rFonts w:ascii="Calibri" w:hAnsi="Calibri" w:cs="Times New Roman"/>
          <w:noProof/>
        </w:rPr>
        <w:t>. 1993;53(5).</w:t>
      </w:r>
    </w:p>
    <w:p w14:paraId="5A209E5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5. </w:t>
      </w:r>
      <w:r w:rsidRPr="00C76A7D">
        <w:rPr>
          <w:rFonts w:ascii="Calibri" w:hAnsi="Calibri" w:cs="Times New Roman"/>
          <w:noProof/>
        </w:rPr>
        <w:tab/>
        <w:t xml:space="preserve">Del Vecchio S, Zannetti A, Aloj L, Caracò C, Ciarmiello A, Salvatore M. Inhibition of early </w:t>
      </w:r>
      <w:r w:rsidRPr="00C76A7D">
        <w:rPr>
          <w:rFonts w:ascii="Calibri" w:hAnsi="Calibri" w:cs="Times New Roman"/>
          <w:noProof/>
        </w:rPr>
        <w:lastRenderedPageBreak/>
        <w:t xml:space="preserve">99mTc-MIBI uptake by Bcl-2 anti-apoptotic protein overexpression in untreated breast carcinoma. </w:t>
      </w:r>
      <w:r w:rsidRPr="00C76A7D">
        <w:rPr>
          <w:rFonts w:ascii="Calibri" w:hAnsi="Calibri" w:cs="Times New Roman"/>
          <w:i/>
          <w:iCs/>
          <w:noProof/>
        </w:rPr>
        <w:t>Eur J Nucl Med Mol Imaging</w:t>
      </w:r>
      <w:r w:rsidRPr="00C76A7D">
        <w:rPr>
          <w:rFonts w:ascii="Calibri" w:hAnsi="Calibri" w:cs="Times New Roman"/>
          <w:noProof/>
        </w:rPr>
        <w:t>. 2003;30(6):879-887. doi:10.1007/s00259-003-1161-x</w:t>
      </w:r>
    </w:p>
    <w:p w14:paraId="3066A9A0"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6. </w:t>
      </w:r>
      <w:r w:rsidRPr="00C76A7D">
        <w:rPr>
          <w:rFonts w:ascii="Calibri" w:hAnsi="Calibri" w:cs="Times New Roman"/>
          <w:noProof/>
        </w:rPr>
        <w:tab/>
        <w:t xml:space="preserve">Guo C, Zhang C, Liu J, Tong L, Huang G. Is Tc-99m sestamibi scintimammography useful in the prediction of neoadjuvant chemotherapy responses in breast cancer? A systematic review and meta-analysis. </w:t>
      </w:r>
      <w:r w:rsidRPr="00C76A7D">
        <w:rPr>
          <w:rFonts w:ascii="Calibri" w:hAnsi="Calibri" w:cs="Times New Roman"/>
          <w:i/>
          <w:iCs/>
          <w:noProof/>
        </w:rPr>
        <w:t>Nucl Med Commun</w:t>
      </w:r>
      <w:r w:rsidRPr="00C76A7D">
        <w:rPr>
          <w:rFonts w:ascii="Calibri" w:hAnsi="Calibri" w:cs="Times New Roman"/>
          <w:noProof/>
        </w:rPr>
        <w:t>. 2016;37(7):675-688. doi:10.1097/MNM.0000000000000502</w:t>
      </w:r>
    </w:p>
    <w:p w14:paraId="6D861FEF"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7. </w:t>
      </w:r>
      <w:r w:rsidRPr="00C76A7D">
        <w:rPr>
          <w:rFonts w:ascii="Calibri" w:hAnsi="Calibri" w:cs="Times New Roman"/>
          <w:noProof/>
        </w:rPr>
        <w:tab/>
        <w:t xml:space="preserve">Aloj L, Zannetti A, Caracó C, Del Vecchio S, Salvatore M. Bcl-2 overexpression prevents 99mTc-MIBI uptake in breast cancer cell lines. </w:t>
      </w:r>
      <w:r w:rsidRPr="00C76A7D">
        <w:rPr>
          <w:rFonts w:ascii="Calibri" w:hAnsi="Calibri" w:cs="Times New Roman"/>
          <w:i/>
          <w:iCs/>
          <w:noProof/>
        </w:rPr>
        <w:t>Eur J Nucl Med Mol Imaging</w:t>
      </w:r>
      <w:r w:rsidRPr="00C76A7D">
        <w:rPr>
          <w:rFonts w:ascii="Calibri" w:hAnsi="Calibri" w:cs="Times New Roman"/>
          <w:noProof/>
        </w:rPr>
        <w:t>. 2004;31(4):521-527. doi:10.1007/s00259-003-1381-0</w:t>
      </w:r>
    </w:p>
    <w:p w14:paraId="4D841899"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8. </w:t>
      </w:r>
      <w:r w:rsidRPr="00C76A7D">
        <w:rPr>
          <w:rFonts w:ascii="Calibri" w:hAnsi="Calibri" w:cs="Times New Roman"/>
          <w:noProof/>
        </w:rPr>
        <w:tab/>
        <w:t>Easton DF, Pharoah PDP, Antoniou AC, Tischkowitz M, Tavtigian S V., Nathanson KL. Gene-Panel Sequencing and the Prediction of Breast-Cancer Risk. 2015;372:2243-2257.</w:t>
      </w:r>
    </w:p>
    <w:p w14:paraId="5FB07A53"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29. </w:t>
      </w:r>
      <w:r w:rsidRPr="00C76A7D">
        <w:rPr>
          <w:rFonts w:ascii="Calibri" w:hAnsi="Calibri" w:cs="Times New Roman"/>
          <w:noProof/>
        </w:rPr>
        <w:tab/>
        <w:t xml:space="preserve">Tice JA, Cummings SR, Smith-Bindman R, Ichikawa L, Barlow WE, Kerlikowske K. Using clinical factors and mammographic breast density to estimate breast cancer risk: Development and validation of a new predictive model. </w:t>
      </w:r>
      <w:r w:rsidRPr="00C76A7D">
        <w:rPr>
          <w:rFonts w:ascii="Calibri" w:hAnsi="Calibri" w:cs="Times New Roman"/>
          <w:i/>
          <w:iCs/>
          <w:noProof/>
        </w:rPr>
        <w:t>Ann Intern Med</w:t>
      </w:r>
      <w:r w:rsidRPr="00C76A7D">
        <w:rPr>
          <w:rFonts w:ascii="Calibri" w:hAnsi="Calibri" w:cs="Times New Roman"/>
          <w:noProof/>
        </w:rPr>
        <w:t>. 2008;148(5):337-347. doi:10.7326/0003-4819-148-5-200803040-00004</w:t>
      </w:r>
    </w:p>
    <w:p w14:paraId="1051ACB4"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30. </w:t>
      </w:r>
      <w:r w:rsidRPr="00C76A7D">
        <w:rPr>
          <w:rFonts w:ascii="Calibri" w:hAnsi="Calibri" w:cs="Times New Roman"/>
          <w:noProof/>
        </w:rPr>
        <w:tab/>
        <w:t xml:space="preserve">Vachon CM, Pankratz VS, Scott CG, et al. The contributions of breast density and common genetic variation to breast cancer risk. </w:t>
      </w:r>
      <w:r w:rsidRPr="00C76A7D">
        <w:rPr>
          <w:rFonts w:ascii="Calibri" w:hAnsi="Calibri" w:cs="Times New Roman"/>
          <w:i/>
          <w:iCs/>
          <w:noProof/>
        </w:rPr>
        <w:t>J Natl Cancer Inst</w:t>
      </w:r>
      <w:r w:rsidRPr="00C76A7D">
        <w:rPr>
          <w:rFonts w:ascii="Calibri" w:hAnsi="Calibri" w:cs="Times New Roman"/>
          <w:noProof/>
        </w:rPr>
        <w:t>. 2015;107(5):1-4. doi:10.1093/jnci/dju397</w:t>
      </w:r>
    </w:p>
    <w:p w14:paraId="285B341B"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31. </w:t>
      </w:r>
      <w:r w:rsidRPr="00C76A7D">
        <w:rPr>
          <w:rFonts w:ascii="Calibri" w:hAnsi="Calibri" w:cs="Times New Roman"/>
          <w:noProof/>
        </w:rPr>
        <w:tab/>
        <w:t xml:space="preserve">Yaghjyan L, Pettersson A, Colditz GA, et al. Postmenopausal mammographic breast density and subsequent breast cancer risk according to selected tissue markers. </w:t>
      </w:r>
      <w:r w:rsidRPr="00C76A7D">
        <w:rPr>
          <w:rFonts w:ascii="Calibri" w:hAnsi="Calibri" w:cs="Times New Roman"/>
          <w:i/>
          <w:iCs/>
          <w:noProof/>
        </w:rPr>
        <w:t>Br J Cancer</w:t>
      </w:r>
      <w:r w:rsidRPr="00C76A7D">
        <w:rPr>
          <w:rFonts w:ascii="Calibri" w:hAnsi="Calibri" w:cs="Times New Roman"/>
          <w:noProof/>
        </w:rPr>
        <w:t>. 2015;113(7):1104-1113. doi:10.1038/bjc.2015.315</w:t>
      </w:r>
    </w:p>
    <w:p w14:paraId="4DEACAEC"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32. </w:t>
      </w:r>
      <w:r w:rsidRPr="00C76A7D">
        <w:rPr>
          <w:rFonts w:ascii="Calibri" w:hAnsi="Calibri" w:cs="Times New Roman"/>
          <w:noProof/>
        </w:rPr>
        <w:tab/>
        <w:t xml:space="preserve">Tyrer J, Duffy SW, Cuzick J. A breast cancer prediction model incorporating familial and personal risk factors. </w:t>
      </w:r>
      <w:r w:rsidRPr="00C76A7D">
        <w:rPr>
          <w:rFonts w:ascii="Calibri" w:hAnsi="Calibri" w:cs="Times New Roman"/>
          <w:i/>
          <w:iCs/>
          <w:noProof/>
        </w:rPr>
        <w:t>Stat Med</w:t>
      </w:r>
      <w:r w:rsidRPr="00C76A7D">
        <w:rPr>
          <w:rFonts w:ascii="Calibri" w:hAnsi="Calibri" w:cs="Times New Roman"/>
          <w:noProof/>
        </w:rPr>
        <w:t>. 2004;23(7):1111-1130. doi:10.1002/sim.1668</w:t>
      </w:r>
    </w:p>
    <w:p w14:paraId="437794C7"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33. </w:t>
      </w:r>
      <w:r w:rsidRPr="00C76A7D">
        <w:rPr>
          <w:rFonts w:ascii="Calibri" w:hAnsi="Calibri" w:cs="Times New Roman"/>
          <w:noProof/>
        </w:rPr>
        <w:tab/>
        <w:t>CanRisk. CanRisk Web Tool. https://canrisk.org. Accessed October 27, 2020.</w:t>
      </w:r>
    </w:p>
    <w:p w14:paraId="5D937659"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34. </w:t>
      </w:r>
      <w:r w:rsidRPr="00C76A7D">
        <w:rPr>
          <w:rFonts w:ascii="Calibri" w:hAnsi="Calibri" w:cs="Times New Roman"/>
          <w:noProof/>
        </w:rPr>
        <w:tab/>
        <w:t xml:space="preserve">Lee AJ, Cunningham AP, Tischkowitz M, et al. Incorporating truncating variants in PALB2, </w:t>
      </w:r>
      <w:r w:rsidRPr="00C76A7D">
        <w:rPr>
          <w:rFonts w:ascii="Calibri" w:hAnsi="Calibri" w:cs="Times New Roman"/>
          <w:noProof/>
        </w:rPr>
        <w:lastRenderedPageBreak/>
        <w:t xml:space="preserve">CHEK2, and ATM into the BOADICEA breast cancer risk model. </w:t>
      </w:r>
      <w:r w:rsidRPr="00C76A7D">
        <w:rPr>
          <w:rFonts w:ascii="Calibri" w:hAnsi="Calibri" w:cs="Times New Roman"/>
          <w:i/>
          <w:iCs/>
          <w:noProof/>
        </w:rPr>
        <w:t>Genet Med</w:t>
      </w:r>
      <w:r w:rsidRPr="00C76A7D">
        <w:rPr>
          <w:rFonts w:ascii="Calibri" w:hAnsi="Calibri" w:cs="Times New Roman"/>
          <w:noProof/>
        </w:rPr>
        <w:t>. 2016;18(12):1190-1198. doi:10.1038/gim.2016.31</w:t>
      </w:r>
    </w:p>
    <w:p w14:paraId="7D302F49" w14:textId="77777777" w:rsidR="00C76A7D" w:rsidRPr="00C76A7D" w:rsidRDefault="00C76A7D" w:rsidP="00C76A7D">
      <w:pPr>
        <w:widowControl w:val="0"/>
        <w:autoSpaceDE w:val="0"/>
        <w:autoSpaceDN w:val="0"/>
        <w:adjustRightInd w:val="0"/>
        <w:spacing w:line="480" w:lineRule="auto"/>
        <w:ind w:left="640" w:hanging="640"/>
        <w:rPr>
          <w:rFonts w:ascii="Calibri" w:hAnsi="Calibri" w:cs="Times New Roman"/>
          <w:noProof/>
        </w:rPr>
      </w:pPr>
      <w:r w:rsidRPr="00C76A7D">
        <w:rPr>
          <w:rFonts w:ascii="Calibri" w:hAnsi="Calibri" w:cs="Times New Roman"/>
          <w:noProof/>
        </w:rPr>
        <w:t xml:space="preserve">135. </w:t>
      </w:r>
      <w:r w:rsidRPr="00C76A7D">
        <w:rPr>
          <w:rFonts w:ascii="Calibri" w:hAnsi="Calibri" w:cs="Times New Roman"/>
          <w:noProof/>
        </w:rPr>
        <w:tab/>
        <w:t xml:space="preserve">Antoniou AC, Cunningham AP, Peto J, et al. The BOADICEA model of genetic susceptibility to breast and ovarian cancers: Updates and extensions. </w:t>
      </w:r>
      <w:r w:rsidRPr="00C76A7D">
        <w:rPr>
          <w:rFonts w:ascii="Calibri" w:hAnsi="Calibri" w:cs="Times New Roman"/>
          <w:i/>
          <w:iCs/>
          <w:noProof/>
        </w:rPr>
        <w:t>Br J Cancer</w:t>
      </w:r>
      <w:r w:rsidRPr="00C76A7D">
        <w:rPr>
          <w:rFonts w:ascii="Calibri" w:hAnsi="Calibri" w:cs="Times New Roman"/>
          <w:noProof/>
        </w:rPr>
        <w:t>. 2008;98(8):1457-1466. doi:10.1038/sj.bjc.6604305</w:t>
      </w:r>
    </w:p>
    <w:p w14:paraId="3C93067F" w14:textId="77777777" w:rsidR="00C76A7D" w:rsidRPr="00C76A7D" w:rsidRDefault="00C76A7D" w:rsidP="00C76A7D">
      <w:pPr>
        <w:widowControl w:val="0"/>
        <w:autoSpaceDE w:val="0"/>
        <w:autoSpaceDN w:val="0"/>
        <w:adjustRightInd w:val="0"/>
        <w:spacing w:line="480" w:lineRule="auto"/>
        <w:ind w:left="640" w:hanging="640"/>
        <w:rPr>
          <w:rFonts w:ascii="Calibri" w:hAnsi="Calibri"/>
          <w:noProof/>
        </w:rPr>
      </w:pPr>
      <w:r w:rsidRPr="00C76A7D">
        <w:rPr>
          <w:rFonts w:ascii="Calibri" w:hAnsi="Calibri" w:cs="Times New Roman"/>
          <w:noProof/>
        </w:rPr>
        <w:t xml:space="preserve">136. </w:t>
      </w:r>
      <w:r w:rsidRPr="00C76A7D">
        <w:rPr>
          <w:rFonts w:ascii="Calibri" w:hAnsi="Calibri" w:cs="Times New Roman"/>
          <w:noProof/>
        </w:rPr>
        <w:tab/>
        <w:t xml:space="preserve">phg foundation. </w:t>
      </w:r>
      <w:r w:rsidRPr="00C76A7D">
        <w:rPr>
          <w:rFonts w:ascii="Calibri" w:hAnsi="Calibri" w:cs="Times New Roman"/>
          <w:i/>
          <w:iCs/>
          <w:noProof/>
        </w:rPr>
        <w:t>Personalising Breast Cancer Prevention : Bridging the Gap between Research and Policy</w:t>
      </w:r>
      <w:r w:rsidRPr="00C76A7D">
        <w:rPr>
          <w:rFonts w:ascii="Calibri" w:hAnsi="Calibri" w:cs="Times New Roman"/>
          <w:noProof/>
        </w:rPr>
        <w:t>.; 2020. https://www.phgfoundation.org/documents/personalising-breast-cancer-prevention.pdf.</w:t>
      </w:r>
    </w:p>
    <w:p w14:paraId="4C91E500" w14:textId="6F6CFD17" w:rsidR="00EA0B08" w:rsidRDefault="00EA0B08" w:rsidP="00C76A7D">
      <w:pPr>
        <w:widowControl w:val="0"/>
        <w:autoSpaceDE w:val="0"/>
        <w:autoSpaceDN w:val="0"/>
        <w:adjustRightInd w:val="0"/>
        <w:spacing w:line="480" w:lineRule="auto"/>
        <w:ind w:left="640" w:hanging="640"/>
        <w:rPr>
          <w:rFonts w:cstheme="minorHAnsi"/>
        </w:rPr>
      </w:pPr>
      <w:r w:rsidRPr="003E6FA8">
        <w:rPr>
          <w:rFonts w:cstheme="minorHAnsi"/>
        </w:rPr>
        <w:fldChar w:fldCharType="end"/>
      </w:r>
    </w:p>
    <w:p w14:paraId="1B60B03E" w14:textId="77777777" w:rsidR="00DE2704" w:rsidRPr="007B6F8C" w:rsidRDefault="00DE2704" w:rsidP="00DE2704">
      <w:pPr>
        <w:rPr>
          <w:rFonts w:asciiTheme="majorHAnsi" w:hAnsiTheme="majorHAnsi" w:cstheme="majorHAnsi"/>
          <w:b/>
          <w:sz w:val="24"/>
          <w:szCs w:val="24"/>
        </w:rPr>
      </w:pPr>
    </w:p>
    <w:sectPr w:rsidR="00DE2704" w:rsidRPr="007B6F8C" w:rsidSect="003E0FC8">
      <w:pgSz w:w="11909" w:h="16834"/>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43782"/>
    <w:multiLevelType w:val="hybridMultilevel"/>
    <w:tmpl w:val="D704598A"/>
    <w:lvl w:ilvl="0" w:tplc="8484665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4048F4"/>
    <w:multiLevelType w:val="hybridMultilevel"/>
    <w:tmpl w:val="D704598A"/>
    <w:lvl w:ilvl="0" w:tplc="8484665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74296A"/>
    <w:multiLevelType w:val="hybridMultilevel"/>
    <w:tmpl w:val="D704598A"/>
    <w:lvl w:ilvl="0" w:tplc="8484665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A8485A"/>
    <w:multiLevelType w:val="hybridMultilevel"/>
    <w:tmpl w:val="B9EC36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FD187D"/>
    <w:multiLevelType w:val="multilevel"/>
    <w:tmpl w:val="55A4D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117485"/>
    <w:multiLevelType w:val="hybridMultilevel"/>
    <w:tmpl w:val="D704598A"/>
    <w:lvl w:ilvl="0" w:tplc="8484665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82333"/>
    <w:multiLevelType w:val="hybridMultilevel"/>
    <w:tmpl w:val="892245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EF68D9"/>
    <w:multiLevelType w:val="hybridMultilevel"/>
    <w:tmpl w:val="8E865476"/>
    <w:lvl w:ilvl="0" w:tplc="0B7C11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AC3F7E"/>
    <w:multiLevelType w:val="hybridMultilevel"/>
    <w:tmpl w:val="C346EC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3"/>
  </w:num>
  <w:num w:numId="5">
    <w:abstractNumId w:val="7"/>
  </w:num>
  <w:num w:numId="6">
    <w:abstractNumId w:val="4"/>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649"/>
    <w:rsid w:val="0000018D"/>
    <w:rsid w:val="00025C37"/>
    <w:rsid w:val="00034533"/>
    <w:rsid w:val="000419DB"/>
    <w:rsid w:val="000518CB"/>
    <w:rsid w:val="0005400B"/>
    <w:rsid w:val="00056C36"/>
    <w:rsid w:val="00064812"/>
    <w:rsid w:val="000849E4"/>
    <w:rsid w:val="00096297"/>
    <w:rsid w:val="000B26CE"/>
    <w:rsid w:val="000D680F"/>
    <w:rsid w:val="00104F78"/>
    <w:rsid w:val="001127A5"/>
    <w:rsid w:val="001134B9"/>
    <w:rsid w:val="00133DD3"/>
    <w:rsid w:val="0014045F"/>
    <w:rsid w:val="00144BC1"/>
    <w:rsid w:val="00147FFA"/>
    <w:rsid w:val="0017292E"/>
    <w:rsid w:val="001803C6"/>
    <w:rsid w:val="00184BB8"/>
    <w:rsid w:val="00186E2B"/>
    <w:rsid w:val="00196668"/>
    <w:rsid w:val="001C3FC5"/>
    <w:rsid w:val="001C4F28"/>
    <w:rsid w:val="001C5434"/>
    <w:rsid w:val="001E6A90"/>
    <w:rsid w:val="001F218C"/>
    <w:rsid w:val="00217D32"/>
    <w:rsid w:val="00292D51"/>
    <w:rsid w:val="003401CB"/>
    <w:rsid w:val="00361D73"/>
    <w:rsid w:val="003A3FA2"/>
    <w:rsid w:val="003C22BB"/>
    <w:rsid w:val="003D5F6C"/>
    <w:rsid w:val="003D77CC"/>
    <w:rsid w:val="003E0FC8"/>
    <w:rsid w:val="003F32C5"/>
    <w:rsid w:val="004348B5"/>
    <w:rsid w:val="00477C54"/>
    <w:rsid w:val="00483A0F"/>
    <w:rsid w:val="004B1EB9"/>
    <w:rsid w:val="004C074C"/>
    <w:rsid w:val="004C3588"/>
    <w:rsid w:val="004C3832"/>
    <w:rsid w:val="00513AD9"/>
    <w:rsid w:val="00535375"/>
    <w:rsid w:val="005515B5"/>
    <w:rsid w:val="005551A6"/>
    <w:rsid w:val="00555A39"/>
    <w:rsid w:val="00573933"/>
    <w:rsid w:val="005C13E1"/>
    <w:rsid w:val="005F08B7"/>
    <w:rsid w:val="006028EC"/>
    <w:rsid w:val="00607875"/>
    <w:rsid w:val="006140C2"/>
    <w:rsid w:val="0069232F"/>
    <w:rsid w:val="006A4DE0"/>
    <w:rsid w:val="006E51B9"/>
    <w:rsid w:val="006F37D9"/>
    <w:rsid w:val="00704AE2"/>
    <w:rsid w:val="00731E9B"/>
    <w:rsid w:val="00784274"/>
    <w:rsid w:val="00792730"/>
    <w:rsid w:val="00793403"/>
    <w:rsid w:val="007A67BD"/>
    <w:rsid w:val="007B6F8C"/>
    <w:rsid w:val="007C3007"/>
    <w:rsid w:val="007D7922"/>
    <w:rsid w:val="007E1768"/>
    <w:rsid w:val="007E2FB0"/>
    <w:rsid w:val="0080036C"/>
    <w:rsid w:val="0080227B"/>
    <w:rsid w:val="008C2DEB"/>
    <w:rsid w:val="00952671"/>
    <w:rsid w:val="0096005C"/>
    <w:rsid w:val="00966649"/>
    <w:rsid w:val="009C6B87"/>
    <w:rsid w:val="009F5100"/>
    <w:rsid w:val="009F6D3C"/>
    <w:rsid w:val="00A06461"/>
    <w:rsid w:val="00A24E60"/>
    <w:rsid w:val="00A3548A"/>
    <w:rsid w:val="00A5540F"/>
    <w:rsid w:val="00A6416D"/>
    <w:rsid w:val="00B44FFD"/>
    <w:rsid w:val="00B81ABA"/>
    <w:rsid w:val="00BA24B2"/>
    <w:rsid w:val="00BA7BAA"/>
    <w:rsid w:val="00BB2E90"/>
    <w:rsid w:val="00BD6CF0"/>
    <w:rsid w:val="00C22D91"/>
    <w:rsid w:val="00C438C9"/>
    <w:rsid w:val="00C64975"/>
    <w:rsid w:val="00C76A7D"/>
    <w:rsid w:val="00C96B87"/>
    <w:rsid w:val="00CA5E30"/>
    <w:rsid w:val="00CA7573"/>
    <w:rsid w:val="00CC112B"/>
    <w:rsid w:val="00CD0F51"/>
    <w:rsid w:val="00CD1C54"/>
    <w:rsid w:val="00D362FD"/>
    <w:rsid w:val="00D44567"/>
    <w:rsid w:val="00D50521"/>
    <w:rsid w:val="00D81589"/>
    <w:rsid w:val="00D91FD1"/>
    <w:rsid w:val="00D9530D"/>
    <w:rsid w:val="00DB3A46"/>
    <w:rsid w:val="00DE0F04"/>
    <w:rsid w:val="00DE2704"/>
    <w:rsid w:val="00E2727B"/>
    <w:rsid w:val="00E30DA7"/>
    <w:rsid w:val="00E3789C"/>
    <w:rsid w:val="00E4507A"/>
    <w:rsid w:val="00E73D1C"/>
    <w:rsid w:val="00E7712E"/>
    <w:rsid w:val="00E8669C"/>
    <w:rsid w:val="00EA0B08"/>
    <w:rsid w:val="00EA5873"/>
    <w:rsid w:val="00F000D0"/>
    <w:rsid w:val="00F05E40"/>
    <w:rsid w:val="00F3467D"/>
    <w:rsid w:val="00F522AC"/>
    <w:rsid w:val="00F66E3D"/>
    <w:rsid w:val="00F74A71"/>
    <w:rsid w:val="00FC05A0"/>
    <w:rsid w:val="00FD7456"/>
    <w:rsid w:val="00FE15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E9280"/>
  <w15:docId w15:val="{823CF567-FF8F-4947-9B07-979708E53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E51B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51B9"/>
    <w:rPr>
      <w:rFonts w:ascii="Segoe UI" w:hAnsi="Segoe UI" w:cs="Segoe UI"/>
      <w:sz w:val="18"/>
      <w:szCs w:val="18"/>
    </w:rPr>
  </w:style>
  <w:style w:type="paragraph" w:styleId="ListParagraph">
    <w:name w:val="List Paragraph"/>
    <w:basedOn w:val="Normal"/>
    <w:uiPriority w:val="34"/>
    <w:qFormat/>
    <w:rsid w:val="00F05E40"/>
    <w:pPr>
      <w:ind w:left="720"/>
      <w:contextualSpacing/>
    </w:pPr>
  </w:style>
  <w:style w:type="character" w:styleId="Hyperlink">
    <w:name w:val="Hyperlink"/>
    <w:basedOn w:val="DefaultParagraphFont"/>
    <w:uiPriority w:val="99"/>
    <w:unhideWhenUsed/>
    <w:rsid w:val="004C074C"/>
    <w:rPr>
      <w:color w:val="0000FF"/>
      <w:u w:val="single"/>
    </w:rPr>
  </w:style>
  <w:style w:type="character" w:customStyle="1" w:styleId="apple-converted-space">
    <w:name w:val="apple-converted-space"/>
    <w:basedOn w:val="DefaultParagraphFont"/>
    <w:rsid w:val="004C074C"/>
  </w:style>
  <w:style w:type="paragraph" w:styleId="PlainText">
    <w:name w:val="Plain Text"/>
    <w:basedOn w:val="Normal"/>
    <w:link w:val="PlainTextChar"/>
    <w:uiPriority w:val="99"/>
    <w:unhideWhenUsed/>
    <w:rsid w:val="004C074C"/>
    <w:pPr>
      <w:spacing w:line="240" w:lineRule="auto"/>
    </w:pPr>
    <w:rPr>
      <w:rFonts w:ascii="Times New Roman" w:eastAsia="Times New Roman" w:hAnsi="Times New Roman" w:cs="Times New Roman"/>
      <w:sz w:val="24"/>
      <w:szCs w:val="21"/>
      <w:lang w:val="x-none" w:eastAsia="en-US"/>
    </w:rPr>
  </w:style>
  <w:style w:type="character" w:customStyle="1" w:styleId="PlainTextChar">
    <w:name w:val="Plain Text Char"/>
    <w:basedOn w:val="DefaultParagraphFont"/>
    <w:link w:val="PlainText"/>
    <w:uiPriority w:val="99"/>
    <w:rsid w:val="004C074C"/>
    <w:rPr>
      <w:rFonts w:ascii="Times New Roman" w:eastAsia="Times New Roman" w:hAnsi="Times New Roman" w:cs="Times New Roman"/>
      <w:sz w:val="24"/>
      <w:szCs w:val="21"/>
      <w:lang w:val="x-none" w:eastAsia="en-US"/>
    </w:rPr>
  </w:style>
  <w:style w:type="paragraph" w:styleId="CommentSubject">
    <w:name w:val="annotation subject"/>
    <w:basedOn w:val="CommentText"/>
    <w:next w:val="CommentText"/>
    <w:link w:val="CommentSubjectChar"/>
    <w:uiPriority w:val="99"/>
    <w:semiHidden/>
    <w:unhideWhenUsed/>
    <w:rsid w:val="007E1768"/>
    <w:rPr>
      <w:b/>
      <w:bCs/>
    </w:rPr>
  </w:style>
  <w:style w:type="character" w:customStyle="1" w:styleId="CommentSubjectChar">
    <w:name w:val="Comment Subject Char"/>
    <w:basedOn w:val="CommentTextChar"/>
    <w:link w:val="CommentSubject"/>
    <w:uiPriority w:val="99"/>
    <w:semiHidden/>
    <w:rsid w:val="007E1768"/>
    <w:rPr>
      <w:b/>
      <w:bCs/>
      <w:sz w:val="20"/>
      <w:szCs w:val="20"/>
    </w:rPr>
  </w:style>
  <w:style w:type="character" w:customStyle="1" w:styleId="period">
    <w:name w:val="period"/>
    <w:basedOn w:val="DefaultParagraphFont"/>
    <w:rsid w:val="004B1EB9"/>
  </w:style>
  <w:style w:type="character" w:customStyle="1" w:styleId="cit">
    <w:name w:val="cit"/>
    <w:basedOn w:val="DefaultParagraphFont"/>
    <w:rsid w:val="004B1EB9"/>
  </w:style>
  <w:style w:type="character" w:customStyle="1" w:styleId="authors-list-item">
    <w:name w:val="authors-list-item"/>
    <w:basedOn w:val="DefaultParagraphFont"/>
    <w:rsid w:val="004B1EB9"/>
  </w:style>
  <w:style w:type="character" w:customStyle="1" w:styleId="comma">
    <w:name w:val="comma"/>
    <w:basedOn w:val="DefaultParagraphFont"/>
    <w:rsid w:val="004B1EB9"/>
  </w:style>
  <w:style w:type="character" w:customStyle="1" w:styleId="author-sup-separator">
    <w:name w:val="author-sup-separator"/>
    <w:basedOn w:val="DefaultParagraphFont"/>
    <w:rsid w:val="004B1EB9"/>
  </w:style>
  <w:style w:type="character" w:customStyle="1" w:styleId="authors-list-item2">
    <w:name w:val="authors-list-item2"/>
    <w:basedOn w:val="DefaultParagraphFont"/>
    <w:rsid w:val="004B1EB9"/>
  </w:style>
  <w:style w:type="character" w:styleId="FollowedHyperlink">
    <w:name w:val="FollowedHyperlink"/>
    <w:basedOn w:val="DefaultParagraphFont"/>
    <w:uiPriority w:val="99"/>
    <w:semiHidden/>
    <w:unhideWhenUsed/>
    <w:rsid w:val="004B1EB9"/>
    <w:rPr>
      <w:color w:val="800080" w:themeColor="followedHyperlink"/>
      <w:u w:val="single"/>
    </w:rPr>
  </w:style>
  <w:style w:type="table" w:styleId="TableGrid">
    <w:name w:val="Table Grid"/>
    <w:basedOn w:val="TableNormal"/>
    <w:uiPriority w:val="59"/>
    <w:rsid w:val="00F74A71"/>
    <w:pPr>
      <w:spacing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submitted-date">
    <w:name w:val="ms-submitted-date"/>
    <w:basedOn w:val="DefaultParagraphFont"/>
    <w:rsid w:val="001803C6"/>
  </w:style>
  <w:style w:type="paragraph" w:customStyle="1" w:styleId="Default">
    <w:name w:val="Default"/>
    <w:rsid w:val="00C64975"/>
    <w:pPr>
      <w:autoSpaceDE w:val="0"/>
      <w:autoSpaceDN w:val="0"/>
      <w:adjustRightInd w:val="0"/>
      <w:spacing w:line="240" w:lineRule="auto"/>
    </w:pPr>
    <w:rPr>
      <w:rFonts w:eastAsia="Calibri"/>
      <w:color w:val="000000"/>
      <w:sz w:val="24"/>
      <w:szCs w:val="24"/>
      <w:lang w:eastAsia="en-US"/>
    </w:rPr>
  </w:style>
  <w:style w:type="paragraph" w:styleId="Revision">
    <w:name w:val="Revision"/>
    <w:hidden/>
    <w:uiPriority w:val="99"/>
    <w:semiHidden/>
    <w:rsid w:val="0080036C"/>
    <w:pPr>
      <w:spacing w:line="240" w:lineRule="auto"/>
    </w:pPr>
  </w:style>
  <w:style w:type="character" w:styleId="LineNumber">
    <w:name w:val="line number"/>
    <w:basedOn w:val="DefaultParagraphFont"/>
    <w:uiPriority w:val="99"/>
    <w:semiHidden/>
    <w:unhideWhenUsed/>
    <w:rsid w:val="00F66E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585094">
      <w:bodyDiv w:val="1"/>
      <w:marLeft w:val="0"/>
      <w:marRight w:val="0"/>
      <w:marTop w:val="0"/>
      <w:marBottom w:val="0"/>
      <w:divBdr>
        <w:top w:val="none" w:sz="0" w:space="0" w:color="auto"/>
        <w:left w:val="none" w:sz="0" w:space="0" w:color="auto"/>
        <w:bottom w:val="none" w:sz="0" w:space="0" w:color="auto"/>
        <w:right w:val="none" w:sz="0" w:space="0" w:color="auto"/>
      </w:divBdr>
      <w:divsChild>
        <w:div w:id="1771313339">
          <w:marLeft w:val="0"/>
          <w:marRight w:val="0"/>
          <w:marTop w:val="34"/>
          <w:marBottom w:val="34"/>
          <w:divBdr>
            <w:top w:val="none" w:sz="0" w:space="0" w:color="auto"/>
            <w:left w:val="none" w:sz="0" w:space="0" w:color="auto"/>
            <w:bottom w:val="none" w:sz="0" w:space="0" w:color="auto"/>
            <w:right w:val="none" w:sz="0" w:space="0" w:color="auto"/>
          </w:divBdr>
          <w:divsChild>
            <w:div w:id="813106342">
              <w:marLeft w:val="0"/>
              <w:marRight w:val="0"/>
              <w:marTop w:val="0"/>
              <w:marBottom w:val="0"/>
              <w:divBdr>
                <w:top w:val="none" w:sz="0" w:space="0" w:color="auto"/>
                <w:left w:val="none" w:sz="0" w:space="0" w:color="auto"/>
                <w:bottom w:val="none" w:sz="0" w:space="0" w:color="auto"/>
                <w:right w:val="none" w:sz="0" w:space="0" w:color="auto"/>
              </w:divBdr>
            </w:div>
            <w:div w:id="125129730">
              <w:marLeft w:val="0"/>
              <w:marRight w:val="0"/>
              <w:marTop w:val="0"/>
              <w:marBottom w:val="0"/>
              <w:divBdr>
                <w:top w:val="none" w:sz="0" w:space="0" w:color="auto"/>
                <w:left w:val="none" w:sz="0" w:space="0" w:color="auto"/>
                <w:bottom w:val="none" w:sz="0" w:space="0" w:color="auto"/>
                <w:right w:val="none" w:sz="0" w:space="0" w:color="auto"/>
              </w:divBdr>
              <w:divsChild>
                <w:div w:id="130727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6333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20A97-5AFA-2646-87F2-81CB0B957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85131</Words>
  <Characters>486953</Characters>
  <Application>Microsoft Office Word</Application>
  <DocSecurity>0</DocSecurity>
  <Lines>9364</Lines>
  <Paragraphs>2979</Paragraphs>
  <ScaleCrop>false</ScaleCrop>
  <HeadingPairs>
    <vt:vector size="2" baseType="variant">
      <vt:variant>
        <vt:lpstr>Title</vt:lpstr>
      </vt:variant>
      <vt:variant>
        <vt:i4>1</vt:i4>
      </vt:variant>
    </vt:vector>
  </HeadingPairs>
  <TitlesOfParts>
    <vt:vector size="1" baseType="lpstr">
      <vt:lpstr/>
    </vt:vector>
  </TitlesOfParts>
  <Company>Gloucestershire Hospitals NHS Foundation Trust</Company>
  <LinksUpToDate>false</LinksUpToDate>
  <CharactersWithSpaces>56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220</dc:creator>
  <cp:lastModifiedBy>Fiona Gilbert</cp:lastModifiedBy>
  <cp:revision>2</cp:revision>
  <cp:lastPrinted>2020-10-21T08:07:00Z</cp:lastPrinted>
  <dcterms:created xsi:type="dcterms:W3CDTF">2020-10-30T14:12:00Z</dcterms:created>
  <dcterms:modified xsi:type="dcterms:W3CDTF">2020-10-3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ritish-journal-of-cancer</vt:lpwstr>
  </property>
  <property fmtid="{D5CDD505-2E9C-101B-9397-08002B2CF9AE}" pid="5" name="Mendeley Recent Style Name 1_1">
    <vt:lpwstr>British Journal of Cancer</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publishing-group-vancouver</vt:lpwstr>
  </property>
  <property fmtid="{D5CDD505-2E9C-101B-9397-08002B2CF9AE}" pid="13" name="Mendeley Recent Style Name 5_1">
    <vt:lpwstr>Nature Publishing Group - Vancouver</vt:lpwstr>
  </property>
  <property fmtid="{D5CDD505-2E9C-101B-9397-08002B2CF9AE}" pid="14" name="Mendeley Recent Style Id 6_1">
    <vt:lpwstr>https://csl.mendeley.com/styles/564022091/nature-publishing-group-vancouver-SH</vt:lpwstr>
  </property>
  <property fmtid="{D5CDD505-2E9C-101B-9397-08002B2CF9AE}" pid="15" name="Mendeley Recent Style Name 6_1">
    <vt:lpwstr>Nature Publishing Group - Vancouver - Sarah hickman</vt:lpwstr>
  </property>
  <property fmtid="{D5CDD505-2E9C-101B-9397-08002B2CF9AE}" pid="16" name="Mendeley Recent Style Id 7_1">
    <vt:lpwstr>http://csl.mendeley.com/styles/564022091/nature-publishing-group-vancouver-SH</vt:lpwstr>
  </property>
  <property fmtid="{D5CDD505-2E9C-101B-9397-08002B2CF9AE}" pid="17" name="Mendeley Recent Style Name 7_1">
    <vt:lpwstr>Nature Publishing Group - Vancouver - Sarah hickman</vt:lpwstr>
  </property>
  <property fmtid="{D5CDD505-2E9C-101B-9397-08002B2CF9AE}" pid="18" name="Mendeley Recent Style Id 8_1">
    <vt:lpwstr>http://www.zotero.org/styles/nature-reviews-cancer</vt:lpwstr>
  </property>
  <property fmtid="{D5CDD505-2E9C-101B-9397-08002B2CF9AE}" pid="19" name="Mendeley Recent Style Name 8_1">
    <vt:lpwstr>Nature Reviews Canc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0e9244-c061-3bdf-a694-2962136da7d1</vt:lpwstr>
  </property>
  <property fmtid="{D5CDD505-2E9C-101B-9397-08002B2CF9AE}" pid="24" name="Mendeley Citation Style_1">
    <vt:lpwstr>http://www.zotero.org/styles/american-medical-association</vt:lpwstr>
  </property>
</Properties>
</file>